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5676" w:rsidRPr="005C3E03" w:rsidRDefault="00B02E24" w:rsidP="00030D58">
      <w:pPr>
        <w:pStyle w:val="TiuTingVit"/>
        <w:rPr>
          <w:rStyle w:val="TiuTingVitChar"/>
          <w:b/>
        </w:rPr>
      </w:pPr>
      <w:r>
        <w:rPr>
          <w:rStyle w:val="TiuTingVitChar"/>
          <w:b/>
        </w:rPr>
        <w:t xml:space="preserve">A </w:t>
      </w:r>
      <w:r w:rsidR="00902B29" w:rsidRPr="00902B29">
        <w:rPr>
          <w:rStyle w:val="TiuTingVitChar"/>
          <w:b/>
        </w:rPr>
        <w:t>COMPARISON OF MEDIA CHANNELS IN PANDEMIC WARNINGS AND THE CONSENT LEVELS OF VIETNAMESE YOUTH</w:t>
      </w:r>
      <w:r w:rsidR="00902B29">
        <w:rPr>
          <w:rStyle w:val="TiuTingVitChar"/>
          <w:b/>
        </w:rPr>
        <w:t>S</w:t>
      </w:r>
      <w:r w:rsidR="00902B29" w:rsidRPr="00902B29">
        <w:rPr>
          <w:rStyle w:val="TiuTingVitChar"/>
          <w:b/>
        </w:rPr>
        <w:t xml:space="preserve"> IN IMPLEMENTING PREVEN</w:t>
      </w:r>
      <w:r w:rsidR="00902B29">
        <w:rPr>
          <w:rStyle w:val="TiuTingVitChar"/>
          <w:b/>
        </w:rPr>
        <w:t>TIVE</w:t>
      </w:r>
      <w:r w:rsidR="00902B29" w:rsidRPr="00902B29">
        <w:rPr>
          <w:rStyle w:val="TiuTingVitChar"/>
          <w:b/>
        </w:rPr>
        <w:t xml:space="preserve"> MEASURES</w:t>
      </w:r>
      <w:r w:rsidR="00902B29">
        <w:rPr>
          <w:rStyle w:val="TiuTingVitChar"/>
          <w:b/>
        </w:rPr>
        <w:t xml:space="preserve"> </w:t>
      </w:r>
      <w:r w:rsidR="00FE2D76" w:rsidRPr="005C3E03">
        <w:rPr>
          <w:rStyle w:val="TiuTingVitChar"/>
          <w:b/>
        </w:rPr>
        <w:t>DURING COVID-19</w:t>
      </w:r>
    </w:p>
    <w:p w:rsidR="002714B7" w:rsidRPr="005C3E03" w:rsidRDefault="002714B7" w:rsidP="002714B7">
      <w:pPr>
        <w:pStyle w:val="Tcgibibo"/>
        <w:rPr>
          <w:rFonts w:eastAsia="Palatino"/>
        </w:rPr>
      </w:pPr>
      <w:r w:rsidRPr="005C3E03">
        <w:t>Hiep Trung Bui</w:t>
      </w:r>
      <w:r w:rsidR="006F4F6E" w:rsidRPr="005C3E03">
        <w:t xml:space="preserve"> </w:t>
      </w:r>
      <w:r w:rsidRPr="005C3E03">
        <w:rPr>
          <w:vertAlign w:val="superscript"/>
        </w:rPr>
        <w:t>1</w:t>
      </w:r>
      <w:r w:rsidR="006F4F6E" w:rsidRPr="005C3E03">
        <w:rPr>
          <w:vertAlign w:val="superscript"/>
        </w:rPr>
        <w:t>,2</w:t>
      </w:r>
      <w:r w:rsidR="006F4F6E" w:rsidRPr="005C3E03">
        <w:t xml:space="preserve">, Tien Thuy Luong </w:t>
      </w:r>
      <w:r w:rsidR="006F4F6E" w:rsidRPr="005C3E03">
        <w:rPr>
          <w:vertAlign w:val="superscript"/>
        </w:rPr>
        <w:t>1</w:t>
      </w:r>
      <w:r w:rsidR="006F4F6E" w:rsidRPr="005C3E03">
        <w:t xml:space="preserve">, Mario Cools </w:t>
      </w:r>
      <w:r w:rsidR="006F4F6E" w:rsidRPr="005C3E03">
        <w:rPr>
          <w:vertAlign w:val="superscript"/>
        </w:rPr>
        <w:t>2</w:t>
      </w:r>
      <w:r w:rsidR="00BD3CD8" w:rsidRPr="005C3E03">
        <w:rPr>
          <w:vertAlign w:val="superscript"/>
        </w:rPr>
        <w:t>,3,4</w:t>
      </w:r>
      <w:r w:rsidR="006F4F6E" w:rsidRPr="005C3E03">
        <w:t xml:space="preserve"> </w:t>
      </w:r>
    </w:p>
    <w:p w:rsidR="002714B7" w:rsidRPr="005C3E03" w:rsidRDefault="002714B7" w:rsidP="00BD3CD8">
      <w:pPr>
        <w:pStyle w:val="nvcngtc-Emailtcgi"/>
        <w:rPr>
          <w:rFonts w:eastAsia="Palatino"/>
          <w:b/>
          <w:iCs/>
        </w:rPr>
      </w:pPr>
      <w:r w:rsidRPr="005C3E03">
        <w:rPr>
          <w:vertAlign w:val="superscript"/>
        </w:rPr>
        <w:t>1</w:t>
      </w:r>
      <w:r w:rsidR="0070342D" w:rsidRPr="005C3E03">
        <w:rPr>
          <w:rStyle w:val="TcgibiboChar"/>
          <w:b w:val="0"/>
          <w:i/>
        </w:rPr>
        <w:t>University of Economics -</w:t>
      </w:r>
      <w:r w:rsidRPr="005C3E03">
        <w:rPr>
          <w:rStyle w:val="TcgibiboChar"/>
          <w:b w:val="0"/>
          <w:i/>
        </w:rPr>
        <w:t xml:space="preserve"> The University of Danang, 71 Ngu Hanh Son, 550000 Danang, Vietnam</w:t>
      </w:r>
    </w:p>
    <w:p w:rsidR="006F4F6E" w:rsidRPr="005C3E03" w:rsidRDefault="006F4F6E" w:rsidP="00BD3CD8">
      <w:pPr>
        <w:pStyle w:val="nvcngtc-Emailtcgi"/>
        <w:rPr>
          <w:w w:val="105"/>
        </w:rPr>
      </w:pPr>
      <w:r w:rsidRPr="005C3E03">
        <w:rPr>
          <w:w w:val="105"/>
          <w:position w:val="7"/>
          <w:sz w:val="14"/>
        </w:rPr>
        <w:t xml:space="preserve">2 </w:t>
      </w:r>
      <w:r w:rsidRPr="005C3E03">
        <w:rPr>
          <w:w w:val="105"/>
        </w:rPr>
        <w:t>Local Environment &amp; Management Analysis, Urban and Environmental Engineering (UEE), University of Liège, Quartier Polytech 1, Allée de la Découverte 9, Liège, 4000, Belgium</w:t>
      </w:r>
    </w:p>
    <w:p w:rsidR="00BD3CD8" w:rsidRPr="005C3E03" w:rsidRDefault="00BD3CD8" w:rsidP="00BD3CD8">
      <w:pPr>
        <w:pStyle w:val="nvcngtc-Emailtcgi"/>
      </w:pPr>
      <w:r w:rsidRPr="005C3E03">
        <w:rPr>
          <w:w w:val="110"/>
          <w:position w:val="7"/>
          <w:sz w:val="14"/>
        </w:rPr>
        <w:t xml:space="preserve">3 </w:t>
      </w:r>
      <w:r w:rsidRPr="005C3E03">
        <w:rPr>
          <w:w w:val="110"/>
        </w:rPr>
        <w:t>Hasselt University, Agoralaan Gebouw D, Diepenbeek, 3590, Belgium</w:t>
      </w:r>
    </w:p>
    <w:p w:rsidR="00BD3CD8" w:rsidRPr="005C3E03" w:rsidRDefault="00BD3CD8" w:rsidP="00BD3CD8">
      <w:pPr>
        <w:pStyle w:val="nvcngtc-Emailtcgi"/>
      </w:pPr>
      <w:r w:rsidRPr="005C3E03">
        <w:rPr>
          <w:w w:val="105"/>
          <w:position w:val="7"/>
          <w:sz w:val="14"/>
        </w:rPr>
        <w:t xml:space="preserve">4 </w:t>
      </w:r>
      <w:r w:rsidRPr="005C3E03">
        <w:rPr>
          <w:w w:val="105"/>
        </w:rPr>
        <w:t>KULeuven Campus Brussels, Warmoesberg 26, Brussels, 1000, Belgium</w:t>
      </w:r>
    </w:p>
    <w:p w:rsidR="0015048C" w:rsidRPr="005C3E03" w:rsidRDefault="0015048C" w:rsidP="007D3473">
      <w:pPr>
        <w:pStyle w:val="nvcngtc-Emailtcgi"/>
        <w:jc w:val="both"/>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21"/>
      </w:tblGrid>
      <w:tr w:rsidR="00462BC4" w:rsidRPr="005C3E03" w:rsidTr="0050017F">
        <w:tc>
          <w:tcPr>
            <w:tcW w:w="9521" w:type="dxa"/>
            <w:shd w:val="clear" w:color="auto" w:fill="auto"/>
          </w:tcPr>
          <w:p w:rsidR="00462BC4" w:rsidRPr="005C3E03" w:rsidRDefault="00462BC4" w:rsidP="0050017F">
            <w:pPr>
              <w:pStyle w:val="Tmtt-Abstract"/>
              <w:spacing w:before="60"/>
              <w:jc w:val="both"/>
              <w:rPr>
                <w:szCs w:val="26"/>
              </w:rPr>
            </w:pPr>
            <w:r w:rsidRPr="005C3E03">
              <w:rPr>
                <w:szCs w:val="26"/>
              </w:rPr>
              <w:t xml:space="preserve">ABSTRACT </w:t>
            </w:r>
          </w:p>
        </w:tc>
      </w:tr>
      <w:tr w:rsidR="00462BC4" w:rsidRPr="005C3E03" w:rsidTr="0050017F">
        <w:tc>
          <w:tcPr>
            <w:tcW w:w="9521" w:type="dxa"/>
            <w:shd w:val="clear" w:color="auto" w:fill="auto"/>
          </w:tcPr>
          <w:p w:rsidR="005E012B" w:rsidRDefault="005E012B" w:rsidP="005E012B">
            <w:r>
              <w:t>Understanding</w:t>
            </w:r>
            <w:r w:rsidRPr="005C3E03">
              <w:t xml:space="preserve"> the </w:t>
            </w:r>
            <w:r>
              <w:t xml:space="preserve">characteristics </w:t>
            </w:r>
            <w:r w:rsidRPr="005C3E03">
              <w:t>of media channels</w:t>
            </w:r>
            <w:r>
              <w:t xml:space="preserve"> in health communication </w:t>
            </w:r>
            <w:r w:rsidRPr="005C3E03">
              <w:t xml:space="preserve">will </w:t>
            </w:r>
            <w:r>
              <w:t xml:space="preserve">considerably </w:t>
            </w:r>
            <w:r w:rsidRPr="005C3E03">
              <w:t xml:space="preserve">support optimising </w:t>
            </w:r>
            <w:r>
              <w:t xml:space="preserve">society's </w:t>
            </w:r>
            <w:r w:rsidRPr="005C3E03">
              <w:t>resources</w:t>
            </w:r>
            <w:r>
              <w:t xml:space="preserve">. </w:t>
            </w:r>
            <w:r w:rsidR="00083481">
              <w:t>D</w:t>
            </w:r>
            <w:r>
              <w:t>uring the pandemic outbreaks with the pervasive coverage of fake news, the</w:t>
            </w:r>
            <w:r w:rsidRPr="005C3E03">
              <w:t xml:space="preserve"> </w:t>
            </w:r>
            <w:r w:rsidR="00CF3283">
              <w:t>governments</w:t>
            </w:r>
            <w:r w:rsidR="00892648">
              <w:t xml:space="preserve"> </w:t>
            </w:r>
            <w:r w:rsidR="00D4001F">
              <w:t>should</w:t>
            </w:r>
            <w:r w:rsidRPr="005C3E03">
              <w:t xml:space="preserve"> </w:t>
            </w:r>
            <w:r w:rsidR="005D54B3">
              <w:t>use</w:t>
            </w:r>
            <w:r w:rsidRPr="005C3E03">
              <w:t xml:space="preserve"> </w:t>
            </w:r>
            <w:r>
              <w:t>appropriate</w:t>
            </w:r>
            <w:r w:rsidRPr="005C3E03">
              <w:t xml:space="preserve"> media </w:t>
            </w:r>
            <w:r w:rsidR="00892648">
              <w:t>types</w:t>
            </w:r>
            <w:r w:rsidRPr="005C3E03">
              <w:t xml:space="preserve"> to convey critical health information to the </w:t>
            </w:r>
            <w:r w:rsidR="00BF0C66" w:rsidRPr="005C3E03">
              <w:t>community</w:t>
            </w:r>
            <w:r w:rsidRPr="005C3E03">
              <w:t xml:space="preserve">. </w:t>
            </w:r>
            <w:r>
              <w:t>Therefore, a</w:t>
            </w:r>
            <w:r w:rsidRPr="005C3E03">
              <w:t>nalysing the</w:t>
            </w:r>
            <w:r w:rsidR="00CB5FAE">
              <w:t xml:space="preserve"> </w:t>
            </w:r>
            <w:r w:rsidR="008F3512">
              <w:t>effectiveness</w:t>
            </w:r>
            <w:r w:rsidR="00CB5FAE">
              <w:t xml:space="preserve"> of</w:t>
            </w:r>
            <w:r w:rsidRPr="005C3E03">
              <w:t xml:space="preserve"> media channels </w:t>
            </w:r>
            <w:r w:rsidR="00BF0C66">
              <w:t>in</w:t>
            </w:r>
            <w:r w:rsidRPr="005C3E03">
              <w:t xml:space="preserve"> </w:t>
            </w:r>
            <w:r w:rsidR="009956D1">
              <w:t>warning</w:t>
            </w:r>
            <w:r w:rsidR="009956D1" w:rsidRPr="005C3E03">
              <w:t xml:space="preserve"> </w:t>
            </w:r>
            <w:r w:rsidRPr="005C3E03">
              <w:t xml:space="preserve">disease will provide </w:t>
            </w:r>
            <w:r w:rsidR="00D4001F">
              <w:t>critical</w:t>
            </w:r>
            <w:r w:rsidRPr="005C3E03">
              <w:t xml:space="preserve"> knowledge to </w:t>
            </w:r>
            <w:r w:rsidR="00D4001F">
              <w:t>aid in pandemic prevention</w:t>
            </w:r>
            <w:r w:rsidR="00892648">
              <w:t xml:space="preserve">, </w:t>
            </w:r>
            <w:r w:rsidR="00892648" w:rsidRPr="00892648">
              <w:t>avoid the</w:t>
            </w:r>
            <w:r w:rsidR="00D4001F">
              <w:t xml:space="preserve"> collapse of</w:t>
            </w:r>
            <w:r w:rsidR="00892648" w:rsidRPr="00892648">
              <w:t xml:space="preserve"> healthcare system</w:t>
            </w:r>
            <w:r w:rsidR="00D4001F">
              <w:t>s</w:t>
            </w:r>
            <w:r w:rsidRPr="005C3E03">
              <w:t xml:space="preserve"> and </w:t>
            </w:r>
            <w:r w:rsidR="00082032">
              <w:t>reduce</w:t>
            </w:r>
            <w:r w:rsidR="00082032" w:rsidRPr="005C3E03">
              <w:t xml:space="preserve"> the risk of losing </w:t>
            </w:r>
            <w:r w:rsidR="00082032" w:rsidRPr="005E012B">
              <w:t>social control</w:t>
            </w:r>
            <w:r>
              <w:t>.</w:t>
            </w:r>
          </w:p>
          <w:p w:rsidR="004007AC" w:rsidRPr="005C3E03" w:rsidRDefault="005E012B" w:rsidP="005E012B">
            <w:r>
              <w:t xml:space="preserve">This study applied </w:t>
            </w:r>
            <w:r w:rsidRPr="005C3E03">
              <w:t xml:space="preserve">Friedman's ANOVA </w:t>
            </w:r>
            <w:r>
              <w:t xml:space="preserve">to compare different </w:t>
            </w:r>
            <w:r w:rsidRPr="005C3E03">
              <w:t xml:space="preserve">media </w:t>
            </w:r>
            <w:r w:rsidR="00AB7DB4">
              <w:t>types</w:t>
            </w:r>
            <w:r w:rsidRPr="005C3E03">
              <w:t xml:space="preserve"> in terms of </w:t>
            </w:r>
            <w:r w:rsidRPr="005C3E03">
              <w:rPr>
                <w:bCs/>
                <w:i/>
              </w:rPr>
              <w:t>'</w:t>
            </w:r>
            <w:r w:rsidRPr="005C3E03">
              <w:rPr>
                <w:i/>
              </w:rPr>
              <w:t xml:space="preserve">the frequency </w:t>
            </w:r>
            <w:r>
              <w:rPr>
                <w:i/>
              </w:rPr>
              <w:t>of receiving</w:t>
            </w:r>
            <w:r w:rsidRPr="005C3E03">
              <w:rPr>
                <w:i/>
              </w:rPr>
              <w:t xml:space="preserve"> disease warnings from</w:t>
            </w:r>
            <w:r w:rsidRPr="005C3E03">
              <w:rPr>
                <w:bCs/>
                <w:i/>
              </w:rPr>
              <w:t>'</w:t>
            </w:r>
            <w:r w:rsidRPr="005C3E03">
              <w:rPr>
                <w:i/>
              </w:rPr>
              <w:t xml:space="preserve"> </w:t>
            </w:r>
            <w:r w:rsidRPr="005C3E03">
              <w:t>and</w:t>
            </w:r>
            <w:r w:rsidRPr="005C3E03">
              <w:rPr>
                <w:i/>
              </w:rPr>
              <w:t xml:space="preserve"> </w:t>
            </w:r>
            <w:r w:rsidRPr="005C3E03">
              <w:rPr>
                <w:bCs/>
                <w:i/>
              </w:rPr>
              <w:t>'</w:t>
            </w:r>
            <w:r w:rsidRPr="005C3E03">
              <w:rPr>
                <w:i/>
              </w:rPr>
              <w:t>the usefulness in warning disease'</w:t>
            </w:r>
            <w:r>
              <w:rPr>
                <w:i/>
              </w:rPr>
              <w:t xml:space="preserve"> </w:t>
            </w:r>
            <w:r w:rsidRPr="005E012B">
              <w:t>among</w:t>
            </w:r>
            <w:r>
              <w:rPr>
                <w:i/>
              </w:rPr>
              <w:t xml:space="preserve"> </w:t>
            </w:r>
            <w:r w:rsidRPr="005C3E03">
              <w:t>4,648 Vietnamese youths</w:t>
            </w:r>
            <w:r>
              <w:t xml:space="preserve">. </w:t>
            </w:r>
            <w:r w:rsidR="001A1DEC" w:rsidRPr="005C3E03">
              <w:t>Moreover</w:t>
            </w:r>
            <w:r w:rsidR="004007AC" w:rsidRPr="005C3E03">
              <w:rPr>
                <w:i/>
              </w:rPr>
              <w:t>,</w:t>
            </w:r>
            <w:r w:rsidR="00AF77B4">
              <w:t xml:space="preserve"> their</w:t>
            </w:r>
            <w:r w:rsidR="00AB7DB4">
              <w:rPr>
                <w:i/>
              </w:rPr>
              <w:t xml:space="preserve"> '</w:t>
            </w:r>
            <w:r w:rsidR="004007AC" w:rsidRPr="005C3E03">
              <w:rPr>
                <w:i/>
              </w:rPr>
              <w:t xml:space="preserve">agreement to implement the </w:t>
            </w:r>
            <w:r>
              <w:rPr>
                <w:i/>
              </w:rPr>
              <w:t>preven</w:t>
            </w:r>
            <w:r w:rsidR="00902B29">
              <w:rPr>
                <w:i/>
              </w:rPr>
              <w:t>tive</w:t>
            </w:r>
            <w:r w:rsidR="004007AC" w:rsidRPr="005C3E03">
              <w:rPr>
                <w:i/>
              </w:rPr>
              <w:t xml:space="preserve"> </w:t>
            </w:r>
            <w:r w:rsidR="00B02E24">
              <w:rPr>
                <w:i/>
              </w:rPr>
              <w:t>measures</w:t>
            </w:r>
            <w:r w:rsidR="004007AC" w:rsidRPr="005C3E03">
              <w:rPr>
                <w:i/>
              </w:rPr>
              <w:t>', 'travel plan adap</w:t>
            </w:r>
            <w:r w:rsidR="007855B7">
              <w:rPr>
                <w:i/>
              </w:rPr>
              <w:t>ta</w:t>
            </w:r>
            <w:r w:rsidR="004007AC" w:rsidRPr="005C3E03">
              <w:rPr>
                <w:i/>
              </w:rPr>
              <w:t>tions', '</w:t>
            </w:r>
            <w:r w:rsidR="004007AC" w:rsidRPr="005C3E03">
              <w:rPr>
                <w:bCs/>
                <w:i/>
              </w:rPr>
              <w:t xml:space="preserve">trust </w:t>
            </w:r>
            <w:r w:rsidR="001A1DEC" w:rsidRPr="005C3E03">
              <w:rPr>
                <w:bCs/>
                <w:i/>
              </w:rPr>
              <w:t>in the Government</w:t>
            </w:r>
            <w:r w:rsidR="004007AC" w:rsidRPr="005C3E03">
              <w:rPr>
                <w:bCs/>
                <w:i/>
              </w:rPr>
              <w:t xml:space="preserve"> management</w:t>
            </w:r>
            <w:r w:rsidR="004007AC" w:rsidRPr="005C3E03">
              <w:rPr>
                <w:i/>
              </w:rPr>
              <w:t>'</w:t>
            </w:r>
            <w:r w:rsidR="004007AC" w:rsidRPr="005C3E03">
              <w:t xml:space="preserve"> after </w:t>
            </w:r>
            <w:r w:rsidR="001A1DEC" w:rsidRPr="005C3E03">
              <w:t>receiving</w:t>
            </w:r>
            <w:r w:rsidR="004007AC" w:rsidRPr="005C3E03">
              <w:t xml:space="preserve"> COVID-19 warnings were also </w:t>
            </w:r>
            <w:r w:rsidR="007855B7">
              <w:t>explored</w:t>
            </w:r>
            <w:r w:rsidR="004007AC" w:rsidRPr="005C3E03">
              <w:t>.</w:t>
            </w:r>
            <w:r w:rsidR="001D0ECB" w:rsidRPr="005C3E03">
              <w:t xml:space="preserve"> </w:t>
            </w:r>
            <w:r w:rsidR="004007AC" w:rsidRPr="005C3E03">
              <w:t xml:space="preserve">The results </w:t>
            </w:r>
            <w:r w:rsidR="008625CE" w:rsidRPr="005C3E03">
              <w:t>revealed</w:t>
            </w:r>
            <w:r w:rsidR="00D4001F">
              <w:t xml:space="preserve"> that Short Message Service </w:t>
            </w:r>
            <w:r w:rsidR="00824C65">
              <w:t>(</w:t>
            </w:r>
            <w:r w:rsidR="004007AC" w:rsidRPr="005C3E03">
              <w:t>from the Ministry of Health and other state agencies</w:t>
            </w:r>
            <w:r w:rsidR="00824C65">
              <w:t>)</w:t>
            </w:r>
            <w:r w:rsidR="005D54B3">
              <w:t xml:space="preserve"> </w:t>
            </w:r>
            <w:r w:rsidR="004007AC" w:rsidRPr="005C3E03">
              <w:t>and Television/Radio were the two channels frequently reached by young Vietnamese and had the highest usefulness assessments.</w:t>
            </w:r>
            <w:r w:rsidR="00902B29">
              <w:t xml:space="preserve"> </w:t>
            </w:r>
            <w:r w:rsidR="00B02E24">
              <w:t>Furthermore</w:t>
            </w:r>
            <w:r w:rsidR="004007AC" w:rsidRPr="005C3E03">
              <w:t xml:space="preserve">, youths received disease alerts most </w:t>
            </w:r>
            <w:r w:rsidR="00892648">
              <w:t>often</w:t>
            </w:r>
            <w:r w:rsidR="004007AC" w:rsidRPr="005C3E03">
              <w:t xml:space="preserve"> from </w:t>
            </w:r>
            <w:r w:rsidR="00083481">
              <w:t>s</w:t>
            </w:r>
            <w:r w:rsidR="004007AC" w:rsidRPr="005C3E03">
              <w:t xml:space="preserve">ocial networks, but this platform was not high-rated for usefulness. </w:t>
            </w:r>
            <w:r>
              <w:t>T</w:t>
            </w:r>
            <w:r w:rsidR="006455E7">
              <w:t>he Vietnamese g</w:t>
            </w:r>
            <w:r w:rsidR="003959B0">
              <w:t>overnment</w:t>
            </w:r>
            <w:r w:rsidR="004007AC" w:rsidRPr="005C3E03">
              <w:t xml:space="preserve"> earned a </w:t>
            </w:r>
            <w:r>
              <w:t xml:space="preserve">considerably </w:t>
            </w:r>
            <w:r w:rsidR="004007AC" w:rsidRPr="005C3E03">
              <w:t xml:space="preserve">high </w:t>
            </w:r>
            <w:r w:rsidRPr="005C3E03">
              <w:t xml:space="preserve">trust </w:t>
            </w:r>
            <w:r w:rsidR="004007AC" w:rsidRPr="005C3E03">
              <w:t xml:space="preserve">level from </w:t>
            </w:r>
            <w:r w:rsidR="00D4001F">
              <w:t>young people</w:t>
            </w:r>
            <w:r w:rsidR="004007AC" w:rsidRPr="005C3E03">
              <w:t xml:space="preserve">, so </w:t>
            </w:r>
            <w:r w:rsidR="00D4001F">
              <w:t>they</w:t>
            </w:r>
            <w:r w:rsidR="004007AC" w:rsidRPr="005C3E03">
              <w:t xml:space="preserve"> were willing to </w:t>
            </w:r>
            <w:r w:rsidR="00AC4565">
              <w:t>actively</w:t>
            </w:r>
            <w:r w:rsidR="00AC4565" w:rsidRPr="005C3E03">
              <w:t xml:space="preserve"> </w:t>
            </w:r>
            <w:r w:rsidR="0070342D" w:rsidRPr="005C3E03">
              <w:t>cancel</w:t>
            </w:r>
            <w:r w:rsidR="004007AC" w:rsidRPr="005C3E03">
              <w:t xml:space="preserve"> their travel plans</w:t>
            </w:r>
            <w:r w:rsidR="00902B29">
              <w:t xml:space="preserve"> and </w:t>
            </w:r>
            <w:r w:rsidR="00AC4565">
              <w:t>adhere to</w:t>
            </w:r>
            <w:r>
              <w:t xml:space="preserve"> preventive </w:t>
            </w:r>
            <w:r w:rsidR="004007AC" w:rsidRPr="005C3E03">
              <w:t>measures</w:t>
            </w:r>
            <w:r w:rsidR="00892648">
              <w:t xml:space="preserve"> </w:t>
            </w:r>
            <w:r w:rsidR="006455E7">
              <w:t>following</w:t>
            </w:r>
            <w:r w:rsidR="00892648">
              <w:t xml:space="preserve"> disease warnings</w:t>
            </w:r>
            <w:r w:rsidR="004007AC" w:rsidRPr="005C3E03">
              <w:t xml:space="preserve">. </w:t>
            </w:r>
            <w:r w:rsidR="00790D81">
              <w:t>Females</w:t>
            </w:r>
            <w:r w:rsidR="00D4001F">
              <w:t xml:space="preserve"> had</w:t>
            </w:r>
            <w:r w:rsidR="00902B29" w:rsidRPr="00B02E24">
              <w:t xml:space="preserve"> </w:t>
            </w:r>
            <w:r w:rsidR="00790D81">
              <w:t>higher</w:t>
            </w:r>
            <w:r>
              <w:t xml:space="preserve"> </w:t>
            </w:r>
            <w:r w:rsidRPr="00B02E24">
              <w:t>consent</w:t>
            </w:r>
            <w:r w:rsidR="00902B29" w:rsidRPr="00B02E24">
              <w:t xml:space="preserve"> levels in </w:t>
            </w:r>
            <w:r w:rsidR="006455E7">
              <w:t>complying</w:t>
            </w:r>
            <w:r>
              <w:t xml:space="preserve"> </w:t>
            </w:r>
            <w:r w:rsidR="006455E7">
              <w:t xml:space="preserve">with </w:t>
            </w:r>
            <w:r>
              <w:t xml:space="preserve">the </w:t>
            </w:r>
            <w:r w:rsidR="006455E7">
              <w:t>health</w:t>
            </w:r>
            <w:r w:rsidR="00892648">
              <w:t xml:space="preserve"> </w:t>
            </w:r>
            <w:r>
              <w:t>recommend</w:t>
            </w:r>
            <w:r w:rsidR="00892648">
              <w:t>ations</w:t>
            </w:r>
            <w:r w:rsidR="00902B29" w:rsidRPr="00B02E24">
              <w:t xml:space="preserve">. Increasing the frequency of </w:t>
            </w:r>
            <w:r w:rsidR="00B02E24">
              <w:t>receiving</w:t>
            </w:r>
            <w:r w:rsidR="00902B29" w:rsidRPr="00B02E24">
              <w:t xml:space="preserve"> disease alerts and the overall </w:t>
            </w:r>
            <w:r w:rsidR="00083481">
              <w:t>perception</w:t>
            </w:r>
            <w:r>
              <w:t xml:space="preserve"> </w:t>
            </w:r>
            <w:r w:rsidR="00902B29" w:rsidRPr="00B02E24">
              <w:t xml:space="preserve">of </w:t>
            </w:r>
            <w:r w:rsidR="00083481">
              <w:t xml:space="preserve">the </w:t>
            </w:r>
            <w:r w:rsidR="008652AC">
              <w:t xml:space="preserve">media </w:t>
            </w:r>
            <w:r w:rsidR="00083481" w:rsidRPr="00B02E24">
              <w:t xml:space="preserve">usefulness </w:t>
            </w:r>
            <w:r w:rsidR="00902B29" w:rsidRPr="00B02E24">
              <w:t xml:space="preserve">were linked to a higher </w:t>
            </w:r>
            <w:r w:rsidR="006455E7">
              <w:t>probability</w:t>
            </w:r>
            <w:r>
              <w:t xml:space="preserve"> of </w:t>
            </w:r>
            <w:r w:rsidR="00AC4565">
              <w:t>a</w:t>
            </w:r>
            <w:r w:rsidR="00AC4565" w:rsidRPr="00AC4565">
              <w:t xml:space="preserve">dherence to </w:t>
            </w:r>
            <w:r w:rsidR="00AC4565">
              <w:t xml:space="preserve">preventive </w:t>
            </w:r>
            <w:r w:rsidR="00BF0C66">
              <w:t>activities</w:t>
            </w:r>
            <w:r w:rsidR="00D4001F">
              <w:t xml:space="preserve"> among Vietnamese youths</w:t>
            </w:r>
            <w:r w:rsidR="00BF0C66">
              <w:t>.</w:t>
            </w:r>
            <w:r w:rsidR="00D4001F">
              <w:t xml:space="preserve"> </w:t>
            </w:r>
            <w:r w:rsidR="00D4001F" w:rsidRPr="00D4001F">
              <w:t>The findings suggest th</w:t>
            </w:r>
            <w:r w:rsidR="00D4001F">
              <w:t xml:space="preserve">at managers should focus </w:t>
            </w:r>
            <w:r w:rsidR="005D7F12">
              <w:t xml:space="preserve">more </w:t>
            </w:r>
            <w:r w:rsidR="00D4001F">
              <w:t xml:space="preserve">on </w:t>
            </w:r>
            <w:r w:rsidR="005D54B3">
              <w:t>utilising</w:t>
            </w:r>
            <w:r w:rsidR="00D4001F" w:rsidRPr="00D4001F">
              <w:t xml:space="preserve"> </w:t>
            </w:r>
            <w:r w:rsidR="005D54B3">
              <w:t xml:space="preserve">relevant </w:t>
            </w:r>
            <w:r w:rsidR="00D4001F" w:rsidRPr="00D4001F">
              <w:t xml:space="preserve">media </w:t>
            </w:r>
            <w:r w:rsidR="00D4001F">
              <w:t>types</w:t>
            </w:r>
            <w:r w:rsidR="00D4001F" w:rsidRPr="00D4001F">
              <w:t xml:space="preserve"> in </w:t>
            </w:r>
            <w:r w:rsidR="006455E7">
              <w:t>pandemic preparedness and r</w:t>
            </w:r>
            <w:r w:rsidR="006455E7" w:rsidRPr="006455E7">
              <w:t>esponse</w:t>
            </w:r>
            <w:r w:rsidR="00D4001F" w:rsidRPr="00D4001F">
              <w:t>.</w:t>
            </w:r>
          </w:p>
          <w:p w:rsidR="00462BC4" w:rsidRPr="005C3E03" w:rsidRDefault="00462BC4" w:rsidP="00AF77B4">
            <w:pPr>
              <w:pStyle w:val="NidungTmtt-Abstract"/>
            </w:pPr>
            <w:r w:rsidRPr="005C3E03">
              <w:rPr>
                <w:b/>
              </w:rPr>
              <w:t>Keywords:</w:t>
            </w:r>
            <w:r w:rsidRPr="005C3E03">
              <w:t xml:space="preserve"> </w:t>
            </w:r>
            <w:r w:rsidR="004007AC" w:rsidRPr="005C3E03">
              <w:t>media channels</w:t>
            </w:r>
            <w:r w:rsidRPr="005C3E03">
              <w:t xml:space="preserve">; </w:t>
            </w:r>
            <w:r w:rsidR="004007AC" w:rsidRPr="005C3E03">
              <w:t xml:space="preserve">Vietnam; </w:t>
            </w:r>
            <w:r w:rsidR="00E84609">
              <w:t>disease</w:t>
            </w:r>
            <w:r w:rsidR="004007AC" w:rsidRPr="005C3E03">
              <w:t xml:space="preserve"> warnings</w:t>
            </w:r>
            <w:r w:rsidR="00AF77B4">
              <w:t xml:space="preserve">; </w:t>
            </w:r>
            <w:r w:rsidR="00AF77B4" w:rsidRPr="005C3E03">
              <w:t xml:space="preserve">COVID-19; </w:t>
            </w:r>
            <w:r w:rsidR="00AF77B4">
              <w:t>pandemic.</w:t>
            </w:r>
          </w:p>
        </w:tc>
      </w:tr>
    </w:tbl>
    <w:p w:rsidR="00462BC4" w:rsidRPr="005C3E03" w:rsidRDefault="00462BC4" w:rsidP="00462BC4">
      <w:pPr>
        <w:pStyle w:val="mcCp1"/>
        <w:numPr>
          <w:ilvl w:val="0"/>
          <w:numId w:val="3"/>
        </w:numPr>
        <w:rPr>
          <w:color w:val="000000"/>
        </w:rPr>
      </w:pPr>
      <w:r w:rsidRPr="005C3E03">
        <w:t>Introduction</w:t>
      </w:r>
    </w:p>
    <w:p w:rsidR="00FD46E1" w:rsidRPr="00824C65" w:rsidRDefault="0085472C" w:rsidP="001D6879">
      <w:pPr>
        <w:rPr>
          <w:color w:val="833C0B" w:themeColor="accent2" w:themeShade="80"/>
        </w:rPr>
      </w:pPr>
      <w:r w:rsidRPr="005C3E03">
        <w:t xml:space="preserve">Health communication was an essential </w:t>
      </w:r>
      <w:r w:rsidR="00082032">
        <w:t>component</w:t>
      </w:r>
      <w:r w:rsidRPr="005C3E03">
        <w:t xml:space="preserve"> in promoting health-protective behaviours </w:t>
      </w:r>
      <w:r w:rsidR="00082032">
        <w:t>to</w:t>
      </w:r>
      <w:r w:rsidR="009B4908">
        <w:t xml:space="preserve"> the community </w:t>
      </w:r>
      <w:r>
        <w:fldChar w:fldCharType="begin" w:fldLock="1"/>
      </w:r>
      <w:r w:rsidR="00682B71">
        <w:instrText>ADDIN CSL_CITATION {"citationItems":[{"id":"ITEM-1","itemData":{"DOI":"10.1007/s40171-021-00269-7","ISSN":"09740198","abstract":"Vietnam is considered as one of the countries with the earliest and most effective responses to the outbreak of 2019 novel coronavirus disease (COVID-19), a pandemic with acute respiratory syndrome caused by the new strain of coronavirus (SARS-CoV-2). An important contribution to the overall success is the effectiveness of the governmental communication strategy in achieving the desired cognitive, affective, and behavioral outcomes. Analysis of the qualitative data collected from twelve focus group discussions with a total of 60 participants revealed that due to the government’s communication efforts, Vietnamese people have adequate information/knowledge about the COVID-19 pandemic, and majority of them experience low emotional levels of anxiety, fear, dread, stress, and panic. Moreover, the communication strategy has helped to form both health-promoting and safety-seeking behaviors among the community. Further, the characteristics of an effective communication strategy such as reliable sources of communication, usages of multiple social media channels, and transparent message contents in the form of infographic or video clips are identified.","author":[{"dropping-particle":"","family":"Tam","given":"Le Thanh","non-dropping-particle":"","parse-names":false,"suffix":""},{"dropping-particle":"","family":"Ho","given":"Huong Xuan","non-dropping-particle":"","parse-names":false,"suffix":""},{"dropping-particle":"","family":"Nguyen","given":"Dong Phong","non-dropping-particle":"","parse-names":false,"suffix":""},{"dropping-particle":"","family":"Elias","given":"Arun","non-dropping-particle":"","parse-names":false,"suffix":""},{"dropping-particle":"","family":"Le","given":"Angelina Nhat Hanh","non-dropping-particle":"","parse-names":false,"suffix":""}],"container-title":"Global Journal of Flexible Systems Management","id":"ITEM-1","issue":"s1","issued":{"date-parts":[["2021"]]},"page":"45-64","publisher":"Springer India","title":"Receptivity of governmental communication and its effectiveness during COVID-19 pandemic emergency in Vietnam: A qualitative study","type":"article-journal","volume":"22"},"uris":["http://www.mendeley.com/documents/?uuid=dca1ff4e-4b68-4643-8131-7e36b3bb5c4b"]}],"mendeley":{"formattedCitation":"(Tam &lt;i&gt;et al.&lt;/i&gt;, 2021)","plainTextFormattedCitation":"(Tam et al., 2021)","previouslyFormattedCitation":"(Tam &lt;i&gt;et al.&lt;/i&gt;, 2021)"},"properties":{"noteIndex":0},"schema":"https://github.com/citation-style-language/schema/raw/master/csl-citation.json"}</w:instrText>
      </w:r>
      <w:r>
        <w:fldChar w:fldCharType="separate"/>
      </w:r>
      <w:r w:rsidRPr="0085472C">
        <w:rPr>
          <w:noProof/>
        </w:rPr>
        <w:t xml:space="preserve">(Tam </w:t>
      </w:r>
      <w:r w:rsidRPr="0085472C">
        <w:rPr>
          <w:i/>
          <w:noProof/>
        </w:rPr>
        <w:t>et al.</w:t>
      </w:r>
      <w:r w:rsidRPr="0085472C">
        <w:rPr>
          <w:noProof/>
        </w:rPr>
        <w:t>, 2021)</w:t>
      </w:r>
      <w:r>
        <w:fldChar w:fldCharType="end"/>
      </w:r>
      <w:r w:rsidRPr="005C3E03">
        <w:t>.</w:t>
      </w:r>
      <w:r>
        <w:t xml:space="preserve"> </w:t>
      </w:r>
      <w:r w:rsidR="009B4908" w:rsidRPr="009B4908">
        <w:t xml:space="preserve">However, the vast </w:t>
      </w:r>
      <w:r w:rsidR="007855B7">
        <w:t>media penetration and the pervasive coverage of fake news negatively impacted people's health</w:t>
      </w:r>
      <w:r w:rsidR="009B4908" w:rsidRPr="009B4908">
        <w:t>, fin</w:t>
      </w:r>
      <w:r w:rsidR="007855B7">
        <w:t xml:space="preserve">ancial, and psychological state. </w:t>
      </w:r>
      <w:r w:rsidR="009B4908" w:rsidRPr="009B4908">
        <w:t xml:space="preserve">Moreover, </w:t>
      </w:r>
      <w:r w:rsidR="005D7F12">
        <w:t>numerous</w:t>
      </w:r>
      <w:r w:rsidR="009B4908" w:rsidRPr="009B4908">
        <w:t xml:space="preserve"> social r</w:t>
      </w:r>
      <w:r w:rsidR="002278F1">
        <w:t>esources</w:t>
      </w:r>
      <w:r w:rsidR="007855B7">
        <w:t xml:space="preserve"> were required</w:t>
      </w:r>
      <w:r w:rsidR="002278F1">
        <w:t xml:space="preserve"> to correct </w:t>
      </w:r>
      <w:r w:rsidR="00577B79">
        <w:t>the</w:t>
      </w:r>
      <w:r w:rsidR="00C75628">
        <w:t xml:space="preserve"> </w:t>
      </w:r>
      <w:r w:rsidR="00F95BB5">
        <w:t>health misinformation</w:t>
      </w:r>
      <w:r w:rsidR="002278F1">
        <w:t xml:space="preserve"> </w:t>
      </w:r>
      <w:r w:rsidR="002278F1">
        <w:fldChar w:fldCharType="begin" w:fldLock="1"/>
      </w:r>
      <w:r w:rsidR="00682B71">
        <w:instrText xml:space="preserve">ADDIN CSL_CITATION {"citationItems":[{"id":"ITEM-1","itemData":{"DOI":"10.1080/10410236.2020.1794553","ISSN":"15327027","abstract":"Social media poses a threat to public health by facilitating the spread of misinformation. At the same time, however, social media offers a promising avenue to stem the distribution of false claims–as evidenced by real-time corrections, crowdsourced fact-checking, and algorithmic tagging. Despite the growing attempts to correct misinformation on social media, there is still considerable ambiguity regarding the ability to effectively ameliorate the negative impact of false messages. To address this gap, the current study uses a meta-analysis to evaluate the relative impact of social media interventions designed to correct health-related misinformation (k = 24; N = 6,086). Additionally, the meta-analysis introduces theory-driven moderators that help delineate the effectiveness of social media interventions. The mean effect size of attempts to correct misinformation on social media was positive and significant (d = 0.40, 95% CI [0.25, 0.55], p =.0005) and a publication bias could not be excluded. Interventions were more effective in cases where participants were involved with the health topic, as well as when misinformation was distributed by news organizations (vs. peers) and debunked by experts (vs. non-experts). The findings of this meta-analysis can be used not only to depict the current state of the literature but also to prescribe specific recommendations to better address the proliferation of health misinformation on social media.","author":[{"dropping-particle":"","family":"Walter","given":"Nathan","non-dropping-particle":"","parse-names":false,"suffix":""},{"dropping-particle":"","family":"Brooks","given":"John J.","non-dropping-particle":"","parse-names":false,"suffix":""},{"dropping-particle":"","family":"Saucier","given":"Camille J.","non-dropping-particle":"","parse-names":false,"suffix":""},{"dropping-particle":"","family":"Suresh","given":"Sapna","non-dropping-particle":"","parse-names":false,"suffix":""}],"container-title":"Health Communication","id":"ITEM-1","issue":"00","issued":{"date-parts":[["2020"]]},"page":"1-9","publisher":"Routledge","title":"Evaluating the impact of attempts to correct health misinformation on social media: A meta-analysis","type":"article-journal","volume":"00"},"uris":["http://www.mendeley.com/documents/?uuid=fca6c29b-da45-4250-bb94-cbf07e27e26b"]},{"id":"ITEM-2","itemData":{"DOI":"10.1080/19325037.2018.1473178","ISSN":"21683751","abstract":"Background: The importance of social networking sites (SNSs) as platforms to engage in the correction of “fake news” has been documented widely. More evidence is needed to understand the popularity of health-related rumors and how Health Educators can optimize their use of SNSs. Purpose: The purpose of this study was to explore the spread of health rumors and verified information on SNSs using the Zika virus as a case study. Methods: A content analysis of Zika-related news stories on SNSs between February 2016 and January 2017 was conducted to verify accuracy (phase 1). Phase 1 was followed by an analysis of volume of shares (phase 2) and a thematic analysis of headlines (phase 3). Results: Rumors had three times more shares than verified stories. Popular rumors portray Zika as a conspiracy against the public and a low-risk issue and connect it to the use of pesticides. Discussion: This study identifies the value of integrating in-depth analysis of popular health-related rumors into the development of communication strategies. Translation to Health Education Practice: Misinformation on SNSs can hinder disease prevention efforts. This study shows how information circulating on SNSs can be analyzed from a quantitative and qualitative standpoint to help Health Educators maximize the use of online communication platforms.","author":[{"dropping-particle":"","family":"Sommariva","given":"Silvia","non-dropping-particle":"","parse-names":false,"suffix":""},{"dropping-particle":"","family":"Vamos","given":"Cheryl","non-dropping-particle":"","parse-names":false,"suffix":""},{"dropping-particle":"","family":"Mantzarlis","given":"Alexios","non-dropping-particle":"","parse-names":false,"suffix":""},{"dropping-particle":"","family":"Đào","given":"Lillie Uyên Loan","non-dropping-particle":"","parse-names":false,"suffix":""},{"dropping-particle":"","family":"Martinez Tyson","given":"Dinorah","non-dropping-particle":"","parse-names":false,"suffix":""}],"container-title":"American Journal of Health Education","id":"ITEM-2","issue":"4","issued":{"date-parts":[["2018"]]},"page":"246-255","publisher":"Routledge","title":"Spreading the (fake) news: Exploring health messages on social media and the implications for health professionals using a case study","type":"article-journal","volume":"49"},"uris":["http://www.mendeley.com/documents/?uuid=81f609cb-a5c0-40df-84eb-6c21812c7ee7"]},{"id":"ITEM-3","itemData":{"DOI":"10.3934/publichealth.2020052","ISBN":"9665513699","ISSN":"2327-8994","abstract":"The Coronavirus Disease 2019 (COVID-19) has resulted in catastrophic consequences in many aspects of life; including negative psychological effects. We aimed to assess the mental health status of a group of Saudi population during this pandemic. Also, we aimed to assess the effect of the intensive media coverage of the pandemic news on mental health status. A questionnaire was distributed online to test depression, anxiety, and stress (using the DASS-21 scale) and their relationship to certain variables. A total of 215 respondents were included. Higher mental health prevalence rates were reported in non-Saudi participants compared to Saudi ones (i.e., 50.74% vs. 30.40%; 34.23% vs. 13.51% and 59.70% vs. 27.70%; for depression, anxiety and stress, respectively). About 55.8% of the participants felt the extensive coverage in the media of COVID-19 news, which caused higher mental sufferings. Higher mental health prevalence rates were reported in females compared to males participants (i.e., 56.97% vs. 23.25%; 30.23% vs. 13.17% and 54.65% vs. 26.35%; for depression, anxiety and stress, respectively). Reasonable following of the COVID-19 news; and less exposure to the pandemic information could help in reducing the mental health issues related to the ongoing pandemic. Special care and attention should be paid to </w:instrText>
      </w:r>
      <w:r w:rsidR="00682B71" w:rsidRPr="00824C65">
        <w:rPr>
          <w:lang w:val="fr-BE"/>
        </w:rPr>
        <w:instrText>females and younger people who seem to be particularly affected during the era of COVID-19.","author":[{"dropping-particle":"","family":"Mohamed-Azzam Zakout","given":"Yosef","non-dropping-particle":"","parse-names":false,"suffix":""},{"dropping-particle":"","family":"Saud Alreshidi","given":"Fayez","non-dropping-particle":"","parse-names":false,"suffix":""},{"dropping-particle":"","family":"Mustafa Elsaid","given":"Ruba","non-dropping-particle":"","parse-names":false,"suffix":""},{"dropping-particle":"","family":"Gadelkarim Ahmed","given":"Hussain","non-dropping-particle":"","parse-names":false,"suffix":""}],"container-title":"AIMS Public Health","id":"ITEM-3","issue":"3","issued":{"date-parts":[["2020"]]},"page":"664-678","title":"The magnitude of COVID-19 related stress, anxiety and depression associated with intense mass media coverage in Saudi Arabi","type":"article-journal","volume":"7"},"uris":["http://www.mendeley.com/documents/?uuid=703c3236-0120-4f7a-a721-150e199db7d0"]}],"mendeley":{"formattedCitation":"(Sommariva &lt;i&gt;et al.&lt;/i&gt;, 2018; Mohamed-Azzam Zakout &lt;i&gt;et al.&lt;/i&gt;, 2020; Walter &lt;i&gt;et al.&lt;/i&gt;, 2020)","plainTextFormattedCitation":"(Sommariva et al., 2018; Mohamed-Azzam Zakout et al., 2020; Walter et al., 2020)","previouslyFormattedCitation":"(Sommariva &lt;i&gt;et al.&lt;/i&gt;, 2018; Mohamed-Azzam Zakout &lt;i&gt;et al.&lt;/i&gt;, 2020; Walter &lt;i&gt;et al.&lt;/i&gt;, 2020)"},"properties":{"noteIndex":0},"schema":"https://github.com/citation-style-language/schema/raw/master/csl-citation.json"}</w:instrText>
      </w:r>
      <w:r w:rsidR="002278F1">
        <w:fldChar w:fldCharType="separate"/>
      </w:r>
      <w:r w:rsidR="00454A13" w:rsidRPr="00454A13">
        <w:rPr>
          <w:noProof/>
          <w:lang w:val="fr-BE"/>
        </w:rPr>
        <w:t xml:space="preserve">(Sommariva </w:t>
      </w:r>
      <w:r w:rsidR="00454A13" w:rsidRPr="00454A13">
        <w:rPr>
          <w:i/>
          <w:noProof/>
          <w:lang w:val="fr-BE"/>
        </w:rPr>
        <w:t>et al.</w:t>
      </w:r>
      <w:r w:rsidR="00454A13" w:rsidRPr="00454A13">
        <w:rPr>
          <w:noProof/>
          <w:lang w:val="fr-BE"/>
        </w:rPr>
        <w:t xml:space="preserve">, 2018; Mohamed-Azzam Zakout </w:t>
      </w:r>
      <w:r w:rsidR="00454A13" w:rsidRPr="00454A13">
        <w:rPr>
          <w:i/>
          <w:noProof/>
          <w:lang w:val="fr-BE"/>
        </w:rPr>
        <w:t>et al.</w:t>
      </w:r>
      <w:r w:rsidR="00454A13" w:rsidRPr="00454A13">
        <w:rPr>
          <w:noProof/>
          <w:lang w:val="fr-BE"/>
        </w:rPr>
        <w:t xml:space="preserve">, 2020; Walter </w:t>
      </w:r>
      <w:r w:rsidR="00454A13" w:rsidRPr="00454A13">
        <w:rPr>
          <w:i/>
          <w:noProof/>
          <w:lang w:val="fr-BE"/>
        </w:rPr>
        <w:t>et al.</w:t>
      </w:r>
      <w:r w:rsidR="00454A13" w:rsidRPr="00454A13">
        <w:rPr>
          <w:noProof/>
          <w:lang w:val="fr-BE"/>
        </w:rPr>
        <w:t>, 2020)</w:t>
      </w:r>
      <w:r w:rsidR="002278F1">
        <w:fldChar w:fldCharType="end"/>
      </w:r>
      <w:r w:rsidR="009B4908" w:rsidRPr="00892648">
        <w:rPr>
          <w:lang w:val="fr-BE"/>
        </w:rPr>
        <w:t xml:space="preserve">. </w:t>
      </w:r>
      <w:r w:rsidR="009B4908" w:rsidRPr="00824C65">
        <w:rPr>
          <w:color w:val="833C0B" w:themeColor="accent2" w:themeShade="80"/>
        </w:rPr>
        <w:t xml:space="preserve">Thus, </w:t>
      </w:r>
      <w:r w:rsidR="00536C16" w:rsidRPr="00824C65">
        <w:rPr>
          <w:color w:val="833C0B" w:themeColor="accent2" w:themeShade="80"/>
        </w:rPr>
        <w:t>the g</w:t>
      </w:r>
      <w:r w:rsidR="009B4908" w:rsidRPr="00824C65">
        <w:rPr>
          <w:color w:val="833C0B" w:themeColor="accent2" w:themeShade="80"/>
        </w:rPr>
        <w:t xml:space="preserve">overnments and health management organisations </w:t>
      </w:r>
      <w:r w:rsidR="008919DA" w:rsidRPr="00824C65">
        <w:rPr>
          <w:color w:val="833C0B" w:themeColor="accent2" w:themeShade="80"/>
        </w:rPr>
        <w:t>should</w:t>
      </w:r>
      <w:r w:rsidR="009B4908" w:rsidRPr="00824C65">
        <w:rPr>
          <w:color w:val="833C0B" w:themeColor="accent2" w:themeShade="80"/>
        </w:rPr>
        <w:t xml:space="preserve"> </w:t>
      </w:r>
      <w:r w:rsidR="00347450" w:rsidRPr="00824C65">
        <w:rPr>
          <w:color w:val="833C0B" w:themeColor="accent2" w:themeShade="80"/>
        </w:rPr>
        <w:t>develop</w:t>
      </w:r>
      <w:r w:rsidR="000B70A8" w:rsidRPr="00824C65">
        <w:rPr>
          <w:color w:val="833C0B" w:themeColor="accent2" w:themeShade="80"/>
        </w:rPr>
        <w:t xml:space="preserve"> </w:t>
      </w:r>
      <w:r w:rsidR="009B4908" w:rsidRPr="00824C65">
        <w:rPr>
          <w:color w:val="833C0B" w:themeColor="accent2" w:themeShade="80"/>
        </w:rPr>
        <w:t xml:space="preserve">effective </w:t>
      </w:r>
      <w:r w:rsidR="008919DA" w:rsidRPr="00824C65">
        <w:rPr>
          <w:color w:val="833C0B" w:themeColor="accent2" w:themeShade="80"/>
        </w:rPr>
        <w:t xml:space="preserve">communication strategies </w:t>
      </w:r>
      <w:r w:rsidR="009B4908" w:rsidRPr="00824C65">
        <w:rPr>
          <w:color w:val="833C0B" w:themeColor="accent2" w:themeShade="80"/>
        </w:rPr>
        <w:t xml:space="preserve">to </w:t>
      </w:r>
      <w:r w:rsidR="00D72179" w:rsidRPr="00824C65">
        <w:rPr>
          <w:color w:val="833C0B" w:themeColor="accent2" w:themeShade="80"/>
        </w:rPr>
        <w:t xml:space="preserve">deliver </w:t>
      </w:r>
      <w:r w:rsidR="00FF3418" w:rsidRPr="00824C65">
        <w:rPr>
          <w:color w:val="833C0B" w:themeColor="accent2" w:themeShade="80"/>
        </w:rPr>
        <w:t>accurate</w:t>
      </w:r>
      <w:r w:rsidR="00D72179" w:rsidRPr="00824C65">
        <w:rPr>
          <w:color w:val="833C0B" w:themeColor="accent2" w:themeShade="80"/>
        </w:rPr>
        <w:t xml:space="preserve">, useful </w:t>
      </w:r>
      <w:r w:rsidR="00536C16" w:rsidRPr="00824C65">
        <w:rPr>
          <w:color w:val="833C0B" w:themeColor="accent2" w:themeShade="80"/>
        </w:rPr>
        <w:t xml:space="preserve">health </w:t>
      </w:r>
      <w:r w:rsidR="00D72179" w:rsidRPr="00824C65">
        <w:rPr>
          <w:color w:val="833C0B" w:themeColor="accent2" w:themeShade="80"/>
        </w:rPr>
        <w:t xml:space="preserve">messages </w:t>
      </w:r>
      <w:r w:rsidR="009B4908" w:rsidRPr="00824C65">
        <w:rPr>
          <w:color w:val="833C0B" w:themeColor="accent2" w:themeShade="80"/>
        </w:rPr>
        <w:t xml:space="preserve">and achieve </w:t>
      </w:r>
      <w:r w:rsidR="007855B7" w:rsidRPr="00824C65">
        <w:rPr>
          <w:color w:val="833C0B" w:themeColor="accent2" w:themeShade="80"/>
          <w:lang w:val="en-US"/>
        </w:rPr>
        <w:t>desired</w:t>
      </w:r>
      <w:r w:rsidR="009B4908" w:rsidRPr="00824C65">
        <w:rPr>
          <w:color w:val="833C0B" w:themeColor="accent2" w:themeShade="80"/>
          <w:lang w:val="en-US"/>
        </w:rPr>
        <w:t xml:space="preserve"> </w:t>
      </w:r>
      <w:r w:rsidR="00B46497" w:rsidRPr="00824C65">
        <w:rPr>
          <w:color w:val="833C0B" w:themeColor="accent2" w:themeShade="80"/>
        </w:rPr>
        <w:t>goals</w:t>
      </w:r>
      <w:r w:rsidR="009B4908" w:rsidRPr="00824C65">
        <w:rPr>
          <w:color w:val="833C0B" w:themeColor="accent2" w:themeShade="80"/>
        </w:rPr>
        <w:t xml:space="preserve"> </w:t>
      </w:r>
      <w:r w:rsidR="00B46497" w:rsidRPr="00824C65">
        <w:rPr>
          <w:color w:val="833C0B" w:themeColor="accent2" w:themeShade="80"/>
        </w:rPr>
        <w:t xml:space="preserve">(e.g. </w:t>
      </w:r>
      <w:r w:rsidR="009B4908" w:rsidRPr="00824C65">
        <w:rPr>
          <w:color w:val="833C0B" w:themeColor="accent2" w:themeShade="80"/>
        </w:rPr>
        <w:t xml:space="preserve">rising </w:t>
      </w:r>
      <w:r w:rsidR="005D7F12" w:rsidRPr="00824C65">
        <w:rPr>
          <w:color w:val="833C0B" w:themeColor="accent2" w:themeShade="80"/>
        </w:rPr>
        <w:t>risk</w:t>
      </w:r>
      <w:r w:rsidR="009B4908" w:rsidRPr="00824C65">
        <w:rPr>
          <w:color w:val="833C0B" w:themeColor="accent2" w:themeShade="80"/>
        </w:rPr>
        <w:t xml:space="preserve"> awareness, promoting healthy </w:t>
      </w:r>
      <w:r w:rsidR="00536C16" w:rsidRPr="00824C65">
        <w:rPr>
          <w:color w:val="833C0B" w:themeColor="accent2" w:themeShade="80"/>
        </w:rPr>
        <w:t>lifestyles</w:t>
      </w:r>
      <w:r w:rsidR="009B4908" w:rsidRPr="00824C65">
        <w:rPr>
          <w:color w:val="833C0B" w:themeColor="accent2" w:themeShade="80"/>
        </w:rPr>
        <w:t xml:space="preserve">, and empower </w:t>
      </w:r>
      <w:r w:rsidR="008358CB" w:rsidRPr="00824C65">
        <w:rPr>
          <w:color w:val="833C0B" w:themeColor="accent2" w:themeShade="80"/>
        </w:rPr>
        <w:t>people</w:t>
      </w:r>
      <w:r w:rsidR="009B4908" w:rsidRPr="00824C65">
        <w:rPr>
          <w:color w:val="833C0B" w:themeColor="accent2" w:themeShade="80"/>
        </w:rPr>
        <w:t xml:space="preserve"> with </w:t>
      </w:r>
      <w:r w:rsidR="00D72179" w:rsidRPr="00824C65">
        <w:rPr>
          <w:color w:val="833C0B" w:themeColor="accent2" w:themeShade="80"/>
        </w:rPr>
        <w:t>evidence-based</w:t>
      </w:r>
      <w:r w:rsidR="009B4908" w:rsidRPr="00824C65">
        <w:rPr>
          <w:color w:val="833C0B" w:themeColor="accent2" w:themeShade="80"/>
        </w:rPr>
        <w:t xml:space="preserve"> disease prevention</w:t>
      </w:r>
      <w:r w:rsidR="00B46497" w:rsidRPr="00824C65">
        <w:rPr>
          <w:color w:val="833C0B" w:themeColor="accent2" w:themeShade="80"/>
        </w:rPr>
        <w:t>)</w:t>
      </w:r>
      <w:r w:rsidR="009B4908" w:rsidRPr="00824C65">
        <w:rPr>
          <w:color w:val="833C0B" w:themeColor="accent2" w:themeShade="80"/>
        </w:rPr>
        <w:t>.</w:t>
      </w:r>
      <w:r w:rsidR="002554DA" w:rsidRPr="00824C65">
        <w:rPr>
          <w:color w:val="833C0B" w:themeColor="accent2" w:themeShade="80"/>
        </w:rPr>
        <w:t xml:space="preserve"> </w:t>
      </w:r>
      <w:r w:rsidR="005D7F12" w:rsidRPr="00824C65">
        <w:rPr>
          <w:color w:val="833C0B" w:themeColor="accent2" w:themeShade="80"/>
        </w:rPr>
        <w:t>Furthermore, b</w:t>
      </w:r>
      <w:r w:rsidR="003F6E17" w:rsidRPr="00824C65">
        <w:rPr>
          <w:color w:val="833C0B" w:themeColor="accent2" w:themeShade="80"/>
        </w:rPr>
        <w:t xml:space="preserve">y using the communication/persuasion models to assess the effectiveness of communication strategies </w:t>
      </w:r>
      <w:r w:rsidR="003F6E17" w:rsidRPr="00824C65">
        <w:rPr>
          <w:color w:val="833C0B" w:themeColor="accent2" w:themeShade="80"/>
        </w:rPr>
        <w:fldChar w:fldCharType="begin" w:fldLock="1"/>
      </w:r>
      <w:r w:rsidR="003F6E17" w:rsidRPr="00824C65">
        <w:rPr>
          <w:color w:val="833C0B" w:themeColor="accent2" w:themeShade="80"/>
        </w:rPr>
        <w:instrText>ADDIN CSL_CITATION {"citationItems":[{"id":"ITEM-1","itemData":{"author":[{"dropping-particle":"","family":"McGuire","given":"William J","non-dropping-particle":"","parse-names":false,"suffix":""}],"container-title":"Public communication campaigns","id":"ITEM-1","issued":{"date-parts":[["1989"]]},"page":"43-65","title":"Theoretical foundations of campaigns","type":"article-journal","volume":"2"},"uris":["http://www.mendeley.com/documents/?uuid=1d385bfb-6ded-4591-9317-90269c247eb6"]}],"mendeley":{"formattedCitation":"(McGuire, 1989)","plainTextFormattedCitation":"(McGuire, 1989)","previouslyFormattedCitation":"(McGuire, 1989)"},"properties":{"noteIndex":0},"schema":"https://github.com/citation-style-language/schema/raw/master/csl-citation.json"}</w:instrText>
      </w:r>
      <w:r w:rsidR="003F6E17" w:rsidRPr="00824C65">
        <w:rPr>
          <w:color w:val="833C0B" w:themeColor="accent2" w:themeShade="80"/>
        </w:rPr>
        <w:fldChar w:fldCharType="separate"/>
      </w:r>
      <w:r w:rsidR="003F6E17" w:rsidRPr="00824C65">
        <w:rPr>
          <w:noProof/>
          <w:color w:val="833C0B" w:themeColor="accent2" w:themeShade="80"/>
        </w:rPr>
        <w:t>(McGuire, 1989)</w:t>
      </w:r>
      <w:r w:rsidR="003F6E17" w:rsidRPr="00824C65">
        <w:rPr>
          <w:color w:val="833C0B" w:themeColor="accent2" w:themeShade="80"/>
        </w:rPr>
        <w:fldChar w:fldCharType="end"/>
      </w:r>
      <w:r w:rsidR="003F6E17" w:rsidRPr="00824C65">
        <w:rPr>
          <w:color w:val="833C0B" w:themeColor="accent2" w:themeShade="80"/>
        </w:rPr>
        <w:t xml:space="preserve">, the researchers stated the important role of choosing relevant media channels to disseminate health knowledge </w:t>
      </w:r>
      <w:r w:rsidR="003F6E17" w:rsidRPr="00824C65">
        <w:rPr>
          <w:color w:val="833C0B" w:themeColor="accent2" w:themeShade="80"/>
        </w:rPr>
        <w:fldChar w:fldCharType="begin" w:fldLock="1"/>
      </w:r>
      <w:r w:rsidR="00682B71" w:rsidRPr="00824C65">
        <w:rPr>
          <w:color w:val="833C0B" w:themeColor="accent2" w:themeShade="80"/>
        </w:rPr>
        <w:instrText>ADDIN CSL_CITATION {"citationItems":[{"id":"ITEM-1","itemData":{"DOI":"10.1080/10410236.2020.1838092","ISSN":"15327027","PMID":"33198519","abstract":"With specific references to South Korea’s response to the COVID-19 pandemic, this commentary discusses insights and problems related to the issue of how to communicate uncertainties about health risks to affected publics. First, we discuss examples of uncertainties relating to deficiencies of knowledge and divergent views among experts. Next, we summarize key findings on effective communication about uncertainty, and we suggest possible future directions for research in this area. Last, we suggest further development of theories that could explain how people process uncertainty in communication and how uncertainty leads to specific cognitive, emotional, and behavioral reactions.","author":[{"dropping-particle":"","family":"Paek","given":"Hye Jin","non-dropping-particle":"","parse-names":false,"suffix":""},{"dropping-particle":"","family":"Hove","given":"Thomas","non-dropping-particle":"","parse-names":false,"suffix":""}],"container-title":"Health Communication","id":"ITEM-1","issue":"14","issued":{"date-parts":[["2020"]]},"page":"1729-1731","publisher":"Routledge","title":"Communicating uncertainties during the COVID-19 outbreak","type":"article-journal","volume":"35"},"uris":["http://www.mendeley.com/documents/?uuid=0e83df20-36c0-4d5d-bf3f-af919262f4ad"]},{"id":"ITEM-2","itemData":{"DOI":"10.17061/phrp3022010","ISSN":"22042091","PMID":"32601655","abstract":"Background/objective: The understanding and practice of public health crisis communication are improved through the study of responses to past crises, but require retooling for present challenges. The 'Addressing Ebola and other outbreaks' checklist contains guiding principles built upon maxims developed from a World Health Organization consultation in response to the mad cow (bovine spongiform encephalopathy) crisis that were later adopted for Ebola. The purpose of this article is to adapt the checklist for the health communication challenges and public health practices that have emerged during the coronavirus disease 2019 (COVID-19) pandemic. The communication challenges of promoting vaccine acceptance are used to illustrate a key area that requires strengthened communication. Type of program or service: Effective communication principles for application during the COVID-19 pandemic. Results: The COVID-19 pandemic has introduced unique challenges for public health practitioners and health communicators that warrant an expansion of existing health communication principles to take into consideration: the new infodemic (or mis/disinfodemic) challenge - particularly as treatments and vaccines are being developed; communication of risk and uncertainty; health-information behaviours and the instantaneous nature of social media, and the relationship between media literacy and health literacy; the effects of the pandemic on other health issues; and the need for a flexible communication strategy that adapts to the different stages of the pandemic. Lessons learnt: Principles discussed in this article will help build preparedness capacity and offer communication strategies for moving from the acute phase to the 'next normal' with likely prevention (e.g. herd immunity achieved through vaccination) and societal COVID-19 resilience.","author":[{"dropping-particle":"","family":"Ratzan","given":"Scott C.","non-dropping-particle":"","parse-names":false,"suffix":""},{"dropping-particle":"","family":"Sommariva","given":"Silvia","non-dropping-particle":"","parse-names":false,"suffix":""},{"dropping-particle":"","family":"Rauh","given":"Lauren","non-dropping-particle":"","parse-names":false,"suffix":""}],"container-title":"Public Health Research and Practice","id":"ITEM-2","issue":"2","issued":{"date-parts":[["2020"]]},"title":"Enhancing global health communication during a crisis: Lessons from the COVID-19 pandemic","type":"article-journal","volume":"30"},"uris":["http://www.mendeley.com/documents/?uuid=470fe9b0-80b3-4ef8-9afc-31cc73a226b6"]},{"id":"ITEM-3","itemData":{"DOI":"10.1037/hea0000875","ISSN":"19307810","PMID":"32202824","abstract":"The 2019 novel coronavirus (COVID-2019) has led to a serious outbreak of often severe respiratory disease, which originated in China and has quickly become a global pandemic, with far-reaching consequences that are unprecedented in the modern era. As public health officials seek to contain the virus and mitigate the deleterious effects on worldwide population health, a related threat has emerged: global media exposure to the crisis. We review research suggesting that repeated media exposure to community crisis can lead to increased anxiety, heightened stress responses that can lead to downstream effects on health, and misplaced health-protective and help-seeking behaviors that can overburden health care facilities and tax available resources. We draw from work on previous public health crises (i.e., Ebola and H1N1 outbreaks) and other collective trauma (e.g., terrorist attacks) where media coverage of events had unintended consequences for those at relatively low risk for direct exposure, leading to potentially severe public health repercussions. We conclude with recommendations for individuals, researchers, and public health officials with respect to receiving and providing effective communications during a public health crisis.","author":[{"dropping-particle":"","family":"Garfin","given":"Dana Rose","non-dropping-particle":"","parse-names":false,"suffix":""},{"dropping-particle":"","family":"Silver","given":"Roxane Cohen","non-dropping-particle":"","parse-names":false,"suffix":""},{"dropping-particle":"","family":"Holman","given":"E. Alison","non-dropping-particle":"","parse-names":false,"suffix":""}],"container-title":"Health Psychology","id":"ITEM-3","issue":"5","issued":{"date-parts":[["2020"]]},"page":"355-357","title":"The novel coronavirus (COVID-2019) outbreak: Amplification of public health consequences by media exposure","type":"article-journal","volume":"39"},"uris":["http://www.mendeley.com/documents/?uuid=6f7da490-14fe-428b-ba03-f37c4bc35789"]}],"mendeley":{"formattedCitation":"(Garfin, Silver and Holman, 2020; Paek and Hove, 2020; Ratzan, Sommariva and Rauh, 2020)","plainTextFormattedCitation":"(Garfin, Silver and Holman, 2020; Paek and Hove, 2020; Ratzan, Sommariva and Rauh, 2020)","previouslyFormattedCitation":"(Garfin, Silver and Holman, 2020; Paek and Hove, 2020; Ratzan, Sommariva and Rauh, 2020)"},"properties":{"noteIndex":0},"schema":"https://github.com/citation-style-language/schema/raw/master/csl-citation.json"}</w:instrText>
      </w:r>
      <w:r w:rsidR="003F6E17" w:rsidRPr="00824C65">
        <w:rPr>
          <w:color w:val="833C0B" w:themeColor="accent2" w:themeShade="80"/>
        </w:rPr>
        <w:fldChar w:fldCharType="separate"/>
      </w:r>
      <w:r w:rsidR="003F6E17" w:rsidRPr="00824C65">
        <w:rPr>
          <w:noProof/>
          <w:color w:val="833C0B" w:themeColor="accent2" w:themeShade="80"/>
        </w:rPr>
        <w:t>(Garfin, Silver and Holman, 2020; Paek and Hove, 2020; Ratzan, Sommariva and Rauh, 2020)</w:t>
      </w:r>
      <w:r w:rsidR="003F6E17" w:rsidRPr="00824C65">
        <w:rPr>
          <w:color w:val="833C0B" w:themeColor="accent2" w:themeShade="80"/>
        </w:rPr>
        <w:fldChar w:fldCharType="end"/>
      </w:r>
      <w:r w:rsidR="003F6E17" w:rsidRPr="00824C65">
        <w:rPr>
          <w:color w:val="833C0B" w:themeColor="accent2" w:themeShade="80"/>
        </w:rPr>
        <w:t xml:space="preserve">. </w:t>
      </w:r>
      <w:r w:rsidR="00EF7C58" w:rsidRPr="00824C65">
        <w:rPr>
          <w:color w:val="833C0B" w:themeColor="accent2" w:themeShade="80"/>
        </w:rPr>
        <w:t xml:space="preserve">Specifically, media channels could facilitate health communication when </w:t>
      </w:r>
      <w:r w:rsidR="00EF7C58" w:rsidRPr="00824C65">
        <w:rPr>
          <w:color w:val="833C0B" w:themeColor="accent2" w:themeShade="80"/>
        </w:rPr>
        <w:lastRenderedPageBreak/>
        <w:t xml:space="preserve">utilised </w:t>
      </w:r>
      <w:r w:rsidR="00536C16" w:rsidRPr="00824C65">
        <w:rPr>
          <w:color w:val="833C0B" w:themeColor="accent2" w:themeShade="80"/>
        </w:rPr>
        <w:t xml:space="preserve">following </w:t>
      </w:r>
      <w:r w:rsidR="00EF7C58" w:rsidRPr="00824C65">
        <w:rPr>
          <w:color w:val="833C0B" w:themeColor="accent2" w:themeShade="80"/>
        </w:rPr>
        <w:t xml:space="preserve">adequate </w:t>
      </w:r>
      <w:r w:rsidR="00536C16" w:rsidRPr="00824C65">
        <w:rPr>
          <w:color w:val="833C0B" w:themeColor="accent2" w:themeShade="80"/>
        </w:rPr>
        <w:t>studies</w:t>
      </w:r>
      <w:r w:rsidR="00EF7C58" w:rsidRPr="00824C65">
        <w:rPr>
          <w:color w:val="833C0B" w:themeColor="accent2" w:themeShade="80"/>
        </w:rPr>
        <w:t xml:space="preserve"> on their characteristics and the target audiences' preferences</w:t>
      </w:r>
      <w:r w:rsidR="002554DA" w:rsidRPr="00824C65">
        <w:rPr>
          <w:color w:val="833C0B" w:themeColor="accent2" w:themeShade="80"/>
        </w:rPr>
        <w:t xml:space="preserve"> </w:t>
      </w:r>
      <w:r w:rsidR="002554DA" w:rsidRPr="00824C65">
        <w:rPr>
          <w:color w:val="833C0B" w:themeColor="accent2" w:themeShade="80"/>
        </w:rPr>
        <w:fldChar w:fldCharType="begin" w:fldLock="1"/>
      </w:r>
      <w:r w:rsidR="002554DA" w:rsidRPr="00824C65">
        <w:rPr>
          <w:color w:val="833C0B" w:themeColor="accent2" w:themeShade="80"/>
        </w:rPr>
        <w:instrText>ADDIN CSL_CITATION {"citationItems":[{"id":"ITEM-1","itemData":{"DOI":"10.1146/annurev.publhealth.031308.100300","ISSN":"01637525","PMID":"19296776","abstract":"With reference to the Communication-Persuasion model, we describe various research issues and challenges when considering the health of Latinos, and implications for designing and evaluating health communication and behavior change efforts in this population. Latinos, collectively the nation's largest minority group, vary substantially in terms of socioeconomic and legal status, their country of origin and the extent of ongoing contact with that country, their region of residence within the United States, their generation status and levels of acculturation, and psychosocial factors. Health communication efforts with Latinos need to focus on family, cultural traditions, and collectivism while attending to acculturation, language, generation and national origin. The most extensive intervention topic in Latino health promotion has been the application of the lay health advisor model. This and other fundamental communication approaches, as well as audience and population characteristics, need to be considered within the context of dynamic and complex societal changes. Copyright © 2009 by Annual Reviews. All rights reserved.","author":[{"dropping-particle":"","family":"Elder","given":"John P.","non-dropping-particle":"","parse-names":false,"suffix":""},{"dropping-particle":"","family":"Ayala","given":"Guadalupe X.","non-dropping-particle":"","parse-names":false,"suffix":""},{"dropping-particle":"","family":"Parra-Medina","given":"Deborah","non-dropping-particle":"","parse-names":false,"suffix":""},{"dropping-particle":"","family":"Talavera","given":"Gregory A.","non-dropping-particle":"","parse-names":false,"suffix":""}],"container-title":"Annual Review of Public Health","id":"ITEM-1","issued":{"date-parts":[["2009"]]},"page":"227-251","title":"Health communication in the Latino community: Issues and approaches","type":"article-journal","volume":"30"},"uris":["http://www.mendeley.com/documents/?uuid=cb606f81-c680-41c1-80fa-54af56464de2"]}],"mendeley":{"formattedCitation":"(Elder &lt;i&gt;et al.&lt;/i&gt;, 2009)","plainTextFormattedCitation":"(Elder et al., 2009)","previouslyFormattedCitation":"(Elder &lt;i&gt;et al.&lt;/i&gt;, 2009)"},"properties":{"noteIndex":0},"schema":"https://github.com/citation-style-language/schema/raw/master/csl-citation.json"}</w:instrText>
      </w:r>
      <w:r w:rsidR="002554DA" w:rsidRPr="00824C65">
        <w:rPr>
          <w:color w:val="833C0B" w:themeColor="accent2" w:themeShade="80"/>
        </w:rPr>
        <w:fldChar w:fldCharType="separate"/>
      </w:r>
      <w:r w:rsidR="002554DA" w:rsidRPr="00824C65">
        <w:rPr>
          <w:noProof/>
          <w:color w:val="833C0B" w:themeColor="accent2" w:themeShade="80"/>
        </w:rPr>
        <w:t xml:space="preserve">(Elder </w:t>
      </w:r>
      <w:r w:rsidR="002554DA" w:rsidRPr="00824C65">
        <w:rPr>
          <w:i/>
          <w:noProof/>
          <w:color w:val="833C0B" w:themeColor="accent2" w:themeShade="80"/>
        </w:rPr>
        <w:t>et al.</w:t>
      </w:r>
      <w:r w:rsidR="002554DA" w:rsidRPr="00824C65">
        <w:rPr>
          <w:noProof/>
          <w:color w:val="833C0B" w:themeColor="accent2" w:themeShade="80"/>
        </w:rPr>
        <w:t>, 2009)</w:t>
      </w:r>
      <w:r w:rsidR="002554DA" w:rsidRPr="00824C65">
        <w:rPr>
          <w:color w:val="833C0B" w:themeColor="accent2" w:themeShade="80"/>
        </w:rPr>
        <w:fldChar w:fldCharType="end"/>
      </w:r>
      <w:r w:rsidR="00492F7C" w:rsidRPr="00824C65">
        <w:rPr>
          <w:color w:val="833C0B" w:themeColor="accent2" w:themeShade="80"/>
        </w:rPr>
        <w:t>.</w:t>
      </w:r>
    </w:p>
    <w:p w:rsidR="005D7F12" w:rsidRPr="00824C65" w:rsidRDefault="004F3A74" w:rsidP="00FF3418">
      <w:pPr>
        <w:rPr>
          <w:color w:val="833C0B" w:themeColor="accent2" w:themeShade="80"/>
        </w:rPr>
      </w:pPr>
      <w:r w:rsidRPr="00824C65">
        <w:rPr>
          <w:color w:val="833C0B" w:themeColor="accent2" w:themeShade="80"/>
        </w:rPr>
        <w:t>T</w:t>
      </w:r>
      <w:r w:rsidR="00FD46E1" w:rsidRPr="00824C65">
        <w:rPr>
          <w:color w:val="833C0B" w:themeColor="accent2" w:themeShade="80"/>
        </w:rPr>
        <w:t xml:space="preserve">here </w:t>
      </w:r>
      <w:r w:rsidR="005D7F12" w:rsidRPr="00824C65">
        <w:rPr>
          <w:color w:val="833C0B" w:themeColor="accent2" w:themeShade="80"/>
        </w:rPr>
        <w:t>were</w:t>
      </w:r>
      <w:r w:rsidR="00FD46E1" w:rsidRPr="00824C65">
        <w:rPr>
          <w:color w:val="833C0B" w:themeColor="accent2" w:themeShade="80"/>
        </w:rPr>
        <w:t xml:space="preserve"> </w:t>
      </w:r>
      <w:r w:rsidR="005D7F12" w:rsidRPr="00824C65">
        <w:rPr>
          <w:color w:val="833C0B" w:themeColor="accent2" w:themeShade="80"/>
        </w:rPr>
        <w:t>different</w:t>
      </w:r>
      <w:r w:rsidR="00FD46E1" w:rsidRPr="00824C65">
        <w:rPr>
          <w:color w:val="833C0B" w:themeColor="accent2" w:themeShade="80"/>
        </w:rPr>
        <w:t xml:space="preserve"> </w:t>
      </w:r>
      <w:r w:rsidR="00100F86" w:rsidRPr="00824C65">
        <w:rPr>
          <w:color w:val="833C0B" w:themeColor="accent2" w:themeShade="80"/>
        </w:rPr>
        <w:t>media</w:t>
      </w:r>
      <w:r w:rsidRPr="00824C65">
        <w:rPr>
          <w:color w:val="833C0B" w:themeColor="accent2" w:themeShade="80"/>
        </w:rPr>
        <w:t xml:space="preserve"> </w:t>
      </w:r>
      <w:r w:rsidR="00100F86" w:rsidRPr="00824C65">
        <w:rPr>
          <w:color w:val="833C0B" w:themeColor="accent2" w:themeShade="80"/>
        </w:rPr>
        <w:t>types</w:t>
      </w:r>
      <w:r w:rsidR="00FD46E1" w:rsidRPr="00824C65">
        <w:rPr>
          <w:color w:val="833C0B" w:themeColor="accent2" w:themeShade="80"/>
        </w:rPr>
        <w:t xml:space="preserve"> </w:t>
      </w:r>
      <w:r w:rsidRPr="00824C65">
        <w:rPr>
          <w:color w:val="833C0B" w:themeColor="accent2" w:themeShade="80"/>
        </w:rPr>
        <w:t>used to</w:t>
      </w:r>
      <w:r w:rsidR="00186629" w:rsidRPr="00824C65">
        <w:rPr>
          <w:color w:val="833C0B" w:themeColor="accent2" w:themeShade="80"/>
        </w:rPr>
        <w:t xml:space="preserve"> spread information</w:t>
      </w:r>
      <w:r w:rsidR="009822F3" w:rsidRPr="00824C65">
        <w:rPr>
          <w:color w:val="833C0B" w:themeColor="accent2" w:themeShade="80"/>
        </w:rPr>
        <w:t xml:space="preserve"> and </w:t>
      </w:r>
      <w:r w:rsidR="00F16D69" w:rsidRPr="00824C65">
        <w:rPr>
          <w:color w:val="833C0B" w:themeColor="accent2" w:themeShade="80"/>
        </w:rPr>
        <w:t xml:space="preserve">motivate the public to </w:t>
      </w:r>
      <w:r w:rsidR="004E31AF" w:rsidRPr="00824C65">
        <w:rPr>
          <w:color w:val="833C0B" w:themeColor="accent2" w:themeShade="80"/>
        </w:rPr>
        <w:t>adopt</w:t>
      </w:r>
      <w:r w:rsidR="00F16D69" w:rsidRPr="00824C65">
        <w:rPr>
          <w:color w:val="833C0B" w:themeColor="accent2" w:themeShade="80"/>
        </w:rPr>
        <w:t xml:space="preserve"> healthy behaviours</w:t>
      </w:r>
      <w:r w:rsidR="00FD46E1" w:rsidRPr="00824C65">
        <w:rPr>
          <w:color w:val="833C0B" w:themeColor="accent2" w:themeShade="80"/>
        </w:rPr>
        <w:t xml:space="preserve">. </w:t>
      </w:r>
      <w:r w:rsidR="001D6879">
        <w:t xml:space="preserve">For instance, </w:t>
      </w:r>
      <w:r w:rsidR="001D6879" w:rsidRPr="00166186">
        <w:t xml:space="preserve">mass media </w:t>
      </w:r>
      <w:r w:rsidR="001D6879" w:rsidRPr="005C3E03">
        <w:t>(</w:t>
      </w:r>
      <w:r w:rsidR="001D6879">
        <w:t xml:space="preserve">e.g. </w:t>
      </w:r>
      <w:r w:rsidR="001D6879" w:rsidRPr="005C3E03">
        <w:t>television, radio, newspapers, magazines, outdoor and transit advertising, direct mail, and websites) could</w:t>
      </w:r>
      <w:r w:rsidR="001D6879">
        <w:t xml:space="preserve"> help the population</w:t>
      </w:r>
      <w:r w:rsidR="001D6879" w:rsidRPr="005C3E03">
        <w:t xml:space="preserve"> improve sexual health, reduce sedentary behaviour, and lead to smoking cessation</w:t>
      </w:r>
      <w:r w:rsidR="001D6879">
        <w:t xml:space="preserve"> </w:t>
      </w:r>
      <w:r w:rsidR="001D6879" w:rsidRPr="005C3E03">
        <w:fldChar w:fldCharType="begin" w:fldLock="1"/>
      </w:r>
      <w:r w:rsidR="001D6879" w:rsidRPr="005C3E03">
        <w:instrText>ADDIN CSL_CITATION {"citationItems":[{"id":"ITEM-1","itemData":{"DOI":"10.3310/phr07080","ISSN":"2050-4381","abstract":"Background: Mass media campaigns can be used to communicate public health messages at the population level. Although previous research has shown that they can influence health behaviours in some contexts, there have been few attempts to synthesise evidence across multiple health behaviours. Objectives: To (1) review evidence on the effective use of mass media in six health topic areas (alcohol, diet, illicit drugs, physical activity, sexual and reproductive health and tobacco), (2) examine whether or not effectiveness varies with different target populations, (3) identify characteristics of mass media campaigns associated with effectiveness and (4) identify key research gaps. Design: The study comprised (1) a systematic review of reviews, (2) a review of primary studies examining alcohol mass media campaigns, (3) a review of cost-effectiveness evidence and (4) a review of recent primary studies of mass media campaigns conducted in the UK. A logic model was developed to inform the reviews. Public engagement activities were conducted with policy, practitioner and academic stakeholders and with young people. Results: The amount and strength of evidence varies across the six topics, and there was little evidence regarding diet campaigns. There was moderate evidence that mass media campaigns can reduce sedentary behaviour and influence sexual health-related behaviours and treatment-seeking behaviours (e.g. use of smoking quitlines and sexual health services). The impact on tobacco use and physical activity was mixed, there was limited evidence of impact on alcohol use and there was no impact on illicit drug behaviours. Mass media campaigns were found to increase knowledge and awareness across several topics, and to influence intentions regarding physical activity and smoking. Tobacco and illicit drug campaigns appeared to be more effective for young people and children but there was no or inconsistent evidence regarding effectiveness by sex, ethnicity or socioeconomic status. There was moderate evidence that tobacco mass media campaigns are cost-effective, but there was weak or limited evidence in other topic areas. Although there was limited evidence on characteristics associated with effectiveness, longer or greater intensity campaigns were found to be more effective, and messages were important, with positive and negative messages and social norms messages affecting smoking behaviour. The evidence suggested that targeting messages to target audiences can …","author":[{"dropping-particle":"","family":"Stead","given":"Martine","non-dropping-particle":"","parse-names":false,"suffix":""},{"dropping-particle":"","family":"Angus","given":"Kathryn","non-dropping-particle":"","parse-names":false,"suffix":""},{"dropping-particle":"","family":"Langley","given":"Tessa","non-dropping-particle":"","parse-names":false,"suffix":""},{"dropping-particle":"","family":"Katikireddi","given":"Srinivasa Vittal","non-dropping-particle":"","parse-names":false,"suffix":""},{"dropping-particle":"","family":"Hinds","given":"Kate","non-dropping-particle":"","parse-names":false,"suffix":""},{"dropping-particle":"","family":"Hilton","given":"Shona","non-dropping-particle":"","parse-names":false,"suffix":""},{"dropping-particle":"","family":"Lewis","given":"Sarah","non-dropping-particle":"","parse-names":false,"suffix":""},{"dropping-particle":"","family":"Thomas","given":"James","non-dropping-particle":"","parse-names":false,"suffix":""},{"dropping-particle":"","family":"Campbell","given":"Mhairi","non-dropping-particle":"","parse-names":false,"suffix":""},{"dropping-particle":"","family":"Young","given":"Ben","non-dropping-particle":"","parse-names":false,"suffix":""},{"dropping-particle":"","family":"Bauld","given":"Linda","non-dropping-particle":"","parse-names":false,"suffix":""}],"container-title":"Public Health Research","id":"ITEM-1","issue":"8","issued":{"date-parts":[["2019"]]},"page":"1-206","title":"Mass media to communicate public health messages in six health topic areas: a systematic review and other reviews of the evidence","type":"article-journal","volume":"7"},"uris":["http://www.mendeley.com/documents/?uuid=beb0e3d6-e2cc-4a39-b92d-c4170ec72825"]}],"mendeley":{"formattedCitation":"(Stead &lt;i&gt;et al.&lt;/i&gt;, 2019)","plainTextFormattedCitation":"(Stead et al., 2019)","previouslyFormattedCitation":"(Stead &lt;i&gt;et al.&lt;/i&gt;, 2019)"},"properties":{"noteIndex":0},"schema":"https://github.com/citation-style-language/schema/raw/master/csl-citation.json"}</w:instrText>
      </w:r>
      <w:r w:rsidR="001D6879" w:rsidRPr="005C3E03">
        <w:fldChar w:fldCharType="separate"/>
      </w:r>
      <w:r w:rsidR="001D6879" w:rsidRPr="005C3E03">
        <w:rPr>
          <w:noProof/>
        </w:rPr>
        <w:t xml:space="preserve">(Stead </w:t>
      </w:r>
      <w:r w:rsidR="001D6879" w:rsidRPr="005C3E03">
        <w:rPr>
          <w:i/>
          <w:noProof/>
        </w:rPr>
        <w:t>et al.</w:t>
      </w:r>
      <w:r w:rsidR="001D6879" w:rsidRPr="005C3E03">
        <w:rPr>
          <w:noProof/>
        </w:rPr>
        <w:t>, 2019)</w:t>
      </w:r>
      <w:r w:rsidR="001D6879" w:rsidRPr="005C3E03">
        <w:fldChar w:fldCharType="end"/>
      </w:r>
      <w:r w:rsidR="001D6879" w:rsidRPr="005C3E03">
        <w:t xml:space="preserve">. </w:t>
      </w:r>
      <w:r w:rsidR="001D6879">
        <w:t xml:space="preserve">In addition, </w:t>
      </w:r>
      <w:r w:rsidR="001D6879" w:rsidRPr="005C3E03">
        <w:t>daily newspaper</w:t>
      </w:r>
      <w:r w:rsidR="001D6879">
        <w:t xml:space="preserve">s were </w:t>
      </w:r>
      <w:r w:rsidR="001D6879" w:rsidRPr="005C3E03">
        <w:t xml:space="preserve">one of the most influential </w:t>
      </w:r>
      <w:r w:rsidR="001D6879">
        <w:t xml:space="preserve">communication forms for providing </w:t>
      </w:r>
      <w:r w:rsidR="001D6879" w:rsidRPr="005C3E03">
        <w:t>lifestyle disease</w:t>
      </w:r>
      <w:r w:rsidR="001D6879">
        <w:t xml:space="preserve">s preventions </w:t>
      </w:r>
      <w:r w:rsidR="001D6879" w:rsidRPr="005C3E03">
        <w:fldChar w:fldCharType="begin" w:fldLock="1"/>
      </w:r>
      <w:r w:rsidR="00682B71">
        <w:instrText>ADDIN CSL_CITATION {"citationItems":[{"id":"ITEM-1","itemData":{"ISSN":"2395-1559","abstract":"Mass media play a critical role in disseminating public health information, improving health knowledge and changing health behaviours. Kerala has a unique position in the health sector of India with relatively better living conditions and health facilities for the population. Though the rural- urban divide is narrow on infrastructure and awareness of health in Kerala many still needs to be done to improve the overall living conditions of people in the remote villages. It is in this context this micro level study was carried out to understand the role and impact of popular mass media in Malayalam. The major objective was to find out the most reliable and effective source for health communication among the people living in a hillock village in the Idukki district of Central Kerala. An opinion survey has revealed that the daily newspapers followed by Television and internet play a key role in disseminating news on and about Health to rural population. The gender and education of the people were also found to be decisive when it comes to the reading preferences and selection of various categories of news, features and articles from the print media.","author":[{"dropping-particle":"","family":"Augustine","given":"Jais Merlin P","non-dropping-particle":"","parse-names":false,"suffix":""},{"dropping-particle":"","family":"Harikumar","given":"M S","non-dropping-particle":"","parse-names":false,"suffix":""}],"container-title":"Communication and Media Studies","id":"ITEM-1","issue":"1","issued":{"date-parts":[["2017"]]},"page":"61-72","title":"The role of mass media in rural health communication: A micro level study in Kerala","type":"article-journal","volume":"6"},"uris":["http://www.mendeley.com/documents/?uuid=50d9b1b5-ed81-45ad-83a9-63371eaee592"]}],"mendeley":{"formattedCitation":"(Augustine and Harikumar, 2017)","plainTextFormattedCitation":"(Augustine and Harikumar, 2017)","previouslyFormattedCitation":"(Augustine and Harikumar, 2017)"},"properties":{"noteIndex":0},"schema":"https://github.com/citation-style-language/schema/raw/master/csl-citation.json"}</w:instrText>
      </w:r>
      <w:r w:rsidR="001D6879" w:rsidRPr="005C3E03">
        <w:fldChar w:fldCharType="separate"/>
      </w:r>
      <w:r w:rsidR="001D6879" w:rsidRPr="005C3E03">
        <w:rPr>
          <w:noProof/>
        </w:rPr>
        <w:t>(Augustine and Harikumar, 2017)</w:t>
      </w:r>
      <w:r w:rsidR="001D6879" w:rsidRPr="005C3E03">
        <w:fldChar w:fldCharType="end"/>
      </w:r>
      <w:r w:rsidR="001D6879" w:rsidRPr="005C3E03">
        <w:t xml:space="preserve">. </w:t>
      </w:r>
      <w:r w:rsidR="00F23325">
        <w:t>S</w:t>
      </w:r>
      <w:r w:rsidR="001D6879" w:rsidRPr="005C3E03">
        <w:t>ocial media</w:t>
      </w:r>
      <w:r w:rsidR="001D6879">
        <w:t xml:space="preserve"> </w:t>
      </w:r>
      <w:r w:rsidR="001D6879" w:rsidRPr="005C3E03">
        <w:t xml:space="preserve">offered the possibility of reaching numerous people with critical health </w:t>
      </w:r>
      <w:r w:rsidR="001D6879">
        <w:t>information</w:t>
      </w:r>
      <w:r w:rsidR="001D6879" w:rsidRPr="005C3E03">
        <w:t xml:space="preserve"> and customising messages to suit viewers' literacy levels and cultural orientations </w:t>
      </w:r>
      <w:r w:rsidR="001D6879" w:rsidRPr="005C3E03">
        <w:fldChar w:fldCharType="begin" w:fldLock="1"/>
      </w:r>
      <w:r w:rsidR="001D6879" w:rsidRPr="005C3E03">
        <w:instrText>ADDIN CSL_CITATION {"citationItems":[{"id":"ITEM-1","itemData":{"DOI":"10.1002/9781119399926.ch47","author":[{"dropping-particle":"","family":"Wright","given":"Kevin B.","non-dropping-particle":"","parse-names":false,"suffix":""}],"container-title":"The Handbook of Applied Communication Research","id":"ITEM-1","issued":{"date-parts":[["2020"]]},"page":"863-878","title":"New Technologies and Health Communication","type":"article-journal","volume":"2"},"uris":["http://www.mendeley.com/documents/?uuid=2257d85a-2c76-493d-9e0b-86e13fd95fa8"]}],"mendeley":{"formattedCitation":"(Wright, 2020)","plainTextFormattedCitation":"(Wright, 2020)","previouslyFormattedCitation":"(Wright, 2020)"},"properties":{"noteIndex":0},"schema":"https://github.com/citation-style-language/schema/raw/master/csl-citation.json"}</w:instrText>
      </w:r>
      <w:r w:rsidR="001D6879" w:rsidRPr="005C3E03">
        <w:fldChar w:fldCharType="separate"/>
      </w:r>
      <w:r w:rsidR="001D6879" w:rsidRPr="005C3E03">
        <w:rPr>
          <w:noProof/>
        </w:rPr>
        <w:t>(Wright, 2020)</w:t>
      </w:r>
      <w:r w:rsidR="001D6879" w:rsidRPr="005C3E03">
        <w:fldChar w:fldCharType="end"/>
      </w:r>
      <w:r w:rsidR="001D6879" w:rsidRPr="005C3E03">
        <w:t>.</w:t>
      </w:r>
      <w:r w:rsidR="001D6879">
        <w:t xml:space="preserve"> I</w:t>
      </w:r>
      <w:r w:rsidR="001D6879" w:rsidRPr="005C3E03">
        <w:t>n countries where older mobile phone technology was</w:t>
      </w:r>
      <w:r w:rsidR="001D6879">
        <w:t xml:space="preserve"> still</w:t>
      </w:r>
      <w:r w:rsidR="001D6879" w:rsidRPr="005C3E03">
        <w:t xml:space="preserve"> the standard, Short Message Service was utilised extensively in health interventions </w:t>
      </w:r>
      <w:r w:rsidR="001D6879" w:rsidRPr="005C3E03">
        <w:fldChar w:fldCharType="begin" w:fldLock="1"/>
      </w:r>
      <w:r w:rsidR="001D6879" w:rsidRPr="005C3E03">
        <w:instrText>ADDIN CSL_CITATION {"citationItems":[{"id":"ITEM-1","itemData":{"DOI":"10.3201/eid2204.151459","ISSN":"10806059","PMID":"26981628","abstract":"We conducted a randomized, controlled trial to test the effectiveness of a text-messaging system used for notification of disease outbreaks in Kenya. Health facilities that used the system had more timely notifications than those that did not (19.2% vs. 2.6%), indicating that technology can enhance disease surveillance in resource-limited settings.","author":[{"dropping-particle":"","family":"Toda","given":"Mitsuru","non-dropping-particle":"","parse-names":false,"suffix":""},{"dropping-particle":"","family":"Njeru","given":"Ian","non-dropping-particle":"","parse-names":false,"suffix":""},{"dropping-particle":"","family":"Zurovac","given":"Dejan","non-dropping-particle":"","parse-names":false,"suffix":""},{"dropping-particle":"","family":"O-Tipo","given":"Shikanga","non-dropping-particle":"","parse-names":false,"suffix":""},{"dropping-particle":"","family":"Kareko","given":"David","non-dropping-particle":"","parse-names":false,"suffix":""},{"dropping-particle":"","family":"Mwau","given":"Matilu","non-dropping-particle":"","parse-names":false,"suffix":""},{"dropping-particle":"","family":"Morita","given":"Kouichi","non-dropping-particle":"","parse-names":false,"suffix":""}],"container-title":"Emerging Infectious Diseases","id":"ITEM-1","issue":"4","issued":{"date-parts":[["2016"]]},"page":"711-715","title":"Effectiveness of a mobile short-message-service-based disease outbreak alert system in Kenya","type":"article-journal","volume":"22"},"uris":["http://www.mendeley.com/documents/?uuid=a397ea5a-2496-4513-a285-4517ae266e0c"]}],"mendeley":{"formattedCitation":"(Toda &lt;i&gt;et al.&lt;/i&gt;, 2016)","plainTextFormattedCitation":"(Toda et al., 2016)","previouslyFormattedCitation":"(Toda &lt;i&gt;et al.&lt;/i&gt;, 2016)"},"properties":{"noteIndex":0},"schema":"https://github.com/citation-style-language/schema/raw/master/csl-citation.json"}</w:instrText>
      </w:r>
      <w:r w:rsidR="001D6879" w:rsidRPr="005C3E03">
        <w:fldChar w:fldCharType="separate"/>
      </w:r>
      <w:r w:rsidR="001D6879" w:rsidRPr="005C3E03">
        <w:rPr>
          <w:noProof/>
        </w:rPr>
        <w:t xml:space="preserve">(Toda </w:t>
      </w:r>
      <w:r w:rsidR="001D6879" w:rsidRPr="005C3E03">
        <w:rPr>
          <w:i/>
          <w:noProof/>
        </w:rPr>
        <w:t>et al.</w:t>
      </w:r>
      <w:r w:rsidR="001D6879" w:rsidRPr="005C3E03">
        <w:rPr>
          <w:noProof/>
        </w:rPr>
        <w:t>, 2016)</w:t>
      </w:r>
      <w:r w:rsidR="001D6879" w:rsidRPr="005C3E03">
        <w:fldChar w:fldCharType="end"/>
      </w:r>
      <w:r w:rsidR="001D6879" w:rsidRPr="005C3E03">
        <w:t>.</w:t>
      </w:r>
      <w:r w:rsidR="001D6879">
        <w:t xml:space="preserve"> Especially, health</w:t>
      </w:r>
      <w:r w:rsidR="001D6879" w:rsidRPr="005C3E03">
        <w:t xml:space="preserve"> </w:t>
      </w:r>
      <w:r w:rsidR="001D6879">
        <w:t>c</w:t>
      </w:r>
      <w:r w:rsidR="001D6879" w:rsidRPr="005C3E03">
        <w:t xml:space="preserve">ommunication processes might be informal </w:t>
      </w:r>
      <w:r w:rsidR="001D6879">
        <w:t>through</w:t>
      </w:r>
      <w:r w:rsidR="001D6879" w:rsidRPr="005C3E03">
        <w:t xml:space="preserve"> word-of-mouth (WOM) conversations. </w:t>
      </w:r>
      <w:r w:rsidR="001D6879">
        <w:t xml:space="preserve">WOM based on subjective </w:t>
      </w:r>
      <w:r w:rsidR="001D6879" w:rsidRPr="005C3E03">
        <w:t>patient</w:t>
      </w:r>
      <w:r w:rsidR="008652AC">
        <w:t>s'</w:t>
      </w:r>
      <w:r w:rsidR="001D6879" w:rsidRPr="005C3E03">
        <w:t xml:space="preserve"> satisfaction </w:t>
      </w:r>
      <w:r w:rsidR="00EB33FE">
        <w:t xml:space="preserve">could </w:t>
      </w:r>
      <w:r w:rsidR="001D6879" w:rsidRPr="005C3E03">
        <w:t>directly influence</w:t>
      </w:r>
      <w:r w:rsidR="001D6879">
        <w:t xml:space="preserve"> the health</w:t>
      </w:r>
      <w:r w:rsidR="001D6879" w:rsidRPr="005C3E03">
        <w:t>care p</w:t>
      </w:r>
      <w:r w:rsidR="001D6879">
        <w:t xml:space="preserve">rovider assessments and treatment selection </w:t>
      </w:r>
      <w:r w:rsidR="001D6879" w:rsidRPr="005C3E03">
        <w:fldChar w:fldCharType="begin" w:fldLock="1"/>
      </w:r>
      <w:r w:rsidR="001D6879" w:rsidRPr="005C3E03">
        <w:instrText>ADDIN CSL_CITATION {"citationItems":[{"id":"ITEM-1","itemData":{"DOI":"10.1007/s12208-016-0154-y","ISSN":"18651992","abstract":"Health care is a tremendously expensive service that deeply impacts the daily life of individuals. It has become crucial to understand all the factors that influence the usage of these services. Word-of-mouth (WOM) is such a factor, because it strongly affects the health behavior. A research gap exists when it comes to the analysis of the current state of WOM research in the health care sector. Based on a comprehensive literature review of the leading scientific journals in the health care sector, this paper investigates existing WOM studies. The investigated studies emphasize hospital recommendations as well as the necessary preconditions for WOM. The studies highlight that there are factors which are favorable to WOM and might be influenced by service providers and payers. Fewer studies concerned the spread and impact dimension. In this regard it is somewhat unexpected that three times more studies focus on the preconditions for WOM than the actual impact of WOM. Only a small number of electronic WOM studies could be found. Stakeholder theory suggests emphasizing factors which benefit WOM. As WOM might spread in networks and influence large groups of people, stakeholder theory further proposes considering WOM as a possible way to distribute specific health care recommendations. Even if the studies highlight the importance of WOM, several research gaps still exist. For example, due to the strong focus on hospitals, recent research seems to neglect WOM concerning health care providers such as a general practitioners or nursing homes.","author":[{"dropping-particle":"","family":"Martin","given":"Sebastian","non-dropping-particle":"","parse-names":false,"suffix":""}],"container-title":"International Review on Public and Nonprofit Marketing","id":"ITEM-1","issue":"1","issued":{"date-parts":[["2017"]]},"page":"35-56","title":"Word-of-mouth in the health care sector: a literature analysis of the current state of research and future perspectives","type":"article-journal","volume":"14"},"uris":["http://www.mendeley.com/documents/?uuid=ebef2259-6a36-48b8-b3f1-747dc70898c9"]}],"mendeley":{"formattedCitation":"(Martin, 2017)","plainTextFormattedCitation":"(Martin, 2017)","previouslyFormattedCitation":"(Martin, 2017)"},"properties":{"noteIndex":0},"schema":"https://github.com/citation-style-language/schema/raw/master/csl-citation.json"}</w:instrText>
      </w:r>
      <w:r w:rsidR="001D6879" w:rsidRPr="005C3E03">
        <w:fldChar w:fldCharType="separate"/>
      </w:r>
      <w:r w:rsidR="001D6879" w:rsidRPr="005C3E03">
        <w:rPr>
          <w:noProof/>
        </w:rPr>
        <w:t>(Martin, 2017)</w:t>
      </w:r>
      <w:r w:rsidR="001D6879" w:rsidRPr="005C3E03">
        <w:fldChar w:fldCharType="end"/>
      </w:r>
      <w:r w:rsidR="001D6879" w:rsidRPr="005C3E03">
        <w:t xml:space="preserve">. </w:t>
      </w:r>
      <w:r w:rsidR="00FF3418" w:rsidRPr="00824C65">
        <w:rPr>
          <w:color w:val="833C0B" w:themeColor="accent2" w:themeShade="80"/>
        </w:rPr>
        <w:t xml:space="preserve">In general, </w:t>
      </w:r>
      <w:r w:rsidR="005D7F12" w:rsidRPr="00824C65">
        <w:rPr>
          <w:color w:val="833C0B" w:themeColor="accent2" w:themeShade="80"/>
        </w:rPr>
        <w:t>various</w:t>
      </w:r>
      <w:r w:rsidR="00FF3418" w:rsidRPr="00824C65">
        <w:rPr>
          <w:color w:val="833C0B" w:themeColor="accent2" w:themeShade="80"/>
        </w:rPr>
        <w:t xml:space="preserve"> media </w:t>
      </w:r>
      <w:r w:rsidR="005D7F12" w:rsidRPr="00824C65">
        <w:rPr>
          <w:color w:val="833C0B" w:themeColor="accent2" w:themeShade="80"/>
        </w:rPr>
        <w:t>types</w:t>
      </w:r>
      <w:r w:rsidR="00035ADD" w:rsidRPr="00824C65">
        <w:rPr>
          <w:color w:val="833C0B" w:themeColor="accent2" w:themeShade="80"/>
        </w:rPr>
        <w:t xml:space="preserve"> might be used to convey </w:t>
      </w:r>
      <w:r w:rsidR="005D7F12" w:rsidRPr="00824C65">
        <w:rPr>
          <w:color w:val="833C0B" w:themeColor="accent2" w:themeShade="80"/>
        </w:rPr>
        <w:t>the</w:t>
      </w:r>
      <w:r w:rsidR="00FF3418" w:rsidRPr="00824C65">
        <w:rPr>
          <w:color w:val="833C0B" w:themeColor="accent2" w:themeShade="80"/>
        </w:rPr>
        <w:t xml:space="preserve"> message</w:t>
      </w:r>
      <w:r w:rsidR="00035ADD" w:rsidRPr="00824C65">
        <w:rPr>
          <w:color w:val="833C0B" w:themeColor="accent2" w:themeShade="80"/>
        </w:rPr>
        <w:t>s</w:t>
      </w:r>
      <w:r w:rsidR="00FF3418" w:rsidRPr="00824C65">
        <w:rPr>
          <w:color w:val="833C0B" w:themeColor="accent2" w:themeShade="80"/>
        </w:rPr>
        <w:t>, but the most appropriate channel</w:t>
      </w:r>
      <w:r w:rsidR="00274255" w:rsidRPr="00824C65">
        <w:rPr>
          <w:color w:val="833C0B" w:themeColor="accent2" w:themeShade="80"/>
        </w:rPr>
        <w:t>s</w:t>
      </w:r>
      <w:r w:rsidR="00FF3418" w:rsidRPr="00824C65">
        <w:rPr>
          <w:color w:val="833C0B" w:themeColor="accent2" w:themeShade="80"/>
        </w:rPr>
        <w:t xml:space="preserve"> </w:t>
      </w:r>
      <w:r w:rsidR="00EB33FE" w:rsidRPr="00824C65">
        <w:rPr>
          <w:color w:val="833C0B" w:themeColor="accent2" w:themeShade="80"/>
        </w:rPr>
        <w:t>must</w:t>
      </w:r>
      <w:r w:rsidR="00FF3418" w:rsidRPr="00824C65">
        <w:rPr>
          <w:color w:val="833C0B" w:themeColor="accent2" w:themeShade="80"/>
        </w:rPr>
        <w:t xml:space="preserve"> be determined by </w:t>
      </w:r>
      <w:r w:rsidR="005D7F12" w:rsidRPr="00824C65">
        <w:rPr>
          <w:color w:val="833C0B" w:themeColor="accent2" w:themeShade="80"/>
        </w:rPr>
        <w:t>considering</w:t>
      </w:r>
      <w:r w:rsidR="00035ADD" w:rsidRPr="00824C65">
        <w:rPr>
          <w:color w:val="833C0B" w:themeColor="accent2" w:themeShade="80"/>
        </w:rPr>
        <w:t xml:space="preserve"> </w:t>
      </w:r>
      <w:r w:rsidR="00FF3418" w:rsidRPr="00824C65">
        <w:rPr>
          <w:color w:val="833C0B" w:themeColor="accent2" w:themeShade="80"/>
        </w:rPr>
        <w:t>the audience</w:t>
      </w:r>
      <w:r w:rsidR="005D7F12" w:rsidRPr="00824C65">
        <w:rPr>
          <w:color w:val="833C0B" w:themeColor="accent2" w:themeShade="80"/>
        </w:rPr>
        <w:t xml:space="preserve">'s perception </w:t>
      </w:r>
      <w:r w:rsidR="00577B79" w:rsidRPr="00824C65">
        <w:rPr>
          <w:color w:val="833C0B" w:themeColor="accent2" w:themeShade="80"/>
        </w:rPr>
        <w:t>of media</w:t>
      </w:r>
      <w:r w:rsidR="005D7F12" w:rsidRPr="00824C65">
        <w:rPr>
          <w:color w:val="833C0B" w:themeColor="accent2" w:themeShade="80"/>
        </w:rPr>
        <w:t xml:space="preserve"> usefulness and frequency of media exposure</w:t>
      </w:r>
      <w:r w:rsidR="00577B79" w:rsidRPr="00824C65">
        <w:rPr>
          <w:color w:val="833C0B" w:themeColor="accent2" w:themeShade="80"/>
        </w:rPr>
        <w:t xml:space="preserve"> </w:t>
      </w:r>
      <w:r w:rsidR="00577B79" w:rsidRPr="00824C65">
        <w:rPr>
          <w:color w:val="833C0B" w:themeColor="accent2" w:themeShade="80"/>
        </w:rPr>
        <w:fldChar w:fldCharType="begin" w:fldLock="1"/>
      </w:r>
      <w:r w:rsidR="00682B71" w:rsidRPr="00824C65">
        <w:rPr>
          <w:color w:val="833C0B" w:themeColor="accent2" w:themeShade="80"/>
        </w:rPr>
        <w:instrText>ADDIN CSL_CITATION {"citationItems":[{"id":"ITEM-1","itemData":{"DOI":"10.1207/s15327825mcs0502_6","ISSN":"1520-5436","author":[{"dropping-particle":"","family":"Pinkleton","given":"B. E.","non-dropping-particle":"","parse-names":false,"suffix":""},{"dropping-particle":"","family":"Austin","given":"E. W.","non-dropping-particle":"","parse-names":false,"suffix":""}],"container-title":"Mass Communication and Society","id":"ITEM-1","issue":"2","issued":{"date-parts":[["2002"]]},"page":"207-228","title":"Exploring relationships among media use frequency, perceived media importance, and media satisfaction in political disaffection and efficacy","type":"article-journal","volume":"5"},"uris":["http://www.mendeley.com/documents/?uuid=db2c4613-77e1-4188-b3fa-9c62089c4fb4"]}],"mendeley":{"formattedCitation":"(Pinkleton and Austin, 2002)","plainTextFormattedCitation":"(Pinkleton and Austin, 2002)","previouslyFormattedCitation":"(Pinkleton and Austin, 2002)"},"properties":{"noteIndex":0},"schema":"https://github.com/citation-style-language/schema/raw/master/csl-citation.json"}</w:instrText>
      </w:r>
      <w:r w:rsidR="00577B79" w:rsidRPr="00824C65">
        <w:rPr>
          <w:color w:val="833C0B" w:themeColor="accent2" w:themeShade="80"/>
        </w:rPr>
        <w:fldChar w:fldCharType="separate"/>
      </w:r>
      <w:r w:rsidR="00577B79" w:rsidRPr="00824C65">
        <w:rPr>
          <w:noProof/>
          <w:color w:val="833C0B" w:themeColor="accent2" w:themeShade="80"/>
        </w:rPr>
        <w:t>(Pinkleton and Austin, 2002)</w:t>
      </w:r>
      <w:r w:rsidR="00577B79" w:rsidRPr="00824C65">
        <w:rPr>
          <w:color w:val="833C0B" w:themeColor="accent2" w:themeShade="80"/>
        </w:rPr>
        <w:fldChar w:fldCharType="end"/>
      </w:r>
      <w:r w:rsidR="00082032" w:rsidRPr="00824C65">
        <w:rPr>
          <w:color w:val="833C0B" w:themeColor="accent2" w:themeShade="80"/>
        </w:rPr>
        <w:t>.</w:t>
      </w:r>
    </w:p>
    <w:p w:rsidR="00082032" w:rsidRPr="00824C65" w:rsidRDefault="007E49F5" w:rsidP="00082032">
      <w:pPr>
        <w:rPr>
          <w:color w:val="833C0B" w:themeColor="accent2" w:themeShade="80"/>
        </w:rPr>
      </w:pPr>
      <w:r w:rsidRPr="00824C65">
        <w:rPr>
          <w:color w:val="833C0B" w:themeColor="accent2" w:themeShade="80"/>
        </w:rPr>
        <w:t>S</w:t>
      </w:r>
      <w:r w:rsidR="00EF7C58" w:rsidRPr="00824C65">
        <w:rPr>
          <w:color w:val="833C0B" w:themeColor="accent2" w:themeShade="80"/>
        </w:rPr>
        <w:t xml:space="preserve">ocial scientists </w:t>
      </w:r>
      <w:r w:rsidR="003C3086" w:rsidRPr="00824C65">
        <w:rPr>
          <w:color w:val="833C0B" w:themeColor="accent2" w:themeShade="80"/>
        </w:rPr>
        <w:t>stressed</w:t>
      </w:r>
      <w:r w:rsidR="00EF7C58" w:rsidRPr="00824C65">
        <w:rPr>
          <w:color w:val="833C0B" w:themeColor="accent2" w:themeShade="80"/>
        </w:rPr>
        <w:t xml:space="preserve"> the relationships between </w:t>
      </w:r>
      <w:r w:rsidR="00082032" w:rsidRPr="00824C65">
        <w:rPr>
          <w:color w:val="833C0B" w:themeColor="accent2" w:themeShade="80"/>
        </w:rPr>
        <w:t>media</w:t>
      </w:r>
      <w:r w:rsidR="00EF7C58" w:rsidRPr="00824C65">
        <w:rPr>
          <w:color w:val="833C0B" w:themeColor="accent2" w:themeShade="80"/>
        </w:rPr>
        <w:t xml:space="preserve"> usage and audiences' behavioural change</w:t>
      </w:r>
      <w:r w:rsidRPr="00824C65">
        <w:rPr>
          <w:color w:val="833C0B" w:themeColor="accent2" w:themeShade="80"/>
        </w:rPr>
        <w:t xml:space="preserve"> to evaluate health communication initiatives</w:t>
      </w:r>
      <w:r w:rsidR="00EF7C58" w:rsidRPr="00824C65">
        <w:rPr>
          <w:color w:val="833C0B" w:themeColor="accent2" w:themeShade="80"/>
        </w:rPr>
        <w:t xml:space="preserve">. </w:t>
      </w:r>
      <w:r w:rsidR="00082032" w:rsidRPr="00824C65">
        <w:rPr>
          <w:color w:val="833C0B" w:themeColor="accent2" w:themeShade="80"/>
        </w:rPr>
        <w:t xml:space="preserve">Furthermore, social and behaviour change communication </w:t>
      </w:r>
      <w:r w:rsidR="00D11A8F" w:rsidRPr="00824C65">
        <w:rPr>
          <w:color w:val="833C0B" w:themeColor="accent2" w:themeShade="80"/>
        </w:rPr>
        <w:t xml:space="preserve">(SBCC) </w:t>
      </w:r>
      <w:r w:rsidR="00082032" w:rsidRPr="00824C65">
        <w:rPr>
          <w:color w:val="833C0B" w:themeColor="accent2" w:themeShade="80"/>
        </w:rPr>
        <w:t xml:space="preserve">highlighted the requirements to </w:t>
      </w:r>
      <w:r w:rsidR="00AC4565" w:rsidRPr="00824C65">
        <w:rPr>
          <w:color w:val="833C0B" w:themeColor="accent2" w:themeShade="80"/>
        </w:rPr>
        <w:t>know</w:t>
      </w:r>
      <w:r w:rsidR="00082032" w:rsidRPr="00824C65">
        <w:rPr>
          <w:color w:val="833C0B" w:themeColor="accent2" w:themeShade="80"/>
        </w:rPr>
        <w:t xml:space="preserve"> which media channels were appropriate for maximising </w:t>
      </w:r>
      <w:r w:rsidR="00B42892" w:rsidRPr="00824C65">
        <w:rPr>
          <w:color w:val="833C0B" w:themeColor="accent2" w:themeShade="80"/>
        </w:rPr>
        <w:t>disease warnings' reach and effectivenes</w:t>
      </w:r>
      <w:r w:rsidR="00082032" w:rsidRPr="00824C65">
        <w:rPr>
          <w:color w:val="833C0B" w:themeColor="accent2" w:themeShade="80"/>
        </w:rPr>
        <w:t>s</w:t>
      </w:r>
      <w:r w:rsidR="00D11A8F" w:rsidRPr="00824C65">
        <w:rPr>
          <w:color w:val="833C0B" w:themeColor="accent2" w:themeShade="80"/>
        </w:rPr>
        <w:t xml:space="preserve"> </w:t>
      </w:r>
      <w:r w:rsidR="00D11A8F" w:rsidRPr="00824C65">
        <w:rPr>
          <w:color w:val="833C0B" w:themeColor="accent2" w:themeShade="80"/>
        </w:rPr>
        <w:fldChar w:fldCharType="begin" w:fldLock="1"/>
      </w:r>
      <w:r w:rsidR="006E1DD1" w:rsidRPr="00824C65">
        <w:rPr>
          <w:color w:val="833C0B" w:themeColor="accent2" w:themeShade="80"/>
        </w:rPr>
        <w:instrText>ADDIN CSL_CITATION {"citationItems":[{"id":"ITEM-1","itemData":{"URL":"https://en.wikipedia.org/wiki/Social_and_behavior_change_communication","accessed":{"date-parts":[["2021","10","11"]]},"author":[{"dropping-particle":"","family":"Wikipedia","given":"","non-dropping-particle":"","parse-names":false,"suffix":""}],"container-title":"Wikimedia Foundation","id":"ITEM-1","issued":{"date-parts":[["2020"]]},"title":"Social and behavior change communication","type":"webpage"},"uris":["http://www.mendeley.com/documents/?uuid=0479bdae-b591-4e8a-87a1-db824f4c91ed"]}],"mendeley":{"formattedCitation":"(Wikipedia, 2020)","plainTextFormattedCitation":"(Wikipedia, 2020)","previouslyFormattedCitation":"(Wikipedia, 2020)"},"properties":{"noteIndex":0},"schema":"https://github.com/citation-style-language/schema/raw/master/csl-citation.json"}</w:instrText>
      </w:r>
      <w:r w:rsidR="00D11A8F" w:rsidRPr="00824C65">
        <w:rPr>
          <w:color w:val="833C0B" w:themeColor="accent2" w:themeShade="80"/>
        </w:rPr>
        <w:fldChar w:fldCharType="separate"/>
      </w:r>
      <w:r w:rsidR="00D11A8F" w:rsidRPr="00824C65">
        <w:rPr>
          <w:noProof/>
          <w:color w:val="833C0B" w:themeColor="accent2" w:themeShade="80"/>
        </w:rPr>
        <w:t>(Wikipedia, 2020)</w:t>
      </w:r>
      <w:r w:rsidR="00D11A8F" w:rsidRPr="00824C65">
        <w:rPr>
          <w:color w:val="833C0B" w:themeColor="accent2" w:themeShade="80"/>
        </w:rPr>
        <w:fldChar w:fldCharType="end"/>
      </w:r>
      <w:r w:rsidR="00082032" w:rsidRPr="00824C65">
        <w:rPr>
          <w:color w:val="833C0B" w:themeColor="accent2" w:themeShade="80"/>
        </w:rPr>
        <w:t xml:space="preserve">. </w:t>
      </w:r>
      <w:r w:rsidR="009320D6" w:rsidRPr="00824C65">
        <w:rPr>
          <w:color w:val="833C0B" w:themeColor="accent2" w:themeShade="80"/>
        </w:rPr>
        <w:t xml:space="preserve">As technology advanced, communication channels became more diverse. </w:t>
      </w:r>
      <w:r w:rsidR="00083481" w:rsidRPr="00824C65">
        <w:rPr>
          <w:color w:val="833C0B" w:themeColor="accent2" w:themeShade="80"/>
        </w:rPr>
        <w:t>For example, t</w:t>
      </w:r>
      <w:r w:rsidR="009320D6" w:rsidRPr="00824C65">
        <w:rPr>
          <w:color w:val="833C0B" w:themeColor="accent2" w:themeShade="80"/>
        </w:rPr>
        <w:t>raditional and interpersonal channels</w:t>
      </w:r>
      <w:r w:rsidRPr="00824C65">
        <w:rPr>
          <w:color w:val="833C0B" w:themeColor="accent2" w:themeShade="80"/>
        </w:rPr>
        <w:t xml:space="preserve"> </w:t>
      </w:r>
      <w:r w:rsidR="008652AC" w:rsidRPr="00824C65">
        <w:rPr>
          <w:color w:val="833C0B" w:themeColor="accent2" w:themeShade="80"/>
        </w:rPr>
        <w:t>were</w:t>
      </w:r>
      <w:r w:rsidRPr="00824C65">
        <w:rPr>
          <w:color w:val="833C0B" w:themeColor="accent2" w:themeShade="80"/>
        </w:rPr>
        <w:t xml:space="preserve"> no longer</w:t>
      </w:r>
      <w:r w:rsidR="009320D6" w:rsidRPr="00824C65">
        <w:rPr>
          <w:color w:val="833C0B" w:themeColor="accent2" w:themeShade="80"/>
        </w:rPr>
        <w:t xml:space="preserve"> the </w:t>
      </w:r>
      <w:r w:rsidR="00083481" w:rsidRPr="00824C65">
        <w:rPr>
          <w:color w:val="833C0B" w:themeColor="accent2" w:themeShade="80"/>
        </w:rPr>
        <w:t>only</w:t>
      </w:r>
      <w:r w:rsidR="009320D6" w:rsidRPr="00824C65">
        <w:rPr>
          <w:color w:val="833C0B" w:themeColor="accent2" w:themeShade="80"/>
        </w:rPr>
        <w:t xml:space="preserve"> </w:t>
      </w:r>
      <w:r w:rsidRPr="00824C65">
        <w:rPr>
          <w:color w:val="833C0B" w:themeColor="accent2" w:themeShade="80"/>
        </w:rPr>
        <w:t>news sources</w:t>
      </w:r>
      <w:r w:rsidR="009320D6" w:rsidRPr="00824C65">
        <w:rPr>
          <w:color w:val="833C0B" w:themeColor="accent2" w:themeShade="80"/>
        </w:rPr>
        <w:t>, whereas online or social media</w:t>
      </w:r>
      <w:r w:rsidR="00FF092F" w:rsidRPr="00824C65">
        <w:rPr>
          <w:color w:val="833C0B" w:themeColor="accent2" w:themeShade="80"/>
        </w:rPr>
        <w:t>, health apps</w:t>
      </w:r>
      <w:r w:rsidR="009320D6" w:rsidRPr="00824C65">
        <w:rPr>
          <w:color w:val="833C0B" w:themeColor="accent2" w:themeShade="80"/>
        </w:rPr>
        <w:t xml:space="preserve"> </w:t>
      </w:r>
      <w:r w:rsidRPr="00824C65">
        <w:rPr>
          <w:color w:val="833C0B" w:themeColor="accent2" w:themeShade="80"/>
        </w:rPr>
        <w:t xml:space="preserve">gained more </w:t>
      </w:r>
      <w:r w:rsidR="009320D6" w:rsidRPr="00824C65">
        <w:rPr>
          <w:color w:val="833C0B" w:themeColor="accent2" w:themeShade="80"/>
        </w:rPr>
        <w:t xml:space="preserve">favoured. </w:t>
      </w:r>
      <w:r w:rsidRPr="00824C65">
        <w:rPr>
          <w:color w:val="833C0B" w:themeColor="accent2" w:themeShade="80"/>
        </w:rPr>
        <w:t>Consequently, p</w:t>
      </w:r>
      <w:r w:rsidR="009320D6" w:rsidRPr="00824C65">
        <w:rPr>
          <w:color w:val="833C0B" w:themeColor="accent2" w:themeShade="80"/>
        </w:rPr>
        <w:t xml:space="preserve">eople </w:t>
      </w:r>
      <w:r w:rsidR="008652AC" w:rsidRPr="00824C65">
        <w:rPr>
          <w:color w:val="833C0B" w:themeColor="accent2" w:themeShade="80"/>
        </w:rPr>
        <w:t>could</w:t>
      </w:r>
      <w:r w:rsidRPr="00824C65">
        <w:rPr>
          <w:color w:val="833C0B" w:themeColor="accent2" w:themeShade="80"/>
        </w:rPr>
        <w:t xml:space="preserve"> </w:t>
      </w:r>
      <w:r w:rsidR="009320D6" w:rsidRPr="00824C65">
        <w:rPr>
          <w:color w:val="833C0B" w:themeColor="accent2" w:themeShade="80"/>
        </w:rPr>
        <w:t xml:space="preserve">rely on </w:t>
      </w:r>
      <w:r w:rsidR="00FF092F" w:rsidRPr="00824C65">
        <w:rPr>
          <w:color w:val="833C0B" w:themeColor="accent2" w:themeShade="80"/>
        </w:rPr>
        <w:t>several</w:t>
      </w:r>
      <w:r w:rsidRPr="00824C65">
        <w:rPr>
          <w:color w:val="833C0B" w:themeColor="accent2" w:themeShade="80"/>
        </w:rPr>
        <w:t xml:space="preserve"> </w:t>
      </w:r>
      <w:r w:rsidR="009320D6" w:rsidRPr="00824C65">
        <w:rPr>
          <w:color w:val="833C0B" w:themeColor="accent2" w:themeShade="80"/>
        </w:rPr>
        <w:t>source</w:t>
      </w:r>
      <w:r w:rsidRPr="00824C65">
        <w:rPr>
          <w:color w:val="833C0B" w:themeColor="accent2" w:themeShade="80"/>
        </w:rPr>
        <w:t>s</w:t>
      </w:r>
      <w:r w:rsidR="009320D6" w:rsidRPr="00824C65">
        <w:rPr>
          <w:color w:val="833C0B" w:themeColor="accent2" w:themeShade="80"/>
        </w:rPr>
        <w:t xml:space="preserve"> as the number of </w:t>
      </w:r>
      <w:r w:rsidR="008652AC" w:rsidRPr="00824C65">
        <w:rPr>
          <w:color w:val="833C0B" w:themeColor="accent2" w:themeShade="80"/>
        </w:rPr>
        <w:t xml:space="preserve">health </w:t>
      </w:r>
      <w:r w:rsidR="009320D6" w:rsidRPr="00824C65">
        <w:rPr>
          <w:color w:val="833C0B" w:themeColor="accent2" w:themeShade="80"/>
        </w:rPr>
        <w:t xml:space="preserve">media platforms </w:t>
      </w:r>
      <w:r w:rsidR="00083481" w:rsidRPr="00824C65">
        <w:rPr>
          <w:color w:val="833C0B" w:themeColor="accent2" w:themeShade="80"/>
        </w:rPr>
        <w:t xml:space="preserve">enormously </w:t>
      </w:r>
      <w:r w:rsidR="008652AC" w:rsidRPr="00824C65">
        <w:rPr>
          <w:color w:val="833C0B" w:themeColor="accent2" w:themeShade="80"/>
        </w:rPr>
        <w:t>expanded</w:t>
      </w:r>
      <w:r w:rsidR="00083481" w:rsidRPr="00824C65">
        <w:rPr>
          <w:color w:val="833C0B" w:themeColor="accent2" w:themeShade="80"/>
        </w:rPr>
        <w:t xml:space="preserve">. In addition, using various channels enhanced people's exposure to health information and helped them recall those messages more properly </w:t>
      </w:r>
      <w:r w:rsidR="00083481" w:rsidRPr="00824C65">
        <w:rPr>
          <w:color w:val="833C0B" w:themeColor="accent2" w:themeShade="80"/>
        </w:rPr>
        <w:fldChar w:fldCharType="begin" w:fldLock="1"/>
      </w:r>
      <w:r w:rsidR="00682B71" w:rsidRPr="00824C65">
        <w:rPr>
          <w:color w:val="833C0B" w:themeColor="accent2" w:themeShade="80"/>
        </w:rPr>
        <w:instrText>ADDIN CSL_CITATION {"citationItems":[{"id":"ITEM-1","itemData":{"DOI":"10.1016/j.jneb.2006.09.004","ISSN":"14994046","PMID":"17336803","abstract":"The objective is to review the evidence for the effectiveness of health communication campaigns to inform future nutrition campaigns. The review drew on existing meta-analyses and other literature. The average health campaign affects the intervention community by about 5 percentage points, and nutrition campaigns for fruit and vegetable consumption, fat intake, and breastfeeding, have been slightly more successful on average than for other health topics. The factors affecting success rates are discussed. The conclusion is that nutrition campaigns that pay attention to the specific behavioral goals of the intervention, target populations, communication activities and channels, message content and presentation, and techniques for feedback and evaluation should be able to change nutrition behaviors.","author":[{"dropping-particle":"","family":"Snyder","given":"Leslie B.","non-dropping-particle":"","parse-names":false,"suffix":""}],"container-title":"Journal of Nutrition Education and Behavior","id":"ITEM-1","issue":"2 SUPPL.","issued":{"date-parts":[["2007"]]},"title":"Health communication campaigns and their impact on behavior","type":"article-journal","volume":"39"},"uris":["http://www.mendeley.com/documents/?uuid=91647b90-1a3d-4a2e-870a-b3a204d1ca5d"]}],"mendeley":{"formattedCitation":"(Snyder, 2007)","plainTextFormattedCitation":"(Snyder, 2007)","previouslyFormattedCitation":"(Snyder, 2007)"},"properties":{"noteIndex":0},"schema":"https://github.com/citation-style-language/schema/raw/master/csl-citation.json"}</w:instrText>
      </w:r>
      <w:r w:rsidR="00083481" w:rsidRPr="00824C65">
        <w:rPr>
          <w:color w:val="833C0B" w:themeColor="accent2" w:themeShade="80"/>
        </w:rPr>
        <w:fldChar w:fldCharType="separate"/>
      </w:r>
      <w:r w:rsidR="00083481" w:rsidRPr="00824C65">
        <w:rPr>
          <w:noProof/>
          <w:color w:val="833C0B" w:themeColor="accent2" w:themeShade="80"/>
        </w:rPr>
        <w:t>(Snyder, 2007)</w:t>
      </w:r>
      <w:r w:rsidR="00083481" w:rsidRPr="00824C65">
        <w:rPr>
          <w:color w:val="833C0B" w:themeColor="accent2" w:themeShade="80"/>
        </w:rPr>
        <w:fldChar w:fldCharType="end"/>
      </w:r>
      <w:r w:rsidR="00083481" w:rsidRPr="00824C65">
        <w:rPr>
          <w:color w:val="833C0B" w:themeColor="accent2" w:themeShade="80"/>
        </w:rPr>
        <w:t xml:space="preserve">. </w:t>
      </w:r>
      <w:r w:rsidRPr="00824C65">
        <w:rPr>
          <w:color w:val="833C0B" w:themeColor="accent2" w:themeShade="80"/>
        </w:rPr>
        <w:t>T</w:t>
      </w:r>
      <w:r w:rsidR="008652AC" w:rsidRPr="00824C65">
        <w:rPr>
          <w:color w:val="833C0B" w:themeColor="accent2" w:themeShade="80"/>
        </w:rPr>
        <w:t>herefore, t</w:t>
      </w:r>
      <w:r w:rsidRPr="00824C65">
        <w:rPr>
          <w:color w:val="833C0B" w:themeColor="accent2" w:themeShade="80"/>
        </w:rPr>
        <w:t>he scholars</w:t>
      </w:r>
      <w:r w:rsidR="00677BC5" w:rsidRPr="00824C65">
        <w:rPr>
          <w:color w:val="833C0B" w:themeColor="accent2" w:themeShade="80"/>
        </w:rPr>
        <w:t xml:space="preserve"> </w:t>
      </w:r>
      <w:r w:rsidR="00577B79" w:rsidRPr="00824C65">
        <w:rPr>
          <w:color w:val="833C0B" w:themeColor="accent2" w:themeShade="80"/>
        </w:rPr>
        <w:t>empha</w:t>
      </w:r>
      <w:r w:rsidR="00EF7C58" w:rsidRPr="00824C65">
        <w:rPr>
          <w:color w:val="833C0B" w:themeColor="accent2" w:themeShade="80"/>
        </w:rPr>
        <w:t>sised health media exposure measurements</w:t>
      </w:r>
      <w:r w:rsidR="00577B79" w:rsidRPr="00824C65">
        <w:rPr>
          <w:color w:val="833C0B" w:themeColor="accent2" w:themeShade="80"/>
        </w:rPr>
        <w:t xml:space="preserve"> </w:t>
      </w:r>
      <w:r w:rsidR="00EF7C58" w:rsidRPr="00824C65">
        <w:rPr>
          <w:color w:val="833C0B" w:themeColor="accent2" w:themeShade="80"/>
        </w:rPr>
        <w:t>to</w:t>
      </w:r>
      <w:r w:rsidR="00577B79" w:rsidRPr="00824C65">
        <w:rPr>
          <w:color w:val="833C0B" w:themeColor="accent2" w:themeShade="80"/>
        </w:rPr>
        <w:t xml:space="preserve"> predict health cognition and behaviour</w:t>
      </w:r>
      <w:r w:rsidR="00EF7C58" w:rsidRPr="00824C65">
        <w:rPr>
          <w:color w:val="833C0B" w:themeColor="accent2" w:themeShade="80"/>
        </w:rPr>
        <w:t>al interventions</w:t>
      </w:r>
      <w:r w:rsidR="00577B79" w:rsidRPr="00824C65">
        <w:rPr>
          <w:color w:val="833C0B" w:themeColor="accent2" w:themeShade="80"/>
        </w:rPr>
        <w:t xml:space="preserve"> </w:t>
      </w:r>
      <w:r w:rsidR="00577B79" w:rsidRPr="00824C65">
        <w:rPr>
          <w:color w:val="833C0B" w:themeColor="accent2" w:themeShade="80"/>
        </w:rPr>
        <w:fldChar w:fldCharType="begin" w:fldLock="1"/>
      </w:r>
      <w:r w:rsidR="00682B71" w:rsidRPr="00824C65">
        <w:rPr>
          <w:color w:val="833C0B" w:themeColor="accent2" w:themeShade="80"/>
        </w:rPr>
        <w:instrText>ADDIN CSL_CITATION {"citationItems":[{"id":"ITEM-1","itemData":{"DOI":"10.1080/19312450802062539","ISSN":"1931-2458","abstract":"This paper compares eight approaches to measurement of exposure to cancer information in the mass media: general media exposure, exposure to health media, attention to health topics, quantity of health information, general and specific cancer exposure assessed by closed- and by open-ended questions. After demographic controls, the strongest predictor of cancer knowledge was the open-ended general measure (9.8% additional variance), then open-ended and closed-ended measures about diet and exercise (each 6.7%), attention to health topics (6.2%), quantity of health information (4.1%), and health media exposure (3.7%). General media exposure was not associated. However, other validity criteria lead to different conclusions: attention measures may confound motivation with exposure, and there may be upward bias in using knowledge to validate open-ended exposure measures; considering face validity, survey costs and respondent burden as well as criterion validity, we propose that the closed-ended specific questions may be most useful.","author":[{"dropping-particle":"","family":"Romantan","given":"Anca","non-dropping-particle":"","parse-names":false,"suffix":""},{"dropping-particle":"","family":"Hornik","given":"Robert","non-dropping-particle":"","parse-names":false,"suffix":""},{"dropping-particle":"","family":"Price","given":"Vincent","non-dropping-particle":"","parse-names":false,"suffix":""},{"dropping-particle":"","family":"Cappella","given":"Joseph","non-dropping-particle":"","parse-names":false,"suffix":""},{"dropping-particle":"","family":"Viswanath","given":"K.","non-dropping-particle":"","parse-names":false,"suffix":""}],"container-title":"Communication Methods and Measures","id":"ITEM-1","issue":"1-2","issued":{"date-parts":[["2008"]]},"page":"80-99","title":"A comparative analysis of the performance of alternative measures of exposure","type":"article-journal","volume":"2"},"uris":["http://www.mendeley.com/documents/?uuid=17b33702-71c8-46d1-9af7-30eefa6ea9ef"]}],"mendeley":{"formattedCitation":"(Romantan &lt;i&gt;et al.&lt;/i&gt;, 2008)","plainTextFormattedCitation":"(Romantan et al., 2008)","previouslyFormattedCitation":"(Romantan &lt;i&gt;et al.&lt;/i&gt;, 2008)"},"properties":{"noteIndex":0},"schema":"https://github.com/citation-style-language/schema/raw/master/csl-citation.json"}</w:instrText>
      </w:r>
      <w:r w:rsidR="00577B79" w:rsidRPr="00824C65">
        <w:rPr>
          <w:color w:val="833C0B" w:themeColor="accent2" w:themeShade="80"/>
        </w:rPr>
        <w:fldChar w:fldCharType="separate"/>
      </w:r>
      <w:r w:rsidR="00577B79" w:rsidRPr="00824C65">
        <w:rPr>
          <w:noProof/>
          <w:color w:val="833C0B" w:themeColor="accent2" w:themeShade="80"/>
        </w:rPr>
        <w:t xml:space="preserve">(Romantan </w:t>
      </w:r>
      <w:r w:rsidR="00577B79" w:rsidRPr="00824C65">
        <w:rPr>
          <w:i/>
          <w:noProof/>
          <w:color w:val="833C0B" w:themeColor="accent2" w:themeShade="80"/>
        </w:rPr>
        <w:t>et al.</w:t>
      </w:r>
      <w:r w:rsidR="00577B79" w:rsidRPr="00824C65">
        <w:rPr>
          <w:noProof/>
          <w:color w:val="833C0B" w:themeColor="accent2" w:themeShade="80"/>
        </w:rPr>
        <w:t>, 2008)</w:t>
      </w:r>
      <w:r w:rsidR="00577B79" w:rsidRPr="00824C65">
        <w:rPr>
          <w:color w:val="833C0B" w:themeColor="accent2" w:themeShade="80"/>
        </w:rPr>
        <w:fldChar w:fldCharType="end"/>
      </w:r>
      <w:r w:rsidR="00577B79" w:rsidRPr="00824C65">
        <w:rPr>
          <w:color w:val="833C0B" w:themeColor="accent2" w:themeShade="80"/>
        </w:rPr>
        <w:t>.</w:t>
      </w:r>
      <w:r w:rsidR="00EF7C58" w:rsidRPr="00824C65">
        <w:rPr>
          <w:color w:val="833C0B" w:themeColor="accent2" w:themeShade="80"/>
        </w:rPr>
        <w:t xml:space="preserve"> </w:t>
      </w:r>
      <w:r w:rsidR="008652AC" w:rsidRPr="00824C65">
        <w:rPr>
          <w:color w:val="833C0B" w:themeColor="accent2" w:themeShade="80"/>
        </w:rPr>
        <w:t>However, a</w:t>
      </w:r>
      <w:r w:rsidR="00EF7C58" w:rsidRPr="00824C65">
        <w:rPr>
          <w:color w:val="833C0B" w:themeColor="accent2" w:themeShade="80"/>
        </w:rPr>
        <w:t xml:space="preserve">ccording to </w:t>
      </w:r>
      <w:r w:rsidR="00083481" w:rsidRPr="00824C65">
        <w:rPr>
          <w:color w:val="833C0B" w:themeColor="accent2" w:themeShade="80"/>
        </w:rPr>
        <w:t>selective exposure theories</w:t>
      </w:r>
      <w:r w:rsidR="00EF7C58" w:rsidRPr="00824C65">
        <w:rPr>
          <w:color w:val="833C0B" w:themeColor="accent2" w:themeShade="80"/>
        </w:rPr>
        <w:t xml:space="preserve">, </w:t>
      </w:r>
      <w:r w:rsidR="00FF092F" w:rsidRPr="00824C65">
        <w:rPr>
          <w:color w:val="833C0B" w:themeColor="accent2" w:themeShade="80"/>
        </w:rPr>
        <w:t>personal</w:t>
      </w:r>
      <w:r w:rsidR="00EF7C58" w:rsidRPr="00824C65">
        <w:rPr>
          <w:color w:val="833C0B" w:themeColor="accent2" w:themeShade="80"/>
        </w:rPr>
        <w:t xml:space="preserve"> </w:t>
      </w:r>
      <w:r w:rsidR="00083481" w:rsidRPr="00824C65">
        <w:rPr>
          <w:color w:val="833C0B" w:themeColor="accent2" w:themeShade="80"/>
        </w:rPr>
        <w:t>characteristics</w:t>
      </w:r>
      <w:r w:rsidR="00082032" w:rsidRPr="00824C65">
        <w:rPr>
          <w:color w:val="833C0B" w:themeColor="accent2" w:themeShade="80"/>
        </w:rPr>
        <w:t xml:space="preserve"> </w:t>
      </w:r>
      <w:r w:rsidR="00EF7C58" w:rsidRPr="00824C65">
        <w:rPr>
          <w:color w:val="833C0B" w:themeColor="accent2" w:themeShade="80"/>
        </w:rPr>
        <w:t xml:space="preserve">influence </w:t>
      </w:r>
      <w:r w:rsidRPr="00824C65">
        <w:rPr>
          <w:color w:val="833C0B" w:themeColor="accent2" w:themeShade="80"/>
        </w:rPr>
        <w:t>each media channel's usage and outcomes</w:t>
      </w:r>
      <w:r w:rsidR="00082032" w:rsidRPr="00824C65">
        <w:rPr>
          <w:color w:val="833C0B" w:themeColor="accent2" w:themeShade="80"/>
        </w:rPr>
        <w:t xml:space="preserve"> </w:t>
      </w:r>
      <w:r w:rsidR="00082032" w:rsidRPr="00824C65">
        <w:rPr>
          <w:color w:val="833C0B" w:themeColor="accent2" w:themeShade="80"/>
        </w:rPr>
        <w:fldChar w:fldCharType="begin" w:fldLock="1"/>
      </w:r>
      <w:r w:rsidR="00D11A8F" w:rsidRPr="00824C65">
        <w:rPr>
          <w:color w:val="833C0B" w:themeColor="accent2" w:themeShade="80"/>
        </w:rPr>
        <w:instrText>ADDIN CSL_CITATION {"citationItems":[{"id":"ITEM-1","itemData":{"DOI":"10.1093/oxfordhb/9780199793471.013.009","ISBN":"9780199793471","abstract":"This chapter provides an overview of the theory of selective exposure, the idea that people purposefully select messages matching their beliefs. After reviewing several psychological explanations for why the phenomenon occurs, the chapter turns to describing various forms of selective exposure. Selective exposure can be studied in terms of whether people select news or entertainment, the issues about which people seek information, which medium is selected in obtaining information, and the extent to which like-minded information is preferred. Numerous moderators of the links between citizens’ beliefs and their information selection are presented. Next, the chapter details four different methodological techniques that have been used to study selective exposure. Finally, the chapter outlines a host of unanswered questions about selective exposure for future researchers to tackle.","author":[{"dropping-particle":"","family":"Stroud","given":"Natalie Jomini","non-dropping-particle":"","parse-names":false,"suffix":""}],"container-title":"The Oxford Handbook of Political Communication","id":"ITEM-1","issue":"July","issued":{"date-parts":[["2014"]]},"page":"1-21","title":"Selective exposure theories","type":"article-journal"},"uris":["http://www.mendeley.com/documents/?uuid=7569870b-b8d7-416e-a568-7b0acf514923"]}],"mendeley":{"formattedCitation":"(Stroud, 2014)","plainTextFormattedCitation":"(Stroud, 2014)","previouslyFormattedCitation":"(Stroud, 2014)"},"properties":{"noteIndex":0},"schema":"https://github.com/citation-style-language/schema/raw/master/csl-citation.json"}</w:instrText>
      </w:r>
      <w:r w:rsidR="00082032" w:rsidRPr="00824C65">
        <w:rPr>
          <w:color w:val="833C0B" w:themeColor="accent2" w:themeShade="80"/>
        </w:rPr>
        <w:fldChar w:fldCharType="separate"/>
      </w:r>
      <w:r w:rsidR="00082032" w:rsidRPr="00824C65">
        <w:rPr>
          <w:noProof/>
          <w:color w:val="833C0B" w:themeColor="accent2" w:themeShade="80"/>
        </w:rPr>
        <w:t>(Stroud, 2014)</w:t>
      </w:r>
      <w:r w:rsidR="00082032" w:rsidRPr="00824C65">
        <w:rPr>
          <w:color w:val="833C0B" w:themeColor="accent2" w:themeShade="80"/>
        </w:rPr>
        <w:fldChar w:fldCharType="end"/>
      </w:r>
      <w:r w:rsidR="00EF7C58" w:rsidRPr="00824C65">
        <w:rPr>
          <w:color w:val="833C0B" w:themeColor="accent2" w:themeShade="80"/>
        </w:rPr>
        <w:t xml:space="preserve">. Thus, in the context of health interventions delivered through the media channels, there were reasonable requirements for </w:t>
      </w:r>
      <w:r w:rsidR="00083481" w:rsidRPr="00824C65">
        <w:rPr>
          <w:color w:val="833C0B" w:themeColor="accent2" w:themeShade="80"/>
        </w:rPr>
        <w:t>knowing</w:t>
      </w:r>
      <w:r w:rsidR="00EF7C58" w:rsidRPr="00824C65">
        <w:rPr>
          <w:color w:val="833C0B" w:themeColor="accent2" w:themeShade="80"/>
        </w:rPr>
        <w:t xml:space="preserve"> the </w:t>
      </w:r>
      <w:r w:rsidR="00082032" w:rsidRPr="00824C65">
        <w:rPr>
          <w:color w:val="833C0B" w:themeColor="accent2" w:themeShade="80"/>
        </w:rPr>
        <w:t xml:space="preserve">receivers' </w:t>
      </w:r>
      <w:r w:rsidR="00EF7C58" w:rsidRPr="00824C65">
        <w:rPr>
          <w:color w:val="833C0B" w:themeColor="accent2" w:themeShade="80"/>
        </w:rPr>
        <w:t xml:space="preserve">perceptions of media usefulness besides measuring </w:t>
      </w:r>
      <w:r w:rsidR="00082032" w:rsidRPr="00824C65">
        <w:rPr>
          <w:color w:val="833C0B" w:themeColor="accent2" w:themeShade="80"/>
        </w:rPr>
        <w:t>their</w:t>
      </w:r>
      <w:r w:rsidR="00EF7C58" w:rsidRPr="00824C65">
        <w:rPr>
          <w:color w:val="833C0B" w:themeColor="accent2" w:themeShade="80"/>
        </w:rPr>
        <w:t xml:space="preserve"> exposure to health </w:t>
      </w:r>
      <w:r w:rsidR="00FF092F" w:rsidRPr="00824C65">
        <w:rPr>
          <w:color w:val="833C0B" w:themeColor="accent2" w:themeShade="80"/>
        </w:rPr>
        <w:t>information</w:t>
      </w:r>
      <w:r w:rsidR="00EF7C58" w:rsidRPr="00824C65">
        <w:rPr>
          <w:color w:val="833C0B" w:themeColor="accent2" w:themeShade="80"/>
        </w:rPr>
        <w:t xml:space="preserve"> or the amount of time </w:t>
      </w:r>
      <w:r w:rsidR="00082032" w:rsidRPr="00824C65">
        <w:rPr>
          <w:color w:val="833C0B" w:themeColor="accent2" w:themeShade="80"/>
        </w:rPr>
        <w:t>using each</w:t>
      </w:r>
      <w:r w:rsidR="00EF7C58" w:rsidRPr="00824C65">
        <w:rPr>
          <w:color w:val="833C0B" w:themeColor="accent2" w:themeShade="80"/>
        </w:rPr>
        <w:t xml:space="preserve"> media channel </w:t>
      </w:r>
      <w:r w:rsidR="00EF7C58" w:rsidRPr="00824C65">
        <w:rPr>
          <w:color w:val="833C0B" w:themeColor="accent2" w:themeShade="80"/>
        </w:rPr>
        <w:fldChar w:fldCharType="begin" w:fldLock="1"/>
      </w:r>
      <w:r w:rsidR="00682B71" w:rsidRPr="00824C65">
        <w:rPr>
          <w:color w:val="833C0B" w:themeColor="accent2" w:themeShade="80"/>
        </w:rPr>
        <w:instrText>ADDIN CSL_CITATION {"citationItems":[{"id":"ITEM-1","itemData":{"DOI":"10.1207/s15327825mcs0502_6","ISSN":"1520-5436","author":[{"dropping-particle":"","family":"Pinkleton","given":"B. E.","non-dropping-particle":"","parse-names":false,"suffix":""},{"dropping-particle":"","family":"Austin","given":"E. W.","non-dropping-particle":"","parse-names":false,"suffix":""}],"container-title":"Mass Communication and Society","id":"ITEM-1","issue":"2","issued":{"date-parts":[["2002"]]},"page":"207-228","title":"Exploring relationships among media use frequency, perceived media importance, and media satisfaction in political disaffection and efficacy","type":"article-journal","volume":"5"},"uris":["http://www.mendeley.com/documents/?uuid=db2c4613-77e1-4188-b3fa-9c62089c4fb4"]}],"mendeley":{"formattedCitation":"(Pinkleton and Austin, 2002)","plainTextFormattedCitation":"(Pinkleton and Austin, 2002)","previouslyFormattedCitation":"(Pinkleton and Austin, 2002)"},"properties":{"noteIndex":0},"schema":"https://github.com/citation-style-language/schema/raw/master/csl-citation.json"}</w:instrText>
      </w:r>
      <w:r w:rsidR="00EF7C58" w:rsidRPr="00824C65">
        <w:rPr>
          <w:color w:val="833C0B" w:themeColor="accent2" w:themeShade="80"/>
        </w:rPr>
        <w:fldChar w:fldCharType="separate"/>
      </w:r>
      <w:r w:rsidR="00EF7C58" w:rsidRPr="00824C65">
        <w:rPr>
          <w:noProof/>
          <w:color w:val="833C0B" w:themeColor="accent2" w:themeShade="80"/>
        </w:rPr>
        <w:t>(Pinkleton and Austin, 2002)</w:t>
      </w:r>
      <w:r w:rsidR="00EF7C58" w:rsidRPr="00824C65">
        <w:rPr>
          <w:color w:val="833C0B" w:themeColor="accent2" w:themeShade="80"/>
        </w:rPr>
        <w:fldChar w:fldCharType="end"/>
      </w:r>
      <w:r w:rsidR="00EF7C58" w:rsidRPr="00824C65">
        <w:rPr>
          <w:color w:val="833C0B" w:themeColor="accent2" w:themeShade="80"/>
        </w:rPr>
        <w:t xml:space="preserve">. </w:t>
      </w:r>
      <w:r w:rsidR="008652AC" w:rsidRPr="00824C65">
        <w:rPr>
          <w:color w:val="833C0B" w:themeColor="accent2" w:themeShade="80"/>
        </w:rPr>
        <w:t xml:space="preserve">The usefulness of a media channel </w:t>
      </w:r>
      <w:r w:rsidR="005B3E97" w:rsidRPr="00824C65">
        <w:rPr>
          <w:color w:val="833C0B" w:themeColor="accent2" w:themeShade="80"/>
        </w:rPr>
        <w:t xml:space="preserve">in health communication </w:t>
      </w:r>
      <w:r w:rsidR="008652AC" w:rsidRPr="00824C65">
        <w:rPr>
          <w:color w:val="833C0B" w:themeColor="accent2" w:themeShade="80"/>
        </w:rPr>
        <w:t xml:space="preserve">was related to the </w:t>
      </w:r>
      <w:r w:rsidR="005B3E97" w:rsidRPr="00824C65">
        <w:rPr>
          <w:color w:val="833C0B" w:themeColor="accent2" w:themeShade="80"/>
        </w:rPr>
        <w:t>receivers'</w:t>
      </w:r>
      <w:r w:rsidR="008652AC" w:rsidRPr="00824C65">
        <w:rPr>
          <w:color w:val="833C0B" w:themeColor="accent2" w:themeShade="80"/>
        </w:rPr>
        <w:t xml:space="preserve"> judgement on its credibility, </w:t>
      </w:r>
      <w:r w:rsidR="00FF092F" w:rsidRPr="00824C65">
        <w:rPr>
          <w:color w:val="833C0B" w:themeColor="accent2" w:themeShade="80"/>
        </w:rPr>
        <w:t xml:space="preserve">feasibility and acceptability </w:t>
      </w:r>
      <w:r w:rsidR="005B3E97" w:rsidRPr="00824C65">
        <w:rPr>
          <w:color w:val="833C0B" w:themeColor="accent2" w:themeShade="80"/>
        </w:rPr>
        <w:t xml:space="preserve">to </w:t>
      </w:r>
      <w:r w:rsidR="00FF092F" w:rsidRPr="00824C65">
        <w:rPr>
          <w:color w:val="833C0B" w:themeColor="accent2" w:themeShade="80"/>
        </w:rPr>
        <w:t xml:space="preserve">an optimised behavioural intervention. </w:t>
      </w:r>
      <w:r w:rsidR="00082032" w:rsidRPr="00824C65">
        <w:rPr>
          <w:color w:val="833C0B" w:themeColor="accent2" w:themeShade="80"/>
        </w:rPr>
        <w:t xml:space="preserve">Previous research </w:t>
      </w:r>
      <w:r w:rsidR="00824C65">
        <w:rPr>
          <w:color w:val="833C0B" w:themeColor="accent2" w:themeShade="80"/>
        </w:rPr>
        <w:t>stated</w:t>
      </w:r>
      <w:r w:rsidR="00082032" w:rsidRPr="00824C65">
        <w:rPr>
          <w:color w:val="833C0B" w:themeColor="accent2" w:themeShade="80"/>
        </w:rPr>
        <w:t xml:space="preserve"> that using appropriate media channels with high usefulness ratings for reacting to a health crisis was critical for reducing the risk of losing social control </w:t>
      </w:r>
      <w:r w:rsidR="00082032" w:rsidRPr="00824C65">
        <w:rPr>
          <w:color w:val="833C0B" w:themeColor="accent2" w:themeShade="80"/>
        </w:rPr>
        <w:fldChar w:fldCharType="begin" w:fldLock="1"/>
      </w:r>
      <w:r w:rsidR="00682B71" w:rsidRPr="00824C65">
        <w:rPr>
          <w:color w:val="833C0B" w:themeColor="accent2" w:themeShade="80"/>
        </w:rPr>
        <w:instrText>ADDIN CSL_CITATION {"citationItems":[{"id":"ITEM-1","itemData":{"DOI":"10.1080/10410236.2018.1449552","ISSN":"15327027","PMID":"29558170","abstract":"Public health officials (PHOs) are responsible for providing trustworthy information during a public health crisis; however, there is little research on how the public behaves when their expectations for such information are violated. Drawing on media dependency theory and source credibility research as our primary theoretical framework, we tested how credibility of information from PHOs is associated with people’s reliance on a particular communication channel in the context of the 2015 Middle East Respiratory Syndrome (MERS) outbreak in South Korea. Using nationally representative data (N = 1036) collected during the MERS outbreak, we found that less credible information from PHOs led to more frequent use of online news, interpersonal networks, and social media for acquiring MERS-related information. However, credibility of information from PHOs was not associated with the use of television news or print newspapers. The theoretical and practical implications of our results on communication channels usage are discussed.","author":[{"dropping-particle":"","family":"Jang","given":"Kyungeun","non-dropping-particle":"","parse-names":false,"suffix":""},{"dropping-particle":"","family":"Baek","given":"Young Min","non-dropping-particle":"","parse-names":false,"suffix":""}],"container-title":"Health Communication","id":"ITEM-1","issue":"9","issued":{"date-parts":[["2019"]]},"page":"991-998","publisher":"Routledge","title":"When information from Public health officials is untrustworthy: The use of online news, interpersonal networks, and social media during the MERS outbreak in South Korea","type":"article-journal","volume":"34"},"uris":["http://www.mendeley.com/documents/?uuid=6c65253f-974a-425b-9ec1-676fdc38b5de"]}],"mendeley":{"formattedCitation":"(Jang and Baek, 2019)","plainTextFormattedCitation":"(Jang and Baek, 2019)","previouslyFormattedCitation":"(Jang and Baek, 2019)"},"properties":{"noteIndex":0},"schema":"https://github.com/citation-style-language/schema/raw/master/csl-citation.json"}</w:instrText>
      </w:r>
      <w:r w:rsidR="00082032" w:rsidRPr="00824C65">
        <w:rPr>
          <w:color w:val="833C0B" w:themeColor="accent2" w:themeShade="80"/>
        </w:rPr>
        <w:fldChar w:fldCharType="separate"/>
      </w:r>
      <w:r w:rsidR="00082032" w:rsidRPr="00824C65">
        <w:rPr>
          <w:noProof/>
          <w:color w:val="833C0B" w:themeColor="accent2" w:themeShade="80"/>
        </w:rPr>
        <w:t>(Jang and Baek, 2019)</w:t>
      </w:r>
      <w:r w:rsidR="00082032" w:rsidRPr="00824C65">
        <w:rPr>
          <w:color w:val="833C0B" w:themeColor="accent2" w:themeShade="80"/>
        </w:rPr>
        <w:fldChar w:fldCharType="end"/>
      </w:r>
      <w:r w:rsidR="00082032" w:rsidRPr="00824C65">
        <w:rPr>
          <w:color w:val="833C0B" w:themeColor="accent2" w:themeShade="80"/>
        </w:rPr>
        <w:t>.</w:t>
      </w:r>
    </w:p>
    <w:p w:rsidR="00FF5E91" w:rsidRPr="005C3E03" w:rsidRDefault="00FF5E91" w:rsidP="00FF5E91">
      <w:r w:rsidRPr="005C3E03">
        <w:t xml:space="preserve">Vietnam is a country in Southeast Asia with a moderate adaptation potential to </w:t>
      </w:r>
      <w:r w:rsidR="0032195C">
        <w:t>pandemics</w:t>
      </w:r>
      <w:r w:rsidRPr="005C3E03">
        <w:t xml:space="preserve">, and it was 50th out of 195 economies in the Global Health Security Index list </w:t>
      </w:r>
      <w:r w:rsidRPr="005C3E03">
        <w:fldChar w:fldCharType="begin" w:fldLock="1"/>
      </w:r>
      <w:r w:rsidR="00682B71">
        <w:instrText>ADDIN CSL_CITATION {"citationItems":[{"id":"ITEM-1","itemData":{"URL":"https://www.ghsindex.org/","accessed":{"date-parts":[["2020","12","12"]]},"author":[{"dropping-particle":"","family":"Johns Hopkins Center for Health Security","given":"","non-dropping-particle":"","parse-names":false,"suffix":""}],"id":"ITEM-1","issued":{"date-parts":[["2020"]]},"title":"2019 Global Health Security Index","type":"webpage"},"uris":["http://www.mendeley.com/documents/?uuid=a7d18c3c-702e-4b83-b1d9-ac35fe4e35ba"]},{"id":"ITEM-2","itemData":{"DOI":"10.3389/fpsyt.2020.00824","ISSN":"16640640","abstract":"This is the first time in Vietnam that people have undergone “social distancing” to minimize the spreading of infectious disease, COVID-19. These deliberate preemptive strategies may have profound impacts on the mental health of the population. Therefore, this study aimed to identify the psychological impacts of COVID-19 on Vietnamese people and associated factors. We conducted a cross-sectional study during a one-week social distancing and isolation from April 7 to 14, 2020, in Vietnam. A snowball sampling technique was carried out to recruit participants. Impact of Event Scale-Revised (IES-R) was utilized to assess the psychological impacts of the COVID-19. Of all participants, 233 (16.4%) reported low level of PTSS; 76 (5.3%) rated as moderate, and 77 (5.4%) reported extreme psychological conditions. Being female, above 44 years old, or having a higher number of children in the family were positively associated with a higher level of psychological distress. Being self-employed/unemployed/retired was associated with a higher score of intrusion and hyperarousal subscale. Individuals who have a history of touching objects with the possibility of spreading coronavirus (utensils) were related to a higher level of avoidance. There were relatively high rates of participants suffering from PTSS during the first national lockdown related to COVID-19. Comprehensive strategies for the screen of psychological problems and to support high-risk groups are critical, especially females, middle-aged adults and the elderly, affected laborers, and health care professionals.","author":[{"dropping-particle":"","family":"Le","given":"Xuan Thi Thanh","non-dropping-particle":"","parse-names":false,"suffix":""},{"dropping-particle":"","family":"Dang","given":"Anh Kim","non-dropping-particle":"","parse-names":false,"suffix":""},{"dropping-particle":"","family":"Toweh","given":"Jayson","non-dropping-particle":"","parse-names":false,"suffix":""},{"dropping-particle":"","family":"Nguyen","given":"Quynh Thi Quang Nhat","non-dropping-particle":"","parse-names":false,"suffix":""},{"dropping-particle":"","family":"Le","given":"Huong Thi","non-dropping-particle":"","parse-names":false,"suffix":""},{"dropping-particle":"","family":"Do","given":"Toan Thi Thanh","non-dropping-particle":"","parse-names":false,"suffix":""},{"dropping-particle":"","family":"Phan","given":"Hanh Bich Thi","non-dropping-particle":"","parse-names":false,"suffix":""},{"dropping-particle":"","family":"Nguyen","given":"Thao Thanh","non-dropping-particle":"","parse-names":false,"suffix":""},{"dropping-particle":"","family":"Pham","given":"Quan Thi","non-dropping-particle":"","parse-names":false,"suffix":""},{"dropping-particle":"","family":"Ta","given":"Nhung Kim Thi","non-dropping-particle":"","parse-names":false,"suffix":""},{"dropping-particle":"","family":"Nguyen","given":"Quynh Thi Quang Nhat","non-dropping-particle":"","parse-names":false,"suffix":""},{"dropping-particle":"","family":"Nguyen","given":"Anh Ngoc","non-dropping-particle":"","parse-names":false,"suffix":""},{"dropping-particle":"","family":"Duong","given":"Quan","non-dropping-particle":"Van","parse-names":false,"suffix":""},{"dropping-particle":"","family":"Hoang","given":"Men Thi","non-dropping-particle":"","parse-names":false,"suffix":""},{"dropping-particle":"","family":"Pham","given":"Hai Quang","non-dropping-particle":"","parse-names":false,"suffix":""},{"dropping-particle":"","family":"Vu","given":"Linh Gia","non-dropping-particle":"","parse-names":false,"suffix":""},{"dropping-particle":"","family":"Tran","given":"Bach Xuan","non-dropping-particle":"","parse-names":false,"suffix":""},{"dropping-particle":"","family":"Latkin","given":"Carl A.","non-dropping-particle":"","parse-names":false,"suffix":""},{"dropping-particle":"","family":"Ho","given":"Cyrus S.H.","non-dropping-particle":"","parse-names":false,"suffix":""},{"dropping-particle":"","family":"Ho","given":"Roger C.M.","non-dropping-particle":"","parse-names":false,"suffix":""}],"container-title":"Frontiers in Psychiatry","id":"ITEM-2","issue":"September","issued":{"date-parts":[["2020"]]},"page":"1-8","title":"Evaluating the psychological impacts related to COVID-19 of Vietnamese people under the first nationwide Partial lockdown in Vietnam","type":"article-journal","volume":"11"},"uris":["http://www.mendeley.com/documents/?uuid=7a24b760-d4d0-46af-a978-7edc5e3521a6"]}],"mendeley":{"formattedCitation":"(Johns Hopkins Center for Health Security, 2020; X. T. T. Le &lt;i&gt;et al.&lt;/i&gt;, 2020)","plainTextFormattedCitation":"(Johns Hopkins Center for Health Security, 2020; X. T. T. Le et al., 2020)","previouslyFormattedCitation":"(Johns Hopkins Center for Health Security, 2020; X. T. T. Le &lt;i&gt;et al.&lt;/i&gt;, 2020)"},"properties":{"noteIndex":0},"schema":"https://github.com/citation-style-language/schema/raw/master/csl-citation.json"}</w:instrText>
      </w:r>
      <w:r w:rsidRPr="005C3E03">
        <w:fldChar w:fldCharType="separate"/>
      </w:r>
      <w:r w:rsidR="00B02E24" w:rsidRPr="00B02E24">
        <w:rPr>
          <w:noProof/>
        </w:rPr>
        <w:t xml:space="preserve">(Johns Hopkins Center for Health Security, 2020; X. T. T. Le </w:t>
      </w:r>
      <w:r w:rsidR="00B02E24" w:rsidRPr="00B02E24">
        <w:rPr>
          <w:i/>
          <w:noProof/>
        </w:rPr>
        <w:t>et al.</w:t>
      </w:r>
      <w:r w:rsidR="00B02E24" w:rsidRPr="00B02E24">
        <w:rPr>
          <w:noProof/>
        </w:rPr>
        <w:t>, 2020)</w:t>
      </w:r>
      <w:r w:rsidRPr="005C3E03">
        <w:fldChar w:fldCharType="end"/>
      </w:r>
      <w:r w:rsidRPr="005C3E03">
        <w:t xml:space="preserve">. Thanks to the efficient communication strategies that corresponded to the pandemic progression milestones, </w:t>
      </w:r>
      <w:r w:rsidR="00D11A8F">
        <w:t>Vietnam</w:t>
      </w:r>
      <w:r w:rsidRPr="005C3E03">
        <w:t xml:space="preserve"> </w:t>
      </w:r>
      <w:r w:rsidR="0032195C">
        <w:t>could minimise</w:t>
      </w:r>
      <w:r w:rsidRPr="005C3E03">
        <w:t xml:space="preserve"> the damage caused by the COVID-19 </w:t>
      </w:r>
      <w:r w:rsidRPr="005C3E03">
        <w:fldChar w:fldCharType="begin" w:fldLock="1"/>
      </w:r>
      <w:r w:rsidRPr="005C3E03">
        <w:instrText>ADDIN CSL_CITATION {"citationItems":[{"id":"ITEM-1","itemData":{"DOI":"10.7189/jogh.10.020502","ISSN":"20472986","PMID":"33110585","abstract":"Background: The COVID-19 pandemic has hit all corners of the world, challenging governments to act promptly in controlling the spread of the pandemic. Due to limited resources and inferior technological capacities, developing countries including Vietnam have faced many challenges in combating the pandemic. Since the first cases were detected on 23 January 2020, Vietnam has undergone a 3-month fierce battle to control the outbreak with stringent measures from the government to mitigate the adverse impacts. In this study, we aim to give insights into the Vietnamese government's progress during the first three months of the outbreak. Additionally, we relatively compare Vietnam's response with that of other Southeast Asia countries to deliver a clear and comprehensive view on disease control strategies. Methods: The data on the number of COVID-19 confirmed and recovered cases in Vietnam was obtained from the Dashboard for COVID-19 statistics of the Ministry of Health (https://ncov.vncdc.gov.vn/). The review on Vietnam's country-level responses was conducted by searching for relevant government documents issued on the online database 'Vietnam Laws Repository' (https://thuvienphapluat.vn/en/index.aspx), with the grey literature on Google and relevant official websites. A stringency index of government policies and the countries' respective numbers of confirmed cases of nine Southeast Asian countries were adapted from the Oxford COVID-19 Government Response Tracker (https://www.bsg.ox.ac.uk/research/research-projects/coronavirus-government-response-tracker). All data was updated as of 24 April 2020. Results: Preliminary positive results have been achieved given that the nation confirmed no new community-transmitted cases since 16 April and zero COVID-19 - related deaths throughout the 3-month pandemic period. To date, the pandemic has been successfully controlled thanks to the Vietnamese government's prompt, proactive and decisive responses including mobilization of the health care systems, security forces, economic policies, along with a creative and effective communication campaign corresponding with crucial milestones of the epidemic's progression. Conclusions: Vietnam could be one of the role models in pandemic control for low-resource settings. As the pandemic is still ongoing in an unpredictable trajectory, disease control measures should continue to be put in place in the foreseeable short term.","author":[{"dropping-particle":"","family":"Tran","given":"Thi Phuong Thao","non-dropping-particle":"","parse-names":false,"suffix":""},{"dropping-particle":"","family":"Le","given":"Thanh Ha","non-dropping-particle":"","parse-names":false,"suffix":""},{"dropping-particle":"","family":"Nguyen","given":"Thi Ngoc Phuong","non-dropping-particle":"","parse-names":false,"suffix":""},{"dropping-particle":"","family":"Hoang","given":"Van Minh","non-dropping-particle":"","parse-names":false,"suffix":""}],"container-title":"Journal of global health","id":"ITEM-1","issue":"2","issued":{"date-parts":[["2020"]]},"page":"020502","title":"Rapid response to the COVID-19 pandemic: Vietnam government's experience and preliminary success","type":"article-journal","volume":"10"},"uris":["http://www.mendeley.com/documents/?uuid=52b3fb3f-0fb3-439f-8ffc-61247e8f4ce1"]}],"mendeley":{"formattedCitation":"(Tran &lt;i&gt;et al.&lt;/i&gt;, 2020)","plainTextFormattedCitation":"(Tran et al., 2020)","previouslyFormattedCitation":"(Tran &lt;i&gt;et al.&lt;/i&gt;, 2020)"},"properties":{"noteIndex":0},"schema":"https://github.com/citation-style-language/schema/raw/master/csl-citation.json"}</w:instrText>
      </w:r>
      <w:r w:rsidRPr="005C3E03">
        <w:fldChar w:fldCharType="separate"/>
      </w:r>
      <w:r w:rsidRPr="005C3E03">
        <w:rPr>
          <w:noProof/>
        </w:rPr>
        <w:t xml:space="preserve">(Tran </w:t>
      </w:r>
      <w:r w:rsidRPr="005C3E03">
        <w:rPr>
          <w:i/>
          <w:noProof/>
        </w:rPr>
        <w:t>et al.</w:t>
      </w:r>
      <w:r w:rsidRPr="005C3E03">
        <w:rPr>
          <w:noProof/>
        </w:rPr>
        <w:t>, 2020)</w:t>
      </w:r>
      <w:r w:rsidRPr="005C3E03">
        <w:fldChar w:fldCharType="end"/>
      </w:r>
      <w:r w:rsidRPr="005C3E03">
        <w:t xml:space="preserve">. However, the new strains of Coronavirus have continued to be one of the greatest threats to humanity, causing significant casualties </w:t>
      </w:r>
      <w:r>
        <w:t>(more than 4.55</w:t>
      </w:r>
      <w:r w:rsidRPr="005C3E03">
        <w:t xml:space="preserve"> million </w:t>
      </w:r>
      <w:r w:rsidR="003861EB">
        <w:t>deaths</w:t>
      </w:r>
      <w:r w:rsidR="003861EB" w:rsidRPr="005C3E03">
        <w:t xml:space="preserve"> </w:t>
      </w:r>
      <w:r>
        <w:t>worldwide</w:t>
      </w:r>
      <w:r w:rsidR="00D11A8F">
        <w:t xml:space="preserve"> and over</w:t>
      </w:r>
      <w:r w:rsidR="00B65D8A">
        <w:t xml:space="preserve"> 20</w:t>
      </w:r>
      <w:r w:rsidR="00B42892">
        <w:t>.5</w:t>
      </w:r>
      <w:r w:rsidR="00B65D8A">
        <w:t xml:space="preserve"> thousand</w:t>
      </w:r>
      <w:r w:rsidR="003861EB">
        <w:t xml:space="preserve"> deaths</w:t>
      </w:r>
      <w:r w:rsidR="003861EB" w:rsidRPr="005C3E03">
        <w:t xml:space="preserve"> </w:t>
      </w:r>
      <w:r w:rsidR="00B65D8A">
        <w:t xml:space="preserve">in Vietnam </w:t>
      </w:r>
      <w:r w:rsidR="00824C65">
        <w:t>from</w:t>
      </w:r>
      <w:r w:rsidR="003861EB">
        <w:t xml:space="preserve"> </w:t>
      </w:r>
      <w:r w:rsidR="00B65D8A" w:rsidRPr="005C3E03">
        <w:t>COVID-19</w:t>
      </w:r>
      <w:r w:rsidRPr="005C3E03">
        <w:t xml:space="preserve">) </w:t>
      </w:r>
      <w:r w:rsidR="00D11A8F">
        <w:t xml:space="preserve">and creating </w:t>
      </w:r>
      <w:r w:rsidRPr="005C3E03">
        <w:t>global socio-economic cris</w:t>
      </w:r>
      <w:r w:rsidR="00824C65">
        <w:t>es</w:t>
      </w:r>
      <w:r w:rsidRPr="005C3E03">
        <w:t xml:space="preserve">. Therefore, analysing the effectiveness of media channels </w:t>
      </w:r>
      <w:r w:rsidR="00D11A8F">
        <w:t>in</w:t>
      </w:r>
      <w:r w:rsidRPr="005C3E03">
        <w:t xml:space="preserve"> </w:t>
      </w:r>
      <w:r w:rsidR="00D11A8F">
        <w:t>warning</w:t>
      </w:r>
      <w:r w:rsidR="00D11A8F" w:rsidRPr="005C3E03">
        <w:t xml:space="preserve"> </w:t>
      </w:r>
      <w:r w:rsidRPr="005C3E03">
        <w:t xml:space="preserve">disease will provide essential </w:t>
      </w:r>
      <w:r w:rsidR="00824C65">
        <w:t>insights</w:t>
      </w:r>
      <w:r w:rsidRPr="005C3E03">
        <w:t xml:space="preserve"> to optimise </w:t>
      </w:r>
      <w:r w:rsidR="009C2A04">
        <w:t>pandemic</w:t>
      </w:r>
      <w:r w:rsidRPr="005C3E03">
        <w:t xml:space="preserve"> prevention resources</w:t>
      </w:r>
      <w:r w:rsidR="00D11A8F">
        <w:t xml:space="preserve"> </w:t>
      </w:r>
      <w:r w:rsidRPr="005C3E03">
        <w:fldChar w:fldCharType="begin" w:fldLock="1"/>
      </w:r>
      <w:r w:rsidR="00682B71">
        <w:instrText>ADDIN CSL_CITATION {"citationItems":[{"id":"ITEM-1","itemData":{"DOI":"10.1080/10410236.2020.1847447","ISSN":"15327027","abstract":"Emerging infectious disease (EID) outbreaks such as the ongoing COVID-19 pandemic create unknown risks, uncertainty, and anxiety around the world. Accurate and timely information can help the public understand the outbreak and manage their lives. Presented here is a study of how residents of Hubei Province, the epicenter of the COVID-19 outbreak in China, use media for information seeking, scanning, and sharing while under lockdown through in-depth interviews. We find that (1) individuals primarily acquire information through information scanning from official governmental sources, (2) information sharing is more frequent with family members through private channels than with one’s extended social networks and the general public through pubic channels mostly due to concerns with censorship, and (3) individuals’ information need and information use change substantially during different stages of the outbreak. These findings provide insights into how individuals in China use different media for information during an unprecedented public health crisis and make sense of the limited and often confusing and contradictory information that is available to them. Such findings can inform future health communication efforts during EID outbreaks.","author":[{"dropping-particle":"","family":"Tang","given":"Lu","non-dropping-particle":"","parse-names":false,"suffix":""},{"dropping-particle":"","family":"Zou","given":"Wenxue","non-dropping-particle":"","parse-names":false,"suffix":""}],"container-title":"Health Communication","id":"ITEM-1","issue":"1","issued":{"date-parts":[["2020"]]},"page":"74-80","publisher":"Routledge","title":"Health information consumption under COVID-19 lockdown: An interview study of residents of Hubei Province, China","type":"article-journal","volume":"36"},"uris":["http://www.mendeley.com/documents/?uuid=a01986e8-64f3-4226-888f-59dc59fb057e"]}],"mendeley":{"formattedCitation":"(Tang and Zou, 2020)","plainTextFormattedCitation":"(Tang and Zou, 2020)","previouslyFormattedCitation":"(Tang and Zou, 2020)"},"properties":{"noteIndex":0},"schema":"https://github.com/citation-style-language/schema/raw/master/csl-citation.json"}</w:instrText>
      </w:r>
      <w:r w:rsidRPr="005C3E03">
        <w:fldChar w:fldCharType="separate"/>
      </w:r>
      <w:r w:rsidRPr="005C3E03">
        <w:rPr>
          <w:noProof/>
        </w:rPr>
        <w:t>(Tang and Zou, 2020)</w:t>
      </w:r>
      <w:r w:rsidRPr="005C3E03">
        <w:fldChar w:fldCharType="end"/>
      </w:r>
      <w:r w:rsidRPr="005C3E03">
        <w:t>.</w:t>
      </w:r>
      <w:r w:rsidR="00457D5A">
        <w:t xml:space="preserve"> </w:t>
      </w:r>
      <w:r w:rsidR="00457D5A" w:rsidRPr="005C3E03">
        <w:t xml:space="preserve">Consequently, the population would be empowered to anticipate the problems </w:t>
      </w:r>
      <w:r w:rsidR="00824C65">
        <w:t>earlier</w:t>
      </w:r>
      <w:r w:rsidR="00457D5A" w:rsidRPr="005C3E03">
        <w:t xml:space="preserve"> </w:t>
      </w:r>
      <w:r w:rsidR="00457D5A">
        <w:t xml:space="preserve">and </w:t>
      </w:r>
      <w:r w:rsidR="00D11A8F">
        <w:t xml:space="preserve">implement </w:t>
      </w:r>
      <w:r w:rsidR="00457D5A" w:rsidRPr="005C3E03">
        <w:t>prevent</w:t>
      </w:r>
      <w:r w:rsidR="00D11A8F">
        <w:t>ive</w:t>
      </w:r>
      <w:r w:rsidR="00457D5A" w:rsidRPr="005C3E03">
        <w:t xml:space="preserve"> </w:t>
      </w:r>
      <w:r w:rsidR="00D11A8F">
        <w:t>actions</w:t>
      </w:r>
      <w:r w:rsidR="00457D5A" w:rsidRPr="005C3E03">
        <w:t xml:space="preserve"> appropriately </w:t>
      </w:r>
      <w:r w:rsidR="00457D5A" w:rsidRPr="005C3E03">
        <w:fldChar w:fldCharType="begin" w:fldLock="1"/>
      </w:r>
      <w:r w:rsidR="00457D5A" w:rsidRPr="005C3E03">
        <w:instrText>ADDIN CSL_CITATION {"citationItems":[{"id":"ITEM-1","itemData":{"DOI":"10.2471/BLT.08.056713","ISSN":"00429686","PMID":"19551226","author":[{"dropping-particle":"","family":"Rimal","given":"Rajiv N.","non-dropping-particle":"","parse-names":false,"suffix":""},{"dropping-particle":"","family":"Lapinski","given":"Maria K.","non-dropping-particle":"","parse-names":false,"suffix":""}],"container-title":"Bulletin of the World Health Organization","id":"ITEM-1","issue":"4","issued":{"date-parts":[["2009"]]},"page":"247","title":"Why health communication is important in public health","type":"article","volume":"87"},"uris":["http://www.mendeley.com/documents/?uuid=c2241760-2146-41bc-9d5b-6bce7b17706e"]}],"mendeley":{"formattedCitation":"(Rimal and Lapinski, 2009)","plainTextFormattedCitation":"(Rimal and Lapinski, 2009)","previouslyFormattedCitation":"(Rimal and Lapinski, 2009)"},"properties":{"noteIndex":0},"schema":"https://github.com/citation-style-language/schema/raw/master/csl-citation.json"}</w:instrText>
      </w:r>
      <w:r w:rsidR="00457D5A" w:rsidRPr="005C3E03">
        <w:fldChar w:fldCharType="separate"/>
      </w:r>
      <w:r w:rsidR="00457D5A" w:rsidRPr="005C3E03">
        <w:rPr>
          <w:noProof/>
        </w:rPr>
        <w:t>(Rimal and Lapinski, 2009)</w:t>
      </w:r>
      <w:r w:rsidR="00457D5A" w:rsidRPr="005C3E03">
        <w:fldChar w:fldCharType="end"/>
      </w:r>
      <w:r w:rsidR="00457D5A" w:rsidRPr="005C3E03">
        <w:t>.</w:t>
      </w:r>
    </w:p>
    <w:p w:rsidR="00FF5E91" w:rsidRPr="005C3E03" w:rsidRDefault="00FF5E91" w:rsidP="00FF5E91">
      <w:r w:rsidRPr="005C3E03">
        <w:t>The main goals of this study were to explore:</w:t>
      </w:r>
    </w:p>
    <w:p w:rsidR="00FF5E91" w:rsidRPr="005C3E03" w:rsidRDefault="009C2A04" w:rsidP="00FF5E91">
      <w:pPr>
        <w:pStyle w:val="ListParagraph"/>
        <w:numPr>
          <w:ilvl w:val="0"/>
          <w:numId w:val="16"/>
        </w:numPr>
        <w:tabs>
          <w:tab w:val="left" w:pos="851"/>
        </w:tabs>
        <w:ind w:leftChars="0" w:left="0" w:firstLineChars="0" w:firstLine="567"/>
      </w:pPr>
      <w:r>
        <w:t>The frequencies</w:t>
      </w:r>
      <w:r w:rsidR="00FF5E91" w:rsidRPr="005C3E03">
        <w:t xml:space="preserve"> Vietnamese young people received disease warnings from different media channels;</w:t>
      </w:r>
    </w:p>
    <w:p w:rsidR="00FF5E91" w:rsidRPr="005C3E03" w:rsidRDefault="00FF5E91" w:rsidP="00FF5E91">
      <w:pPr>
        <w:pStyle w:val="ListParagraph"/>
        <w:numPr>
          <w:ilvl w:val="0"/>
          <w:numId w:val="16"/>
        </w:numPr>
        <w:tabs>
          <w:tab w:val="left" w:pos="851"/>
        </w:tabs>
        <w:ind w:leftChars="0" w:left="0" w:firstLineChars="0" w:firstLine="567"/>
      </w:pPr>
      <w:r w:rsidRPr="005C3E03">
        <w:t>The useful</w:t>
      </w:r>
      <w:r w:rsidR="004C6C2E">
        <w:t>ness</w:t>
      </w:r>
      <w:r w:rsidR="00CA0719">
        <w:t xml:space="preserve"> levels</w:t>
      </w:r>
      <w:r w:rsidR="009C2A04">
        <w:t xml:space="preserve"> </w:t>
      </w:r>
      <w:r w:rsidRPr="005C3E03">
        <w:t>of different media channels in warning diseases;</w:t>
      </w:r>
    </w:p>
    <w:p w:rsidR="00D00FD5" w:rsidRDefault="009C2A04" w:rsidP="00D00FD5">
      <w:pPr>
        <w:pStyle w:val="ListParagraph"/>
        <w:numPr>
          <w:ilvl w:val="0"/>
          <w:numId w:val="16"/>
        </w:numPr>
        <w:tabs>
          <w:tab w:val="left" w:pos="851"/>
        </w:tabs>
        <w:ind w:leftChars="0" w:left="0" w:firstLineChars="0" w:firstLine="567"/>
      </w:pPr>
      <w:r>
        <w:t xml:space="preserve">The trust </w:t>
      </w:r>
      <w:r w:rsidR="00CA0719">
        <w:t xml:space="preserve">of Vietnamese </w:t>
      </w:r>
      <w:r w:rsidR="00D00FD5" w:rsidRPr="005C3E03">
        <w:t xml:space="preserve">in the </w:t>
      </w:r>
      <w:r w:rsidR="006455E7">
        <w:t>g</w:t>
      </w:r>
      <w:r w:rsidR="00D00FD5" w:rsidRPr="005C3E03">
        <w:t>overnment's management in case</w:t>
      </w:r>
      <w:r w:rsidR="00CA0719">
        <w:t xml:space="preserve"> of the COVID-19 outbreak;</w:t>
      </w:r>
    </w:p>
    <w:p w:rsidR="00FF5E91" w:rsidRPr="00B42892" w:rsidRDefault="00FF5E91" w:rsidP="00CA0719">
      <w:pPr>
        <w:pStyle w:val="ListParagraph"/>
        <w:numPr>
          <w:ilvl w:val="0"/>
          <w:numId w:val="16"/>
        </w:numPr>
        <w:tabs>
          <w:tab w:val="left" w:pos="851"/>
        </w:tabs>
        <w:ind w:leftChars="0" w:left="0" w:firstLineChars="0" w:firstLine="567"/>
      </w:pPr>
      <w:r w:rsidRPr="00B42892">
        <w:lastRenderedPageBreak/>
        <w:t xml:space="preserve">The </w:t>
      </w:r>
      <w:r w:rsidR="009C2A04" w:rsidRPr="00B42892">
        <w:t>relationship between</w:t>
      </w:r>
      <w:r w:rsidR="00F215AC" w:rsidRPr="00B42892">
        <w:t xml:space="preserve"> </w:t>
      </w:r>
      <w:r w:rsidR="000B70A8" w:rsidRPr="00B42892">
        <w:t>frequencies</w:t>
      </w:r>
      <w:r w:rsidR="00CA0719" w:rsidRPr="00B42892">
        <w:t xml:space="preserve"> of receiving warnings</w:t>
      </w:r>
      <w:r w:rsidR="009C2A04" w:rsidRPr="00B42892">
        <w:t xml:space="preserve">, the </w:t>
      </w:r>
      <w:r w:rsidR="00D00FD5" w:rsidRPr="00B42892">
        <w:t>useful</w:t>
      </w:r>
      <w:r w:rsidR="009C2A04" w:rsidRPr="00B42892">
        <w:t xml:space="preserve">ness </w:t>
      </w:r>
      <w:r w:rsidR="00D00FD5" w:rsidRPr="00B42892">
        <w:t>of media channels</w:t>
      </w:r>
      <w:r w:rsidR="00CA0719" w:rsidRPr="00B42892">
        <w:t xml:space="preserve"> </w:t>
      </w:r>
      <w:r w:rsidR="009C2A04" w:rsidRPr="00B42892">
        <w:t xml:space="preserve">and </w:t>
      </w:r>
      <w:r w:rsidR="00D00FD5" w:rsidRPr="00B42892">
        <w:t xml:space="preserve">behavioural </w:t>
      </w:r>
      <w:r w:rsidR="009C2A04" w:rsidRPr="00B42892">
        <w:t>adaptations</w:t>
      </w:r>
      <w:r w:rsidR="00D00FD5" w:rsidRPr="00B42892">
        <w:t xml:space="preserve"> </w:t>
      </w:r>
      <w:r w:rsidR="00AB6F38" w:rsidRPr="00B42892">
        <w:t xml:space="preserve">after receiving COVID-19 </w:t>
      </w:r>
      <w:r w:rsidR="00824C65">
        <w:t>alerts</w:t>
      </w:r>
      <w:r w:rsidR="00D00FD5" w:rsidRPr="00B42892">
        <w:t>.</w:t>
      </w:r>
    </w:p>
    <w:p w:rsidR="00462BC4" w:rsidRPr="005C3E03" w:rsidRDefault="00462BC4" w:rsidP="00462BC4">
      <w:pPr>
        <w:pStyle w:val="mcCp1"/>
        <w:numPr>
          <w:ilvl w:val="0"/>
          <w:numId w:val="3"/>
        </w:numPr>
        <w:rPr>
          <w:color w:val="000000"/>
        </w:rPr>
      </w:pPr>
      <w:r w:rsidRPr="005C3E03">
        <w:t xml:space="preserve">Research method </w:t>
      </w:r>
    </w:p>
    <w:p w:rsidR="00462BC4" w:rsidRPr="005C3E03" w:rsidRDefault="004C0494" w:rsidP="004C0494">
      <w:pPr>
        <w:pStyle w:val="mcCp2"/>
      </w:pPr>
      <w:r w:rsidRPr="005C3E03">
        <w:rPr>
          <w:color w:val="000000"/>
        </w:rPr>
        <w:t>Data collection and questionnaire</w:t>
      </w:r>
    </w:p>
    <w:p w:rsidR="004C0494" w:rsidRPr="005C3E03" w:rsidRDefault="00824C65" w:rsidP="004C0494">
      <w:r>
        <w:t>Young people</w:t>
      </w:r>
      <w:r w:rsidR="003A48C2" w:rsidRPr="005C3E03">
        <w:t xml:space="preserve"> were the target population of this study </w:t>
      </w:r>
      <w:r w:rsidR="004C0494" w:rsidRPr="005C3E03">
        <w:t xml:space="preserve">because </w:t>
      </w:r>
      <w:r>
        <w:t>they</w:t>
      </w:r>
      <w:r w:rsidR="004C0494" w:rsidRPr="005C3E03">
        <w:t xml:space="preserve"> were the most vulnerable group </w:t>
      </w:r>
      <w:r w:rsidR="00A728BB" w:rsidRPr="005C3E03">
        <w:t>regarding</w:t>
      </w:r>
      <w:r w:rsidR="004C0494" w:rsidRPr="005C3E03">
        <w:t xml:space="preserve"> the pandemic's social and economic impact </w:t>
      </w:r>
      <w:r w:rsidR="004C0494" w:rsidRPr="005C3E03">
        <w:fldChar w:fldCharType="begin" w:fldLock="1"/>
      </w:r>
      <w:r w:rsidR="00682B71">
        <w:instrText>ADDIN CSL_CITATION {"citationItems":[{"id":"ITEM-1","itemData":{"ISBN":"9789220314081","abstract":"This database allows the user to explore the ILO's set of estimates on employment around the world, create charts, and download data.","author":[{"dropping-particle":"","family":"International Labour Organization","given":"","non-dropping-particle":"","parse-names":false,"suffix":""}],"container-title":"International Labour Organization","id":"ITEM-1","issued":{"date-parts":[["2020"]]},"number-of-pages":"127","title":"World employment and social outlook: Trends 2020","type":"book"},"uris":["http://www.mendeley.com/documents/?uuid=76f806b0-5071-4bf7-b6c2-e9a9a7fe0991"]}],"mendeley":{"formattedCitation":"(International Labour Organization, 2020)","plainTextFormattedCitation":"(International Labour Organization, 2020)","previouslyFormattedCitation":"(International Labour Organization, 2020)"},"properties":{"noteIndex":0},"schema":"https://github.com/citation-style-language/schema/raw/master/csl-citation.json"}</w:instrText>
      </w:r>
      <w:r w:rsidR="004C0494" w:rsidRPr="005C3E03">
        <w:fldChar w:fldCharType="separate"/>
      </w:r>
      <w:r w:rsidR="00D9148F" w:rsidRPr="005C3E03">
        <w:rPr>
          <w:noProof/>
        </w:rPr>
        <w:t>(International Labour Organization, 2020)</w:t>
      </w:r>
      <w:r w:rsidR="004C0494" w:rsidRPr="005C3E03">
        <w:fldChar w:fldCharType="end"/>
      </w:r>
      <w:r w:rsidR="004C0494" w:rsidRPr="005C3E03">
        <w:t xml:space="preserve">. This study used data collected from a survey administered randomly to youths in Vietnam. The sampling process was carried out through 2020. </w:t>
      </w:r>
      <w:r>
        <w:t>The p</w:t>
      </w:r>
      <w:r w:rsidR="004C0494" w:rsidRPr="005C3E03">
        <w:t xml:space="preserve">articipants were explicitly </w:t>
      </w:r>
      <w:r>
        <w:t xml:space="preserve">informed </w:t>
      </w:r>
      <w:r w:rsidR="004C0494" w:rsidRPr="005C3E03">
        <w:t xml:space="preserve">about this research's purpose, and they could be assured of anonymity. </w:t>
      </w:r>
      <w:r w:rsidR="004C0494" w:rsidRPr="005C3E03">
        <w:rPr>
          <w:bCs/>
        </w:rPr>
        <w:t>There were proposed media channels</w:t>
      </w:r>
      <w:r w:rsidR="00E744D5" w:rsidRPr="005C3E03">
        <w:rPr>
          <w:bCs/>
        </w:rPr>
        <w:t xml:space="preserve"> to </w:t>
      </w:r>
      <w:r w:rsidR="003A48C2" w:rsidRPr="005C3E03">
        <w:rPr>
          <w:bCs/>
        </w:rPr>
        <w:t>analyse</w:t>
      </w:r>
      <w:r w:rsidR="00E744D5" w:rsidRPr="005C3E03">
        <w:rPr>
          <w:bCs/>
        </w:rPr>
        <w:t>, including</w:t>
      </w:r>
      <w:r w:rsidR="004C0494" w:rsidRPr="005C3E03">
        <w:t xml:space="preserve"> Short Message Service from the Ministry of Health and other state agencies (SMS), television/radio, </w:t>
      </w:r>
      <w:r w:rsidR="00B008A4" w:rsidRPr="005C3E03">
        <w:t xml:space="preserve">printed media (newspaper, </w:t>
      </w:r>
      <w:r w:rsidR="004C0494" w:rsidRPr="005C3E03">
        <w:t>magazine</w:t>
      </w:r>
      <w:r w:rsidR="00B008A4" w:rsidRPr="005C3E03">
        <w:t>, brochures…)</w:t>
      </w:r>
      <w:r w:rsidR="002A02C3" w:rsidRPr="005C3E03">
        <w:t>, s</w:t>
      </w:r>
      <w:r w:rsidR="004C0494" w:rsidRPr="005C3E03">
        <w:t>ocial network</w:t>
      </w:r>
      <w:r w:rsidR="002A02C3" w:rsidRPr="005C3E03">
        <w:t>s</w:t>
      </w:r>
      <w:r w:rsidR="004C0494" w:rsidRPr="005C3E03">
        <w:t>, website</w:t>
      </w:r>
      <w:r w:rsidR="002A02C3" w:rsidRPr="005C3E03">
        <w:t>s</w:t>
      </w:r>
      <w:r w:rsidR="004C0494" w:rsidRPr="005C3E03">
        <w:t xml:space="preserve"> of state agencies, website</w:t>
      </w:r>
      <w:r w:rsidR="002A02C3" w:rsidRPr="005C3E03">
        <w:t>s</w:t>
      </w:r>
      <w:r w:rsidR="004C0494" w:rsidRPr="005C3E03">
        <w:t xml:space="preserve"> of non-state agencies, WOM conversations, bulletin b</w:t>
      </w:r>
      <w:r>
        <w:t>oards on the streets, health</w:t>
      </w:r>
      <w:r w:rsidR="004C0494" w:rsidRPr="005C3E03">
        <w:t xml:space="preserve"> apps.</w:t>
      </w:r>
      <w:r w:rsidR="00E744D5" w:rsidRPr="005C3E03">
        <w:t xml:space="preserve"> </w:t>
      </w:r>
      <w:r w:rsidR="004C0494" w:rsidRPr="005C3E03">
        <w:t>All respondents answered the questions concerning:</w:t>
      </w:r>
    </w:p>
    <w:p w:rsidR="004C0494" w:rsidRPr="005C3E03" w:rsidRDefault="004C0494" w:rsidP="004C0494">
      <w:pPr>
        <w:pStyle w:val="ListParagraph"/>
        <w:numPr>
          <w:ilvl w:val="0"/>
          <w:numId w:val="20"/>
        </w:numPr>
        <w:tabs>
          <w:tab w:val="left" w:pos="851"/>
        </w:tabs>
        <w:ind w:leftChars="0" w:left="0" w:firstLineChars="0" w:firstLine="567"/>
      </w:pPr>
      <w:r w:rsidRPr="005C3E03">
        <w:rPr>
          <w:i/>
        </w:rPr>
        <w:t>Sociodemographic characteristics</w:t>
      </w:r>
      <w:r w:rsidR="00BD3CD8" w:rsidRPr="005C3E03">
        <w:t xml:space="preserve"> (</w:t>
      </w:r>
      <w:r w:rsidRPr="005C3E03">
        <w:t>age, gender, housing type, monthly expenditure…</w:t>
      </w:r>
      <w:r w:rsidR="00BD3CD8" w:rsidRPr="005C3E03">
        <w:t>).</w:t>
      </w:r>
    </w:p>
    <w:p w:rsidR="004C0494" w:rsidRPr="005C3E03" w:rsidRDefault="004C0494" w:rsidP="004C0494">
      <w:pPr>
        <w:pStyle w:val="ListParagraph"/>
        <w:numPr>
          <w:ilvl w:val="0"/>
          <w:numId w:val="20"/>
        </w:numPr>
        <w:tabs>
          <w:tab w:val="left" w:pos="851"/>
        </w:tabs>
        <w:ind w:leftChars="0" w:left="0" w:firstLineChars="0" w:firstLine="567"/>
      </w:pPr>
      <w:r w:rsidRPr="005C3E03">
        <w:rPr>
          <w:bCs/>
          <w:i/>
        </w:rPr>
        <w:t xml:space="preserve">The frequencies of receiving disease warnings through </w:t>
      </w:r>
      <w:r w:rsidR="00BD3CD8" w:rsidRPr="005C3E03">
        <w:rPr>
          <w:bCs/>
          <w:i/>
        </w:rPr>
        <w:t>each media channel</w:t>
      </w:r>
      <w:r w:rsidRPr="005C3E03">
        <w:rPr>
          <w:bCs/>
        </w:rPr>
        <w:t xml:space="preserve">. </w:t>
      </w:r>
      <w:r w:rsidRPr="005C3E03">
        <w:t>The respondents chose from 1=</w:t>
      </w:r>
      <w:r w:rsidRPr="005C3E03">
        <w:rPr>
          <w:bCs/>
        </w:rPr>
        <w:t>'</w:t>
      </w:r>
      <w:r w:rsidRPr="005C3E03">
        <w:t>Almost never' to 5= 'Always (practically every day)'.</w:t>
      </w:r>
    </w:p>
    <w:p w:rsidR="004C0494" w:rsidRPr="005C3E03" w:rsidRDefault="004C0494" w:rsidP="004C0494">
      <w:pPr>
        <w:pStyle w:val="ListParagraph"/>
        <w:numPr>
          <w:ilvl w:val="0"/>
          <w:numId w:val="21"/>
        </w:numPr>
        <w:tabs>
          <w:tab w:val="left" w:pos="851"/>
        </w:tabs>
        <w:ind w:leftChars="0" w:left="0" w:firstLineChars="0" w:firstLine="567"/>
      </w:pPr>
      <w:r w:rsidRPr="005C3E03">
        <w:rPr>
          <w:bCs/>
          <w:i/>
        </w:rPr>
        <w:t>The usefulness</w:t>
      </w:r>
      <w:r w:rsidR="00EE2F3D">
        <w:rPr>
          <w:bCs/>
          <w:i/>
        </w:rPr>
        <w:t xml:space="preserve"> level</w:t>
      </w:r>
      <w:r w:rsidRPr="005C3E03">
        <w:rPr>
          <w:bCs/>
          <w:i/>
        </w:rPr>
        <w:t xml:space="preserve"> of </w:t>
      </w:r>
      <w:r w:rsidRPr="005C3E03">
        <w:rPr>
          <w:i/>
        </w:rPr>
        <w:t>media channel</w:t>
      </w:r>
      <w:r w:rsidR="00B42892">
        <w:rPr>
          <w:i/>
        </w:rPr>
        <w:t>s</w:t>
      </w:r>
      <w:r w:rsidRPr="005C3E03">
        <w:rPr>
          <w:i/>
        </w:rPr>
        <w:t xml:space="preserve"> </w:t>
      </w:r>
      <w:r w:rsidRPr="005C3E03">
        <w:rPr>
          <w:bCs/>
          <w:i/>
        </w:rPr>
        <w:t>in warning disease</w:t>
      </w:r>
      <w:r w:rsidR="00BD3CD8" w:rsidRPr="005C3E03">
        <w:t>.</w:t>
      </w:r>
      <w:r w:rsidRPr="005C3E03">
        <w:t xml:space="preserve"> The respondents answered the question by rating from 1=' Extremely useless' to 5='Extremely useful'.</w:t>
      </w:r>
    </w:p>
    <w:p w:rsidR="004C0494" w:rsidRPr="005C3E03" w:rsidRDefault="004C0494" w:rsidP="004C0494">
      <w:pPr>
        <w:pStyle w:val="ListParagraph"/>
        <w:numPr>
          <w:ilvl w:val="0"/>
          <w:numId w:val="21"/>
        </w:numPr>
        <w:tabs>
          <w:tab w:val="left" w:pos="851"/>
        </w:tabs>
        <w:ind w:leftChars="0" w:left="0" w:firstLineChars="0" w:firstLine="567"/>
      </w:pPr>
      <w:r w:rsidRPr="005C3E03">
        <w:rPr>
          <w:bCs/>
          <w:i/>
        </w:rPr>
        <w:t>Travel plan adaptions after receiving COVID-19 warnings</w:t>
      </w:r>
      <w:r w:rsidRPr="005C3E03">
        <w:t xml:space="preserve">. The participants chose between options: </w:t>
      </w:r>
      <w:r w:rsidR="008359CC" w:rsidRPr="005C3E03">
        <w:rPr>
          <w:bCs/>
        </w:rPr>
        <w:t>'</w:t>
      </w:r>
      <w:r w:rsidRPr="005C3E03">
        <w:t>Cancel</w:t>
      </w:r>
      <w:r w:rsidR="008359CC" w:rsidRPr="005C3E03">
        <w:rPr>
          <w:bCs/>
        </w:rPr>
        <w:t>'</w:t>
      </w:r>
      <w:r w:rsidRPr="005C3E03">
        <w:t xml:space="preserve">, </w:t>
      </w:r>
      <w:r w:rsidR="008359CC" w:rsidRPr="005C3E03">
        <w:rPr>
          <w:bCs/>
        </w:rPr>
        <w:t>'</w:t>
      </w:r>
      <w:r w:rsidR="00BD3CD8" w:rsidRPr="005C3E03">
        <w:t>Postpone</w:t>
      </w:r>
      <w:r w:rsidR="008359CC" w:rsidRPr="005C3E03">
        <w:rPr>
          <w:bCs/>
        </w:rPr>
        <w:t>'</w:t>
      </w:r>
      <w:r w:rsidRPr="005C3E03">
        <w:t xml:space="preserve">, </w:t>
      </w:r>
      <w:r w:rsidR="008359CC" w:rsidRPr="005C3E03">
        <w:rPr>
          <w:bCs/>
        </w:rPr>
        <w:t>'</w:t>
      </w:r>
      <w:r w:rsidR="00BD3CD8" w:rsidRPr="005C3E03">
        <w:t>N</w:t>
      </w:r>
      <w:r w:rsidRPr="005C3E03">
        <w:t xml:space="preserve">ot </w:t>
      </w:r>
      <w:r w:rsidR="00BD3CD8" w:rsidRPr="005C3E03">
        <w:t>postpone</w:t>
      </w:r>
      <w:r w:rsidRPr="005C3E03">
        <w:t>, but change the route/destination/transport mode</w:t>
      </w:r>
      <w:r w:rsidR="008359CC" w:rsidRPr="005C3E03">
        <w:rPr>
          <w:bCs/>
        </w:rPr>
        <w:t>'</w:t>
      </w:r>
      <w:r w:rsidRPr="005C3E03">
        <w:t xml:space="preserve">, </w:t>
      </w:r>
      <w:r w:rsidR="008359CC" w:rsidRPr="005C3E03">
        <w:rPr>
          <w:bCs/>
        </w:rPr>
        <w:t>'</w:t>
      </w:r>
      <w:r w:rsidR="00BD3CD8" w:rsidRPr="005C3E03">
        <w:t>N</w:t>
      </w:r>
      <w:r w:rsidRPr="005C3E03">
        <w:t>ot change</w:t>
      </w:r>
      <w:r w:rsidR="008359CC" w:rsidRPr="005C3E03">
        <w:rPr>
          <w:bCs/>
        </w:rPr>
        <w:t>'</w:t>
      </w:r>
      <w:r w:rsidRPr="005C3E03">
        <w:t xml:space="preserve"> for so</w:t>
      </w:r>
      <w:r w:rsidR="00E744D5" w:rsidRPr="005C3E03">
        <w:t>me proposed travel plans including</w:t>
      </w:r>
      <w:r w:rsidRPr="005C3E03">
        <w:t xml:space="preserve"> Going to </w:t>
      </w:r>
      <w:r w:rsidR="00BD3CD8" w:rsidRPr="005C3E03">
        <w:t>study/workplace</w:t>
      </w:r>
      <w:r w:rsidRPr="005C3E03">
        <w:t xml:space="preserve">, Shopping, Hanging-out, Traveling </w:t>
      </w:r>
      <w:r w:rsidR="00BD3CD8" w:rsidRPr="005C3E03">
        <w:t xml:space="preserve">type </w:t>
      </w:r>
      <w:r w:rsidRPr="005C3E03">
        <w:t xml:space="preserve">1 (go out of the current city because there were pandemic alerts in that city), Traveling </w:t>
      </w:r>
      <w:r w:rsidR="00BD3CD8" w:rsidRPr="005C3E03">
        <w:t xml:space="preserve">type </w:t>
      </w:r>
      <w:r w:rsidRPr="005C3E03">
        <w:t xml:space="preserve">2 (go to the city where there were pandemic alerts in that city). </w:t>
      </w:r>
    </w:p>
    <w:p w:rsidR="004C0494" w:rsidRPr="005C3E03" w:rsidRDefault="004C0494" w:rsidP="004C0494">
      <w:pPr>
        <w:pStyle w:val="ListParagraph"/>
        <w:numPr>
          <w:ilvl w:val="0"/>
          <w:numId w:val="21"/>
        </w:numPr>
        <w:tabs>
          <w:tab w:val="left" w:pos="851"/>
        </w:tabs>
        <w:ind w:leftChars="0" w:left="0" w:firstLineChars="0" w:firstLine="567"/>
      </w:pPr>
      <w:r w:rsidRPr="005C3E03">
        <w:rPr>
          <w:bCs/>
          <w:i/>
        </w:rPr>
        <w:t xml:space="preserve">The trust level in the </w:t>
      </w:r>
      <w:r w:rsidR="006455E7">
        <w:rPr>
          <w:bCs/>
          <w:i/>
        </w:rPr>
        <w:t>g</w:t>
      </w:r>
      <w:r w:rsidRPr="005C3E03">
        <w:rPr>
          <w:bCs/>
          <w:i/>
        </w:rPr>
        <w:t>overnment's management before and during the COVID-19 outbreak</w:t>
      </w:r>
      <w:r w:rsidRPr="005C3E03">
        <w:rPr>
          <w:bCs/>
        </w:rPr>
        <w:t xml:space="preserve">. </w:t>
      </w:r>
      <w:r w:rsidRPr="005C3E03">
        <w:t xml:space="preserve">Respondents chose between </w:t>
      </w:r>
      <w:r w:rsidR="00EE2F3D">
        <w:t>levels: 1='Not trust at all' to</w:t>
      </w:r>
      <w:r w:rsidRPr="005C3E03">
        <w:t xml:space="preserve"> 5='Completely trust'.</w:t>
      </w:r>
    </w:p>
    <w:p w:rsidR="004C0494" w:rsidRPr="005C3E03" w:rsidRDefault="004C0494" w:rsidP="0050017F">
      <w:pPr>
        <w:pStyle w:val="ListParagraph"/>
        <w:numPr>
          <w:ilvl w:val="0"/>
          <w:numId w:val="19"/>
        </w:numPr>
        <w:tabs>
          <w:tab w:val="left" w:pos="851"/>
        </w:tabs>
        <w:ind w:leftChars="0" w:left="0" w:firstLineChars="0" w:firstLine="567"/>
      </w:pPr>
      <w:r w:rsidRPr="005C3E03">
        <w:rPr>
          <w:bCs/>
          <w:i/>
        </w:rPr>
        <w:t xml:space="preserve">Agreement level to implement prevention </w:t>
      </w:r>
      <w:r w:rsidR="00B42892">
        <w:rPr>
          <w:bCs/>
          <w:i/>
        </w:rPr>
        <w:t>actions</w:t>
      </w:r>
      <w:r w:rsidR="008359CC" w:rsidRPr="005C3E03">
        <w:t>.</w:t>
      </w:r>
      <w:r w:rsidRPr="005C3E03">
        <w:t xml:space="preserve"> The respondents answered by choosing from 1='Totally not agree' to 5= 'Totally agree'</w:t>
      </w:r>
      <w:r w:rsidR="008359CC" w:rsidRPr="005C3E03">
        <w:t xml:space="preserve"> for </w:t>
      </w:r>
      <w:r w:rsidR="000E1BAD">
        <w:t>ten proposed</w:t>
      </w:r>
      <w:r w:rsidR="008359CC" w:rsidRPr="005C3E03">
        <w:t xml:space="preserve"> acti</w:t>
      </w:r>
      <w:r w:rsidR="001A1DEC" w:rsidRPr="005C3E03">
        <w:t>on</w:t>
      </w:r>
      <w:r w:rsidR="00EE2F3D">
        <w:t>s (</w:t>
      </w:r>
      <w:r w:rsidRPr="000E1BAD">
        <w:rPr>
          <w:i/>
        </w:rPr>
        <w:t>Report family medical his</w:t>
      </w:r>
      <w:r w:rsidR="008359CC" w:rsidRPr="000E1BAD">
        <w:rPr>
          <w:i/>
        </w:rPr>
        <w:t xml:space="preserve">tory honestly (including </w:t>
      </w:r>
      <w:r w:rsidR="00BD3CD8" w:rsidRPr="000E1BAD">
        <w:rPr>
          <w:i/>
        </w:rPr>
        <w:t>self-report</w:t>
      </w:r>
      <w:r w:rsidR="008359CC" w:rsidRPr="000E1BAD">
        <w:rPr>
          <w:i/>
        </w:rPr>
        <w:t xml:space="preserve">); </w:t>
      </w:r>
      <w:r w:rsidRPr="000E1BAD">
        <w:rPr>
          <w:i/>
        </w:rPr>
        <w:t>Report your current</w:t>
      </w:r>
      <w:r w:rsidR="008359CC" w:rsidRPr="000E1BAD">
        <w:rPr>
          <w:i/>
        </w:rPr>
        <w:t xml:space="preserve"> health status honestly; </w:t>
      </w:r>
      <w:r w:rsidRPr="000E1BAD">
        <w:rPr>
          <w:i/>
        </w:rPr>
        <w:t>Go into mandatory isolation/quarantine as directed by the public health</w:t>
      </w:r>
      <w:r w:rsidR="00BD3CD8" w:rsidRPr="000E1BAD">
        <w:rPr>
          <w:i/>
        </w:rPr>
        <w:t xml:space="preserve"> authority if you have symptoms;</w:t>
      </w:r>
      <w:r w:rsidR="008359CC" w:rsidRPr="000E1BAD">
        <w:rPr>
          <w:i/>
        </w:rPr>
        <w:t xml:space="preserve"> </w:t>
      </w:r>
      <w:r w:rsidRPr="000E1BAD">
        <w:rPr>
          <w:i/>
        </w:rPr>
        <w:t>Practice physical distancing and st</w:t>
      </w:r>
      <w:r w:rsidR="008359CC" w:rsidRPr="000E1BAD">
        <w:rPr>
          <w:i/>
        </w:rPr>
        <w:t xml:space="preserve">ay at home if you have symptoms; </w:t>
      </w:r>
      <w:r w:rsidRPr="000E1BAD">
        <w:rPr>
          <w:i/>
        </w:rPr>
        <w:t xml:space="preserve">Take recommended measures to prevent further transmission </w:t>
      </w:r>
      <w:r w:rsidR="008359CC" w:rsidRPr="000E1BAD">
        <w:rPr>
          <w:i/>
        </w:rPr>
        <w:t xml:space="preserve">of the virus to society; </w:t>
      </w:r>
      <w:r w:rsidRPr="000E1BAD">
        <w:rPr>
          <w:i/>
        </w:rPr>
        <w:t>Spend more money on purchasing medical equipment to prevent the pandemic</w:t>
      </w:r>
      <w:r w:rsidR="008359CC" w:rsidRPr="000E1BAD">
        <w:rPr>
          <w:i/>
        </w:rPr>
        <w:t xml:space="preserve">; </w:t>
      </w:r>
      <w:r w:rsidRPr="000E1BAD">
        <w:rPr>
          <w:i/>
        </w:rPr>
        <w:t>Spend more money on online services (home delivery, online shopping...)</w:t>
      </w:r>
      <w:r w:rsidR="008359CC" w:rsidRPr="000E1BAD">
        <w:rPr>
          <w:i/>
        </w:rPr>
        <w:t xml:space="preserve">; </w:t>
      </w:r>
      <w:r w:rsidRPr="000E1BAD">
        <w:rPr>
          <w:i/>
        </w:rPr>
        <w:t>Spend money to get vaccinated</w:t>
      </w:r>
      <w:r w:rsidR="008359CC" w:rsidRPr="000E1BAD">
        <w:rPr>
          <w:i/>
        </w:rPr>
        <w:t xml:space="preserve">; </w:t>
      </w:r>
      <w:r w:rsidRPr="000E1BAD">
        <w:rPr>
          <w:i/>
        </w:rPr>
        <w:t>Donate to the pandemic prevention fund</w:t>
      </w:r>
      <w:r w:rsidR="008359CC" w:rsidRPr="000E1BAD">
        <w:rPr>
          <w:i/>
        </w:rPr>
        <w:t xml:space="preserve">; </w:t>
      </w:r>
      <w:r w:rsidRPr="000E1BAD">
        <w:rPr>
          <w:i/>
        </w:rPr>
        <w:t>Participate in pandemic prevention campaigns in the locality</w:t>
      </w:r>
      <w:r w:rsidR="00EE2F3D" w:rsidRPr="00EE2F3D">
        <w:t>)</w:t>
      </w:r>
      <w:r w:rsidRPr="005C3E03">
        <w:t>.</w:t>
      </w:r>
      <w:r w:rsidR="000E1BAD">
        <w:t xml:space="preserve"> </w:t>
      </w:r>
      <w:r w:rsidR="00EE2F3D">
        <w:t>Finally, t</w:t>
      </w:r>
      <w:r w:rsidR="000E1BAD">
        <w:t>he overall agreement level was calculated by summing al</w:t>
      </w:r>
      <w:r w:rsidR="00B42892">
        <w:t>l those scores.</w:t>
      </w:r>
    </w:p>
    <w:p w:rsidR="004C0494" w:rsidRPr="005C3E03" w:rsidRDefault="004C0494" w:rsidP="00CA3FEE">
      <w:r w:rsidRPr="005C3E03">
        <w:t>There were 4,648 sufficiently informative samples left for data analysis after removing the non-conforming responses.</w:t>
      </w:r>
    </w:p>
    <w:p w:rsidR="00462BC4" w:rsidRPr="005C3E03" w:rsidRDefault="008359CC" w:rsidP="008359CC">
      <w:pPr>
        <w:pStyle w:val="mcCp2"/>
        <w:rPr>
          <w:color w:val="000000"/>
        </w:rPr>
      </w:pPr>
      <w:r w:rsidRPr="005C3E03">
        <w:rPr>
          <w:color w:val="000000"/>
        </w:rPr>
        <w:t>Statistical analysis</w:t>
      </w:r>
    </w:p>
    <w:p w:rsidR="008359CC" w:rsidRPr="005C3E03" w:rsidRDefault="000E1BAD" w:rsidP="008359CC">
      <w:r>
        <w:t>D</w:t>
      </w:r>
      <w:r w:rsidR="008359CC" w:rsidRPr="005C3E03">
        <w:t>escriptive analysis was used to explore the characteristics of respondents.</w:t>
      </w:r>
      <w:r>
        <w:t xml:space="preserve"> P</w:t>
      </w:r>
      <w:r w:rsidR="008359CC" w:rsidRPr="005C3E03">
        <w:t xml:space="preserve">aired-samples t-tests were applied to compare the </w:t>
      </w:r>
      <w:r w:rsidR="00B42892" w:rsidRPr="005C3E03">
        <w:t xml:space="preserve">trust </w:t>
      </w:r>
      <w:r w:rsidR="008359CC" w:rsidRPr="005C3E03">
        <w:t>level</w:t>
      </w:r>
      <w:r>
        <w:t>s</w:t>
      </w:r>
      <w:r w:rsidR="008359CC" w:rsidRPr="005C3E03">
        <w:t xml:space="preserve"> in the </w:t>
      </w:r>
      <w:r w:rsidR="006455E7">
        <w:t>g</w:t>
      </w:r>
      <w:r w:rsidR="008359CC" w:rsidRPr="005C3E03">
        <w:t>overnment's management before and during the COVID-19 pandemic.</w:t>
      </w:r>
      <w:r>
        <w:t xml:space="preserve"> </w:t>
      </w:r>
      <w:r w:rsidR="008359CC" w:rsidRPr="005C3E03">
        <w:t>Independent-sample t-tests were</w:t>
      </w:r>
      <w:r>
        <w:t xml:space="preserve"> also</w:t>
      </w:r>
      <w:r w:rsidR="008359CC" w:rsidRPr="005C3E03">
        <w:t xml:space="preserve"> carried out to examine the disparity in the trust levels between the two genders. </w:t>
      </w:r>
      <w:r>
        <w:t>T</w:t>
      </w:r>
      <w:r w:rsidR="008359CC" w:rsidRPr="005C3E03">
        <w:t>hree questions (</w:t>
      </w:r>
      <w:r w:rsidR="008359CC" w:rsidRPr="000E1BAD">
        <w:rPr>
          <w:i/>
        </w:rPr>
        <w:t xml:space="preserve">'the frequencies of receiving disease warnings', 'the usefulness of channels in warning disease ', </w:t>
      </w:r>
      <w:r w:rsidR="008359CC" w:rsidRPr="000E1BAD">
        <w:t>and</w:t>
      </w:r>
      <w:r w:rsidR="008359CC" w:rsidRPr="000E1BAD">
        <w:rPr>
          <w:i/>
        </w:rPr>
        <w:t xml:space="preserve"> 'the agreement to implement the prevention activities'</w:t>
      </w:r>
      <w:r w:rsidR="008359CC" w:rsidRPr="005C3E03">
        <w:t>)</w:t>
      </w:r>
      <w:r>
        <w:t xml:space="preserve"> were measured by ordinal scales</w:t>
      </w:r>
      <w:r w:rsidR="008359CC" w:rsidRPr="005C3E03">
        <w:t>, so the authors used Friedman's ANOVA, a non-parametric tool, to test the hypothesis that there were no significant differences between mean ranks of proposed media channels.</w:t>
      </w:r>
      <w:r>
        <w:t xml:space="preserve"> </w:t>
      </w:r>
      <w:r w:rsidRPr="00B42892">
        <w:t xml:space="preserve">Finally, </w:t>
      </w:r>
      <w:r w:rsidR="009345F1" w:rsidRPr="00B42892">
        <w:t>generali</w:t>
      </w:r>
      <w:r w:rsidR="00C813CC" w:rsidRPr="00B42892">
        <w:t>s</w:t>
      </w:r>
      <w:r w:rsidR="009345F1" w:rsidRPr="00B42892">
        <w:t>ed linear</w:t>
      </w:r>
      <w:r w:rsidRPr="00B42892">
        <w:t xml:space="preserve"> </w:t>
      </w:r>
      <w:r w:rsidR="000F72AB" w:rsidRPr="00B42892">
        <w:t>model</w:t>
      </w:r>
      <w:r w:rsidR="008A4474" w:rsidRPr="00B42892">
        <w:t>ling</w:t>
      </w:r>
      <w:r w:rsidRPr="00B42892">
        <w:t xml:space="preserve"> </w:t>
      </w:r>
      <w:r w:rsidR="008A4474" w:rsidRPr="00B42892">
        <w:t xml:space="preserve">(GLM) </w:t>
      </w:r>
      <w:r w:rsidRPr="00B42892">
        <w:t>was applied to predict the overall agreement level to implement the prevent</w:t>
      </w:r>
      <w:r w:rsidR="00B02E24" w:rsidRPr="00B42892">
        <w:t>ative measures</w:t>
      </w:r>
      <w:r w:rsidRPr="00B42892">
        <w:t xml:space="preserve"> given the set of independent variables, including social-demographic information and the respondent's usage of media chann</w:t>
      </w:r>
      <w:r w:rsidR="004C6C2E" w:rsidRPr="00B42892">
        <w:t>els to obtain disease warnings.</w:t>
      </w:r>
    </w:p>
    <w:p w:rsidR="00462BC4" w:rsidRPr="005C3E03" w:rsidRDefault="00462BC4" w:rsidP="00462BC4">
      <w:pPr>
        <w:pStyle w:val="mcCp1"/>
        <w:numPr>
          <w:ilvl w:val="0"/>
          <w:numId w:val="3"/>
        </w:numPr>
        <w:rPr>
          <w:color w:val="000000"/>
        </w:rPr>
      </w:pPr>
      <w:r w:rsidRPr="005C3E03">
        <w:lastRenderedPageBreak/>
        <w:t>Results and discussion</w:t>
      </w:r>
      <w:r w:rsidRPr="005C3E03">
        <w:rPr>
          <w:color w:val="000000"/>
        </w:rPr>
        <w:t xml:space="preserve"> </w:t>
      </w:r>
    </w:p>
    <w:p w:rsidR="00462BC4" w:rsidRPr="005C3E03" w:rsidRDefault="00462BC4" w:rsidP="00462BC4">
      <w:pPr>
        <w:pStyle w:val="mcCp2"/>
        <w:numPr>
          <w:ilvl w:val="1"/>
          <w:numId w:val="3"/>
        </w:numPr>
      </w:pPr>
      <w:r w:rsidRPr="005C3E03">
        <w:t>Results</w:t>
      </w:r>
    </w:p>
    <w:p w:rsidR="008359CC" w:rsidRPr="005C3E03" w:rsidRDefault="008359CC" w:rsidP="008359CC">
      <w:r w:rsidRPr="005C3E03">
        <w:t xml:space="preserve">The sample included 4,648 </w:t>
      </w:r>
      <w:r w:rsidR="00BD3CD8" w:rsidRPr="005C3E03">
        <w:t xml:space="preserve">young </w:t>
      </w:r>
      <w:r w:rsidRPr="005C3E03">
        <w:t xml:space="preserve">people with </w:t>
      </w:r>
      <w:r w:rsidR="00824C65">
        <w:t>a mean</w:t>
      </w:r>
      <w:r w:rsidRPr="005C3E03">
        <w:t xml:space="preserve"> age of 20.53 (from 18 to 26 years old), male</w:t>
      </w:r>
      <w:r w:rsidR="001A1DEC" w:rsidRPr="005C3E03">
        <w:t>s</w:t>
      </w:r>
      <w:r w:rsidRPr="005C3E03">
        <w:t xml:space="preserve"> accounted for 19.5%, and females accounted for 80.5%. More than 50% of </w:t>
      </w:r>
      <w:r w:rsidR="00BD3CD8" w:rsidRPr="005C3E03">
        <w:t>them</w:t>
      </w:r>
      <w:r w:rsidRPr="005C3E03">
        <w:t xml:space="preserve"> lived in rented rooms, and 36.4% lived with families in </w:t>
      </w:r>
      <w:r w:rsidR="00BD3CD8" w:rsidRPr="005C3E03">
        <w:t xml:space="preserve">their </w:t>
      </w:r>
      <w:r w:rsidRPr="005C3E03">
        <w:t xml:space="preserve">private houses. </w:t>
      </w:r>
      <w:r w:rsidR="00BD3CD8" w:rsidRPr="005C3E03">
        <w:t>T</w:t>
      </w:r>
      <w:r w:rsidRPr="005C3E03">
        <w:t>he majority of respondents spent less than $</w:t>
      </w:r>
      <w:r w:rsidR="003A48C2" w:rsidRPr="005C3E03">
        <w:t>200</w:t>
      </w:r>
      <w:r w:rsidRPr="005C3E03">
        <w:t xml:space="preserve"> per month, </w:t>
      </w:r>
      <w:r w:rsidR="00A728BB" w:rsidRPr="005C3E03">
        <w:t>which</w:t>
      </w:r>
      <w:r w:rsidRPr="005C3E03">
        <w:t xml:space="preserve"> was consistent with the socio-economic reality of Vietnam. After receiving the COVID-19 alert, most Vietnamese </w:t>
      </w:r>
      <w:r w:rsidR="00BD3CD8" w:rsidRPr="005C3E03">
        <w:t xml:space="preserve">youths </w:t>
      </w:r>
      <w:r w:rsidRPr="005C3E03">
        <w:t>cancelled their travel plans, and 52.6% postponed their plan</w:t>
      </w:r>
      <w:r w:rsidR="001A1DEC" w:rsidRPr="005C3E03">
        <w:t>s</w:t>
      </w:r>
      <w:r w:rsidRPr="005C3E03">
        <w:t xml:space="preserve"> to go to studying/working locations (</w:t>
      </w:r>
      <w:r w:rsidRPr="005C3E03">
        <w:fldChar w:fldCharType="begin"/>
      </w:r>
      <w:r w:rsidRPr="005C3E03">
        <w:instrText xml:space="preserve"> REF _Ref71811625 \h  \* MERGEFORMAT </w:instrText>
      </w:r>
      <w:r w:rsidRPr="005C3E03">
        <w:fldChar w:fldCharType="separate"/>
      </w:r>
      <w:r w:rsidRPr="005C3E03">
        <w:t xml:space="preserve">Table </w:t>
      </w:r>
      <w:r w:rsidRPr="005C3E03">
        <w:rPr>
          <w:noProof/>
        </w:rPr>
        <w:t>1</w:t>
      </w:r>
      <w:r w:rsidRPr="005C3E03">
        <w:fldChar w:fldCharType="end"/>
      </w:r>
      <w:r w:rsidRPr="005C3E03">
        <w:t>).</w:t>
      </w:r>
    </w:p>
    <w:p w:rsidR="008359CC" w:rsidRPr="005C3E03" w:rsidRDefault="008359CC" w:rsidP="00AF31AB">
      <w:pPr>
        <w:pStyle w:val="ChthchBngbiu-Hnhv"/>
      </w:pPr>
      <w:bookmarkStart w:id="0" w:name="_Ref71811625"/>
      <w:r w:rsidRPr="005C3E03">
        <w:t xml:space="preserve">Table </w:t>
      </w:r>
      <w:r w:rsidRPr="005C3E03">
        <w:fldChar w:fldCharType="begin"/>
      </w:r>
      <w:r w:rsidRPr="005C3E03">
        <w:instrText xml:space="preserve"> SEQ Table \* ARABIC </w:instrText>
      </w:r>
      <w:r w:rsidRPr="005C3E03">
        <w:fldChar w:fldCharType="separate"/>
      </w:r>
      <w:r w:rsidR="00DD2133">
        <w:rPr>
          <w:noProof/>
        </w:rPr>
        <w:t>1</w:t>
      </w:r>
      <w:r w:rsidRPr="005C3E03">
        <w:fldChar w:fldCharType="end"/>
      </w:r>
      <w:bookmarkEnd w:id="0"/>
      <w:r w:rsidRPr="005C3E03">
        <w:t xml:space="preserve">. Travel plan </w:t>
      </w:r>
      <w:r w:rsidR="00A728BB" w:rsidRPr="005C3E03">
        <w:t>adjustments</w:t>
      </w:r>
      <w:r w:rsidRPr="005C3E03">
        <w:t xml:space="preserve"> after receiving getting COVID-19 warnings </w:t>
      </w:r>
      <w:r w:rsidR="00AF31AB" w:rsidRPr="005C3E03">
        <w:t>(%)</w:t>
      </w:r>
      <w:r w:rsidR="00CA3FEE" w:rsidRPr="005C3E03">
        <w:t>.</w:t>
      </w:r>
    </w:p>
    <w:tbl>
      <w:tblPr>
        <w:tblW w:w="0" w:type="auto"/>
        <w:jc w:val="center"/>
        <w:tblLayout w:type="fixed"/>
        <w:tblCellMar>
          <w:left w:w="0" w:type="dxa"/>
          <w:right w:w="0" w:type="dxa"/>
        </w:tblCellMar>
        <w:tblLook w:val="04A0" w:firstRow="1" w:lastRow="0" w:firstColumn="1" w:lastColumn="0" w:noHBand="0" w:noVBand="1"/>
      </w:tblPr>
      <w:tblGrid>
        <w:gridCol w:w="1985"/>
        <w:gridCol w:w="998"/>
        <w:gridCol w:w="986"/>
        <w:gridCol w:w="3550"/>
        <w:gridCol w:w="1275"/>
      </w:tblGrid>
      <w:tr w:rsidR="00AF31AB" w:rsidRPr="005C3E03" w:rsidTr="00BD3CD8">
        <w:trPr>
          <w:trHeight w:val="20"/>
          <w:jc w:val="center"/>
        </w:trPr>
        <w:tc>
          <w:tcPr>
            <w:tcW w:w="1985" w:type="dxa"/>
            <w:tcBorders>
              <w:top w:val="single" w:sz="4" w:space="0" w:color="auto"/>
              <w:bottom w:val="single" w:sz="4" w:space="0" w:color="auto"/>
            </w:tcBorders>
            <w:shd w:val="clear" w:color="auto" w:fill="auto"/>
            <w:noWrap/>
            <w:vAlign w:val="center"/>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Travel plan</w:t>
            </w:r>
          </w:p>
        </w:tc>
        <w:tc>
          <w:tcPr>
            <w:tcW w:w="998" w:type="dxa"/>
            <w:tcBorders>
              <w:top w:val="single" w:sz="4" w:space="0" w:color="auto"/>
              <w:bottom w:val="single" w:sz="4" w:space="0" w:color="auto"/>
            </w:tcBorders>
            <w:shd w:val="clear" w:color="auto" w:fill="auto"/>
            <w:noWrap/>
            <w:vAlign w:val="center"/>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Cancel</w:t>
            </w:r>
          </w:p>
        </w:tc>
        <w:tc>
          <w:tcPr>
            <w:tcW w:w="986" w:type="dxa"/>
            <w:tcBorders>
              <w:top w:val="single" w:sz="4" w:space="0" w:color="auto"/>
              <w:bottom w:val="single" w:sz="4" w:space="0" w:color="auto"/>
            </w:tcBorders>
            <w:shd w:val="clear" w:color="auto" w:fill="auto"/>
            <w:noWrap/>
            <w:vAlign w:val="center"/>
          </w:tcPr>
          <w:p w:rsidR="008359CC" w:rsidRPr="005C3E03" w:rsidRDefault="00BD3CD8" w:rsidP="00CA3FEE">
            <w:pPr>
              <w:spacing w:before="0" w:after="0" w:line="240" w:lineRule="auto"/>
              <w:ind w:firstLine="0"/>
              <w:jc w:val="center"/>
              <w:rPr>
                <w:b/>
                <w:sz w:val="20"/>
                <w:lang w:eastAsia="vi-VN"/>
              </w:rPr>
            </w:pPr>
            <w:r w:rsidRPr="005C3E03">
              <w:rPr>
                <w:b/>
                <w:sz w:val="20"/>
                <w:lang w:eastAsia="vi-VN"/>
              </w:rPr>
              <w:t>Postpone</w:t>
            </w:r>
          </w:p>
        </w:tc>
        <w:tc>
          <w:tcPr>
            <w:tcW w:w="3550" w:type="dxa"/>
            <w:tcBorders>
              <w:top w:val="single" w:sz="4" w:space="0" w:color="auto"/>
              <w:bottom w:val="single" w:sz="4" w:space="0" w:color="auto"/>
            </w:tcBorders>
            <w:shd w:val="clear" w:color="auto" w:fill="auto"/>
            <w:noWrap/>
            <w:vAlign w:val="center"/>
          </w:tcPr>
          <w:p w:rsidR="00AF31AB" w:rsidRPr="005C3E03" w:rsidRDefault="008359CC" w:rsidP="00CA3FEE">
            <w:pPr>
              <w:spacing w:before="0" w:after="0" w:line="240" w:lineRule="auto"/>
              <w:ind w:firstLine="0"/>
              <w:jc w:val="center"/>
              <w:rPr>
                <w:b/>
                <w:sz w:val="20"/>
              </w:rPr>
            </w:pPr>
            <w:r w:rsidRPr="005C3E03">
              <w:rPr>
                <w:b/>
                <w:sz w:val="20"/>
              </w:rPr>
              <w:t xml:space="preserve">Not </w:t>
            </w:r>
            <w:r w:rsidR="00BD3CD8" w:rsidRPr="005C3E03">
              <w:rPr>
                <w:b/>
                <w:sz w:val="20"/>
              </w:rPr>
              <w:t>postpone</w:t>
            </w:r>
            <w:r w:rsidRPr="005C3E03">
              <w:rPr>
                <w:b/>
                <w:sz w:val="20"/>
              </w:rPr>
              <w:t>, but change</w:t>
            </w:r>
          </w:p>
          <w:p w:rsidR="008359CC" w:rsidRPr="005C3E03" w:rsidRDefault="00BD3CD8" w:rsidP="00CA3FEE">
            <w:pPr>
              <w:spacing w:before="0" w:after="0" w:line="240" w:lineRule="auto"/>
              <w:ind w:firstLine="0"/>
              <w:jc w:val="center"/>
              <w:rPr>
                <w:b/>
                <w:sz w:val="20"/>
                <w:lang w:eastAsia="vi-VN"/>
              </w:rPr>
            </w:pPr>
            <w:r w:rsidRPr="005C3E03">
              <w:rPr>
                <w:b/>
                <w:sz w:val="20"/>
              </w:rPr>
              <w:t>the route/destination/</w:t>
            </w:r>
            <w:r w:rsidR="008359CC" w:rsidRPr="005C3E03">
              <w:rPr>
                <w:b/>
                <w:sz w:val="20"/>
              </w:rPr>
              <w:t>transport mode</w:t>
            </w:r>
          </w:p>
        </w:tc>
        <w:tc>
          <w:tcPr>
            <w:tcW w:w="1275" w:type="dxa"/>
            <w:tcBorders>
              <w:top w:val="single" w:sz="4" w:space="0" w:color="auto"/>
              <w:bottom w:val="single" w:sz="4" w:space="0" w:color="auto"/>
            </w:tcBorders>
            <w:shd w:val="clear" w:color="auto" w:fill="auto"/>
            <w:noWrap/>
            <w:vAlign w:val="center"/>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Not change</w:t>
            </w:r>
          </w:p>
        </w:tc>
      </w:tr>
      <w:tr w:rsidR="00AF31AB" w:rsidRPr="005C3E03" w:rsidTr="00BD3CD8">
        <w:trPr>
          <w:trHeight w:val="20"/>
          <w:jc w:val="center"/>
        </w:trPr>
        <w:tc>
          <w:tcPr>
            <w:tcW w:w="1985" w:type="dxa"/>
            <w:tcBorders>
              <w:top w:val="single" w:sz="4" w:space="0" w:color="auto"/>
            </w:tcBorders>
            <w:shd w:val="clear" w:color="auto" w:fill="auto"/>
            <w:noWrap/>
            <w:vAlign w:val="center"/>
          </w:tcPr>
          <w:p w:rsidR="00AF31AB" w:rsidRPr="005C3E03" w:rsidRDefault="00AF31AB" w:rsidP="00CA3FEE">
            <w:pPr>
              <w:spacing w:before="0" w:after="0" w:line="240" w:lineRule="auto"/>
              <w:ind w:firstLine="133"/>
              <w:jc w:val="left"/>
              <w:rPr>
                <w:sz w:val="20"/>
              </w:rPr>
            </w:pPr>
            <w:r w:rsidRPr="005C3E03">
              <w:rPr>
                <w:sz w:val="20"/>
              </w:rPr>
              <w:t>To work/study places</w:t>
            </w:r>
          </w:p>
        </w:tc>
        <w:tc>
          <w:tcPr>
            <w:tcW w:w="998" w:type="dxa"/>
            <w:tcBorders>
              <w:top w:val="single" w:sz="4" w:space="0" w:color="auto"/>
            </w:tcBorders>
            <w:shd w:val="clear" w:color="auto" w:fill="auto"/>
            <w:noWrap/>
            <w:vAlign w:val="center"/>
          </w:tcPr>
          <w:p w:rsidR="00AF31AB" w:rsidRPr="005C3E03" w:rsidRDefault="00AF31AB" w:rsidP="00CA3FEE">
            <w:pPr>
              <w:spacing w:before="0" w:after="0" w:line="240" w:lineRule="auto"/>
              <w:ind w:firstLine="0"/>
              <w:jc w:val="center"/>
              <w:rPr>
                <w:sz w:val="20"/>
              </w:rPr>
            </w:pPr>
            <w:r w:rsidRPr="005C3E03">
              <w:rPr>
                <w:sz w:val="20"/>
              </w:rPr>
              <w:t>39.78</w:t>
            </w:r>
          </w:p>
        </w:tc>
        <w:tc>
          <w:tcPr>
            <w:tcW w:w="986" w:type="dxa"/>
            <w:tcBorders>
              <w:top w:val="single" w:sz="4" w:space="0" w:color="auto"/>
            </w:tcBorders>
            <w:shd w:val="clear" w:color="auto" w:fill="auto"/>
            <w:noWrap/>
            <w:vAlign w:val="center"/>
          </w:tcPr>
          <w:p w:rsidR="00AF31AB" w:rsidRPr="005C3E03" w:rsidRDefault="00AF31AB" w:rsidP="00CA3FEE">
            <w:pPr>
              <w:spacing w:before="0" w:after="0" w:line="240" w:lineRule="auto"/>
              <w:ind w:firstLine="0"/>
              <w:jc w:val="center"/>
              <w:rPr>
                <w:b/>
                <w:bCs/>
                <w:sz w:val="20"/>
              </w:rPr>
            </w:pPr>
            <w:r w:rsidRPr="005C3E03">
              <w:rPr>
                <w:b/>
                <w:bCs/>
                <w:sz w:val="20"/>
              </w:rPr>
              <w:t>52.62</w:t>
            </w:r>
          </w:p>
        </w:tc>
        <w:tc>
          <w:tcPr>
            <w:tcW w:w="3550" w:type="dxa"/>
            <w:tcBorders>
              <w:top w:val="single" w:sz="4" w:space="0" w:color="auto"/>
            </w:tcBorders>
            <w:shd w:val="clear" w:color="auto" w:fill="auto"/>
            <w:noWrap/>
            <w:vAlign w:val="center"/>
          </w:tcPr>
          <w:p w:rsidR="00AF31AB" w:rsidRPr="005C3E03" w:rsidRDefault="00AF31AB" w:rsidP="00CA3FEE">
            <w:pPr>
              <w:spacing w:before="0" w:after="0" w:line="240" w:lineRule="auto"/>
              <w:ind w:firstLine="0"/>
              <w:jc w:val="center"/>
              <w:rPr>
                <w:sz w:val="20"/>
              </w:rPr>
            </w:pPr>
            <w:r w:rsidRPr="005C3E03">
              <w:rPr>
                <w:sz w:val="20"/>
              </w:rPr>
              <w:t>6.86</w:t>
            </w:r>
          </w:p>
        </w:tc>
        <w:tc>
          <w:tcPr>
            <w:tcW w:w="1275" w:type="dxa"/>
            <w:tcBorders>
              <w:top w:val="single" w:sz="4" w:space="0" w:color="auto"/>
            </w:tcBorders>
            <w:shd w:val="clear" w:color="auto" w:fill="auto"/>
            <w:noWrap/>
            <w:vAlign w:val="center"/>
          </w:tcPr>
          <w:p w:rsidR="00AF31AB" w:rsidRPr="005C3E03" w:rsidRDefault="00AF31AB" w:rsidP="00CA3FEE">
            <w:pPr>
              <w:spacing w:before="0" w:after="0" w:line="240" w:lineRule="auto"/>
              <w:ind w:firstLine="0"/>
              <w:jc w:val="center"/>
              <w:rPr>
                <w:sz w:val="20"/>
              </w:rPr>
            </w:pPr>
            <w:r w:rsidRPr="005C3E03">
              <w:rPr>
                <w:sz w:val="20"/>
              </w:rPr>
              <w:t>0.73</w:t>
            </w:r>
          </w:p>
        </w:tc>
      </w:tr>
      <w:tr w:rsidR="00AF31AB" w:rsidRPr="005C3E03" w:rsidTr="00BD3CD8">
        <w:trPr>
          <w:trHeight w:val="20"/>
          <w:jc w:val="center"/>
        </w:trPr>
        <w:tc>
          <w:tcPr>
            <w:tcW w:w="1985" w:type="dxa"/>
            <w:shd w:val="clear" w:color="auto" w:fill="auto"/>
            <w:noWrap/>
            <w:vAlign w:val="center"/>
            <w:hideMark/>
          </w:tcPr>
          <w:p w:rsidR="00AF31AB" w:rsidRPr="005C3E03" w:rsidRDefault="00AF31AB" w:rsidP="00CA3FEE">
            <w:pPr>
              <w:spacing w:before="0" w:after="0" w:line="240" w:lineRule="auto"/>
              <w:ind w:firstLine="133"/>
              <w:jc w:val="left"/>
              <w:rPr>
                <w:sz w:val="20"/>
                <w:lang w:eastAsia="vi-VN"/>
              </w:rPr>
            </w:pPr>
            <w:r w:rsidRPr="005C3E03">
              <w:rPr>
                <w:sz w:val="20"/>
                <w:lang w:eastAsia="vi-VN"/>
              </w:rPr>
              <w:t>Go shopping</w:t>
            </w:r>
          </w:p>
        </w:tc>
        <w:tc>
          <w:tcPr>
            <w:tcW w:w="998" w:type="dxa"/>
            <w:shd w:val="clear" w:color="auto" w:fill="auto"/>
            <w:noWrap/>
            <w:vAlign w:val="center"/>
            <w:hideMark/>
          </w:tcPr>
          <w:p w:rsidR="00AF31AB" w:rsidRPr="005C3E03" w:rsidRDefault="00AF31AB" w:rsidP="00CA3FEE">
            <w:pPr>
              <w:spacing w:before="0" w:after="0" w:line="240" w:lineRule="auto"/>
              <w:ind w:firstLine="0"/>
              <w:jc w:val="center"/>
              <w:rPr>
                <w:b/>
                <w:bCs/>
                <w:sz w:val="20"/>
              </w:rPr>
            </w:pPr>
            <w:r w:rsidRPr="005C3E03">
              <w:rPr>
                <w:b/>
                <w:bCs/>
                <w:sz w:val="20"/>
              </w:rPr>
              <w:t>62.78</w:t>
            </w:r>
          </w:p>
        </w:tc>
        <w:tc>
          <w:tcPr>
            <w:tcW w:w="986" w:type="dxa"/>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28.74</w:t>
            </w:r>
          </w:p>
        </w:tc>
        <w:tc>
          <w:tcPr>
            <w:tcW w:w="3550" w:type="dxa"/>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7.53</w:t>
            </w:r>
          </w:p>
        </w:tc>
        <w:tc>
          <w:tcPr>
            <w:tcW w:w="1275" w:type="dxa"/>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0.95</w:t>
            </w:r>
          </w:p>
        </w:tc>
      </w:tr>
      <w:tr w:rsidR="00AF31AB" w:rsidRPr="005C3E03" w:rsidTr="00BD3CD8">
        <w:trPr>
          <w:trHeight w:val="20"/>
          <w:jc w:val="center"/>
        </w:trPr>
        <w:tc>
          <w:tcPr>
            <w:tcW w:w="1985" w:type="dxa"/>
            <w:shd w:val="clear" w:color="auto" w:fill="auto"/>
            <w:noWrap/>
            <w:vAlign w:val="center"/>
            <w:hideMark/>
          </w:tcPr>
          <w:p w:rsidR="00AF31AB" w:rsidRPr="005C3E03" w:rsidRDefault="00AF31AB" w:rsidP="00CA3FEE">
            <w:pPr>
              <w:spacing w:before="0" w:after="0" w:line="240" w:lineRule="auto"/>
              <w:ind w:firstLine="133"/>
              <w:jc w:val="left"/>
              <w:rPr>
                <w:sz w:val="20"/>
                <w:lang w:eastAsia="vi-VN"/>
              </w:rPr>
            </w:pPr>
            <w:r w:rsidRPr="005C3E03">
              <w:rPr>
                <w:sz w:val="20"/>
                <w:lang w:eastAsia="vi-VN"/>
              </w:rPr>
              <w:t>Hanging out</w:t>
            </w:r>
          </w:p>
        </w:tc>
        <w:tc>
          <w:tcPr>
            <w:tcW w:w="998" w:type="dxa"/>
            <w:shd w:val="clear" w:color="auto" w:fill="auto"/>
            <w:noWrap/>
            <w:vAlign w:val="center"/>
            <w:hideMark/>
          </w:tcPr>
          <w:p w:rsidR="00AF31AB" w:rsidRPr="005C3E03" w:rsidRDefault="00AF31AB" w:rsidP="00CA3FEE">
            <w:pPr>
              <w:spacing w:before="0" w:after="0" w:line="240" w:lineRule="auto"/>
              <w:ind w:firstLine="0"/>
              <w:jc w:val="center"/>
              <w:rPr>
                <w:b/>
                <w:bCs/>
                <w:sz w:val="20"/>
              </w:rPr>
            </w:pPr>
            <w:r w:rsidRPr="005C3E03">
              <w:rPr>
                <w:b/>
                <w:bCs/>
                <w:sz w:val="20"/>
              </w:rPr>
              <w:t>71.86</w:t>
            </w:r>
          </w:p>
        </w:tc>
        <w:tc>
          <w:tcPr>
            <w:tcW w:w="986" w:type="dxa"/>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24.85</w:t>
            </w:r>
          </w:p>
        </w:tc>
        <w:tc>
          <w:tcPr>
            <w:tcW w:w="3550" w:type="dxa"/>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2.73</w:t>
            </w:r>
          </w:p>
        </w:tc>
        <w:tc>
          <w:tcPr>
            <w:tcW w:w="1275" w:type="dxa"/>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0.56</w:t>
            </w:r>
          </w:p>
        </w:tc>
      </w:tr>
      <w:tr w:rsidR="00AF31AB" w:rsidRPr="005C3E03" w:rsidTr="00BD3CD8">
        <w:trPr>
          <w:trHeight w:val="20"/>
          <w:jc w:val="center"/>
        </w:trPr>
        <w:tc>
          <w:tcPr>
            <w:tcW w:w="1985" w:type="dxa"/>
            <w:shd w:val="clear" w:color="auto" w:fill="auto"/>
            <w:noWrap/>
            <w:vAlign w:val="center"/>
            <w:hideMark/>
          </w:tcPr>
          <w:p w:rsidR="00AF31AB" w:rsidRPr="005C3E03" w:rsidRDefault="00AF31AB" w:rsidP="00CA3FEE">
            <w:pPr>
              <w:spacing w:before="0" w:after="0" w:line="240" w:lineRule="auto"/>
              <w:ind w:firstLine="133"/>
              <w:jc w:val="left"/>
              <w:rPr>
                <w:sz w:val="20"/>
                <w:lang w:eastAsia="vi-VN"/>
              </w:rPr>
            </w:pPr>
            <w:r w:rsidRPr="005C3E03">
              <w:rPr>
                <w:sz w:val="20"/>
              </w:rPr>
              <w:t xml:space="preserve">Travelling </w:t>
            </w:r>
            <w:r w:rsidR="003A48C2" w:rsidRPr="005C3E03">
              <w:rPr>
                <w:sz w:val="20"/>
              </w:rPr>
              <w:t xml:space="preserve">type </w:t>
            </w:r>
            <w:r w:rsidRPr="005C3E03">
              <w:rPr>
                <w:sz w:val="20"/>
              </w:rPr>
              <w:t>1</w:t>
            </w:r>
          </w:p>
        </w:tc>
        <w:tc>
          <w:tcPr>
            <w:tcW w:w="998" w:type="dxa"/>
            <w:shd w:val="clear" w:color="auto" w:fill="auto"/>
            <w:noWrap/>
            <w:vAlign w:val="center"/>
            <w:hideMark/>
          </w:tcPr>
          <w:p w:rsidR="00AF31AB" w:rsidRPr="005C3E03" w:rsidRDefault="00AF31AB" w:rsidP="00CA3FEE">
            <w:pPr>
              <w:spacing w:before="0" w:after="0" w:line="240" w:lineRule="auto"/>
              <w:ind w:firstLine="0"/>
              <w:jc w:val="center"/>
              <w:rPr>
                <w:b/>
                <w:bCs/>
                <w:sz w:val="20"/>
              </w:rPr>
            </w:pPr>
            <w:r w:rsidRPr="005C3E03">
              <w:rPr>
                <w:b/>
                <w:bCs/>
                <w:sz w:val="20"/>
              </w:rPr>
              <w:t>78.25</w:t>
            </w:r>
          </w:p>
        </w:tc>
        <w:tc>
          <w:tcPr>
            <w:tcW w:w="986" w:type="dxa"/>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20.78</w:t>
            </w:r>
          </w:p>
        </w:tc>
        <w:tc>
          <w:tcPr>
            <w:tcW w:w="3550" w:type="dxa"/>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0.80</w:t>
            </w:r>
          </w:p>
        </w:tc>
        <w:tc>
          <w:tcPr>
            <w:tcW w:w="1275" w:type="dxa"/>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0.17</w:t>
            </w:r>
          </w:p>
        </w:tc>
      </w:tr>
      <w:tr w:rsidR="00AF31AB" w:rsidRPr="005C3E03" w:rsidTr="00BD3CD8">
        <w:trPr>
          <w:trHeight w:val="20"/>
          <w:jc w:val="center"/>
        </w:trPr>
        <w:tc>
          <w:tcPr>
            <w:tcW w:w="1985" w:type="dxa"/>
            <w:tcBorders>
              <w:bottom w:val="single" w:sz="4" w:space="0" w:color="auto"/>
            </w:tcBorders>
            <w:shd w:val="clear" w:color="auto" w:fill="auto"/>
            <w:noWrap/>
            <w:vAlign w:val="center"/>
            <w:hideMark/>
          </w:tcPr>
          <w:p w:rsidR="00AF31AB" w:rsidRPr="005C3E03" w:rsidRDefault="00AF31AB" w:rsidP="00CA3FEE">
            <w:pPr>
              <w:spacing w:before="0" w:after="0" w:line="240" w:lineRule="auto"/>
              <w:ind w:firstLine="133"/>
              <w:jc w:val="left"/>
              <w:rPr>
                <w:sz w:val="20"/>
                <w:lang w:eastAsia="vi-VN"/>
              </w:rPr>
            </w:pPr>
            <w:r w:rsidRPr="005C3E03">
              <w:rPr>
                <w:sz w:val="20"/>
              </w:rPr>
              <w:t xml:space="preserve">Travelling </w:t>
            </w:r>
            <w:r w:rsidR="003A48C2" w:rsidRPr="005C3E03">
              <w:rPr>
                <w:sz w:val="20"/>
              </w:rPr>
              <w:t xml:space="preserve">type </w:t>
            </w:r>
            <w:r w:rsidRPr="005C3E03">
              <w:rPr>
                <w:sz w:val="20"/>
              </w:rPr>
              <w:t>2</w:t>
            </w:r>
          </w:p>
        </w:tc>
        <w:tc>
          <w:tcPr>
            <w:tcW w:w="998" w:type="dxa"/>
            <w:tcBorders>
              <w:bottom w:val="single" w:sz="4" w:space="0" w:color="auto"/>
            </w:tcBorders>
            <w:shd w:val="clear" w:color="auto" w:fill="auto"/>
            <w:noWrap/>
            <w:vAlign w:val="center"/>
            <w:hideMark/>
          </w:tcPr>
          <w:p w:rsidR="00AF31AB" w:rsidRPr="005C3E03" w:rsidRDefault="00AF31AB" w:rsidP="00CA3FEE">
            <w:pPr>
              <w:spacing w:before="0" w:after="0" w:line="240" w:lineRule="auto"/>
              <w:ind w:firstLine="0"/>
              <w:jc w:val="center"/>
              <w:rPr>
                <w:b/>
                <w:bCs/>
                <w:sz w:val="20"/>
              </w:rPr>
            </w:pPr>
            <w:r w:rsidRPr="005C3E03">
              <w:rPr>
                <w:b/>
                <w:bCs/>
                <w:sz w:val="20"/>
              </w:rPr>
              <w:t>81.52</w:t>
            </w:r>
          </w:p>
        </w:tc>
        <w:tc>
          <w:tcPr>
            <w:tcW w:w="986" w:type="dxa"/>
            <w:tcBorders>
              <w:bottom w:val="single" w:sz="4" w:space="0" w:color="auto"/>
            </w:tcBorders>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17.56</w:t>
            </w:r>
          </w:p>
        </w:tc>
        <w:tc>
          <w:tcPr>
            <w:tcW w:w="3550" w:type="dxa"/>
            <w:tcBorders>
              <w:bottom w:val="single" w:sz="4" w:space="0" w:color="auto"/>
            </w:tcBorders>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0.73</w:t>
            </w:r>
          </w:p>
        </w:tc>
        <w:tc>
          <w:tcPr>
            <w:tcW w:w="1275" w:type="dxa"/>
            <w:tcBorders>
              <w:bottom w:val="single" w:sz="4" w:space="0" w:color="auto"/>
            </w:tcBorders>
            <w:shd w:val="clear" w:color="auto" w:fill="auto"/>
            <w:noWrap/>
            <w:vAlign w:val="center"/>
            <w:hideMark/>
          </w:tcPr>
          <w:p w:rsidR="00AF31AB" w:rsidRPr="005C3E03" w:rsidRDefault="00AF31AB" w:rsidP="00CA3FEE">
            <w:pPr>
              <w:spacing w:before="0" w:after="0" w:line="240" w:lineRule="auto"/>
              <w:ind w:firstLine="0"/>
              <w:jc w:val="center"/>
              <w:rPr>
                <w:sz w:val="20"/>
              </w:rPr>
            </w:pPr>
            <w:r w:rsidRPr="005C3E03">
              <w:rPr>
                <w:sz w:val="20"/>
              </w:rPr>
              <w:t>0.19</w:t>
            </w:r>
          </w:p>
        </w:tc>
      </w:tr>
    </w:tbl>
    <w:p w:rsidR="008359CC" w:rsidRPr="005C3E03" w:rsidRDefault="008359CC" w:rsidP="008359CC">
      <w:r w:rsidRPr="005C3E03">
        <w:tab/>
        <w:t xml:space="preserve">The results of the paired-samples t-tests revealed that Vietnamese youth's trust level in the </w:t>
      </w:r>
      <w:r w:rsidR="006455E7">
        <w:t>g</w:t>
      </w:r>
      <w:r w:rsidRPr="005C3E03">
        <w:t>overnment's management when t</w:t>
      </w:r>
      <w:r w:rsidR="00824C65">
        <w:t xml:space="preserve">he COVID-19 pandemic occurring </w:t>
      </w:r>
      <w:r w:rsidRPr="005C3E03">
        <w:t>was si</w:t>
      </w:r>
      <w:r w:rsidR="00B008A4" w:rsidRPr="005C3E03">
        <w:t>gnificantly higher than the</w:t>
      </w:r>
      <w:r w:rsidRPr="005C3E03">
        <w:t xml:space="preserve"> period</w:t>
      </w:r>
      <w:r w:rsidR="00B008A4" w:rsidRPr="005C3E03">
        <w:t xml:space="preserve"> before the pandemic outbreak</w:t>
      </w:r>
      <w:r w:rsidRPr="005C3E03">
        <w:t xml:space="preserve"> (</w:t>
      </w:r>
      <w:r w:rsidR="00824C65" w:rsidRPr="005C3E03">
        <w:t>4.64±.689</w:t>
      </w:r>
      <w:r w:rsidR="00824C65">
        <w:t xml:space="preserve"> and </w:t>
      </w:r>
      <w:r w:rsidRPr="005C3E03">
        <w:t>4.38±.784</w:t>
      </w:r>
      <w:r w:rsidR="00824C65">
        <w:t>, respectively</w:t>
      </w:r>
      <w:r w:rsidRPr="005C3E03">
        <w:t>) with t(4,647)=33.</w:t>
      </w:r>
      <w:r w:rsidR="00CA3FEE" w:rsidRPr="005C3E03">
        <w:t>52</w:t>
      </w:r>
      <w:r w:rsidRPr="005C3E03">
        <w:t>, p&lt;.05. Although the trust level did not improve subst</w:t>
      </w:r>
      <w:r w:rsidR="00824C65">
        <w:t>antially, it indicated that the</w:t>
      </w:r>
      <w:r w:rsidRPr="005C3E03">
        <w:t xml:space="preserve"> </w:t>
      </w:r>
      <w:r w:rsidR="006455E7">
        <w:t>g</w:t>
      </w:r>
      <w:r w:rsidRPr="005C3E03">
        <w:t>overnment's management in the prevention process against COVID-19 was evaluated more positively (</w:t>
      </w:r>
      <w:r w:rsidRPr="005C3E03">
        <w:fldChar w:fldCharType="begin"/>
      </w:r>
      <w:r w:rsidRPr="005C3E03">
        <w:instrText xml:space="preserve"> REF _Ref71811693 \h  \* MERGEFORMAT </w:instrText>
      </w:r>
      <w:r w:rsidRPr="005C3E03">
        <w:fldChar w:fldCharType="separate"/>
      </w:r>
      <w:r w:rsidRPr="005C3E03">
        <w:t xml:space="preserve">Table </w:t>
      </w:r>
      <w:r w:rsidRPr="005C3E03">
        <w:rPr>
          <w:noProof/>
        </w:rPr>
        <w:t>2</w:t>
      </w:r>
      <w:r w:rsidRPr="005C3E03">
        <w:fldChar w:fldCharType="end"/>
      </w:r>
      <w:r w:rsidRPr="005C3E03">
        <w:t>).</w:t>
      </w:r>
    </w:p>
    <w:p w:rsidR="00CA3FEE" w:rsidRPr="005C3E03" w:rsidRDefault="008359CC" w:rsidP="00CA3FEE">
      <w:pPr>
        <w:pStyle w:val="ChthchBngbiu-Hnhv"/>
      </w:pPr>
      <w:bookmarkStart w:id="1" w:name="_Ref71811693"/>
      <w:r w:rsidRPr="005C3E03">
        <w:t xml:space="preserve">Table </w:t>
      </w:r>
      <w:r w:rsidRPr="005C3E03">
        <w:fldChar w:fldCharType="begin"/>
      </w:r>
      <w:r w:rsidRPr="005C3E03">
        <w:instrText xml:space="preserve"> SEQ Table \* ARABIC </w:instrText>
      </w:r>
      <w:r w:rsidRPr="005C3E03">
        <w:fldChar w:fldCharType="separate"/>
      </w:r>
      <w:r w:rsidR="00DD2133">
        <w:rPr>
          <w:noProof/>
        </w:rPr>
        <w:t>2</w:t>
      </w:r>
      <w:r w:rsidRPr="005C3E03">
        <w:fldChar w:fldCharType="end"/>
      </w:r>
      <w:bookmarkEnd w:id="1"/>
      <w:r w:rsidRPr="005C3E03">
        <w:t xml:space="preserve">. Difference between trust levels in the </w:t>
      </w:r>
      <w:r w:rsidR="006455E7">
        <w:t>g</w:t>
      </w:r>
      <w:r w:rsidRPr="005C3E03">
        <w:t>overnment's management</w:t>
      </w:r>
      <w:r w:rsidR="00CA3FEE" w:rsidRPr="005C3E03">
        <w:t xml:space="preserve"> </w:t>
      </w:r>
      <w:r w:rsidRPr="005C3E03">
        <w:t xml:space="preserve">before and during </w:t>
      </w:r>
    </w:p>
    <w:p w:rsidR="008359CC" w:rsidRPr="005C3E03" w:rsidRDefault="008359CC" w:rsidP="00CA3FEE">
      <w:pPr>
        <w:pStyle w:val="ChthchBngbiu-Hnhv"/>
      </w:pPr>
      <w:r w:rsidRPr="005C3E03">
        <w:t>the COVID-19 period</w:t>
      </w:r>
      <w:r w:rsidR="00CA3FEE" w:rsidRPr="005C3E03">
        <w:t>.</w:t>
      </w:r>
    </w:p>
    <w:tbl>
      <w:tblPr>
        <w:tblW w:w="5000" w:type="pct"/>
        <w:tblLayout w:type="fixed"/>
        <w:tblLook w:val="04A0" w:firstRow="1" w:lastRow="0" w:firstColumn="1" w:lastColumn="0" w:noHBand="0" w:noVBand="1"/>
      </w:tblPr>
      <w:tblGrid>
        <w:gridCol w:w="2127"/>
        <w:gridCol w:w="1417"/>
        <w:gridCol w:w="854"/>
        <w:gridCol w:w="995"/>
        <w:gridCol w:w="993"/>
        <w:gridCol w:w="947"/>
        <w:gridCol w:w="891"/>
        <w:gridCol w:w="769"/>
        <w:gridCol w:w="646"/>
      </w:tblGrid>
      <w:tr w:rsidR="008359CC" w:rsidRPr="005C3E03" w:rsidTr="00CA3FEE">
        <w:trPr>
          <w:trHeight w:val="20"/>
        </w:trPr>
        <w:tc>
          <w:tcPr>
            <w:tcW w:w="1103" w:type="pct"/>
            <w:vMerge w:val="restart"/>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Difference between trust levels</w:t>
            </w:r>
          </w:p>
        </w:tc>
        <w:tc>
          <w:tcPr>
            <w:tcW w:w="735" w:type="pct"/>
            <w:vMerge w:val="restart"/>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Paired Differences Mean</w:t>
            </w:r>
          </w:p>
        </w:tc>
        <w:tc>
          <w:tcPr>
            <w:tcW w:w="443" w:type="pct"/>
            <w:vMerge w:val="restart"/>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S.D.</w:t>
            </w:r>
          </w:p>
        </w:tc>
        <w:tc>
          <w:tcPr>
            <w:tcW w:w="516" w:type="pct"/>
            <w:vMerge w:val="restart"/>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Std. Error Mean</w:t>
            </w:r>
          </w:p>
        </w:tc>
        <w:tc>
          <w:tcPr>
            <w:tcW w:w="1006" w:type="pct"/>
            <w:gridSpan w:val="2"/>
            <w:tcBorders>
              <w:top w:val="single" w:sz="4" w:space="0" w:color="auto"/>
              <w:bottom w:val="single" w:sz="4" w:space="0" w:color="auto"/>
            </w:tcBorders>
            <w:shd w:val="clear" w:color="auto" w:fill="auto"/>
            <w:noWrap/>
            <w:vAlign w:val="bottom"/>
            <w:hideMark/>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95% C.I. of the Difference</w:t>
            </w:r>
          </w:p>
        </w:tc>
        <w:tc>
          <w:tcPr>
            <w:tcW w:w="462" w:type="pct"/>
            <w:vMerge w:val="restart"/>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t</w:t>
            </w:r>
          </w:p>
        </w:tc>
        <w:tc>
          <w:tcPr>
            <w:tcW w:w="399" w:type="pct"/>
            <w:vMerge w:val="restart"/>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sz w:val="20"/>
                <w:lang w:eastAsia="vi-VN"/>
              </w:rPr>
            </w:pPr>
            <w:r w:rsidRPr="005C3E03">
              <w:rPr>
                <w:b/>
                <w:sz w:val="20"/>
                <w:lang w:eastAsia="vi-VN"/>
              </w:rPr>
              <w:t>df</w:t>
            </w:r>
          </w:p>
        </w:tc>
        <w:tc>
          <w:tcPr>
            <w:tcW w:w="335" w:type="pct"/>
            <w:vMerge w:val="restart"/>
            <w:tcBorders>
              <w:top w:val="single" w:sz="4" w:space="0" w:color="auto"/>
              <w:bottom w:val="single" w:sz="4" w:space="0" w:color="auto"/>
            </w:tcBorders>
            <w:shd w:val="clear" w:color="auto" w:fill="auto"/>
            <w:vAlign w:val="center"/>
            <w:hideMark/>
          </w:tcPr>
          <w:p w:rsidR="008359CC" w:rsidRPr="005C3E03" w:rsidRDefault="008359CC" w:rsidP="00AF31AB">
            <w:pPr>
              <w:spacing w:before="0" w:after="0" w:line="240" w:lineRule="auto"/>
              <w:ind w:firstLine="0"/>
              <w:jc w:val="center"/>
              <w:rPr>
                <w:b/>
                <w:sz w:val="20"/>
                <w:lang w:eastAsia="vi-VN"/>
              </w:rPr>
            </w:pPr>
            <w:r w:rsidRPr="005C3E03">
              <w:rPr>
                <w:b/>
                <w:sz w:val="20"/>
                <w:lang w:eastAsia="vi-VN"/>
              </w:rPr>
              <w:t>p</w:t>
            </w:r>
          </w:p>
        </w:tc>
      </w:tr>
      <w:tr w:rsidR="008359CC" w:rsidRPr="005C3E03" w:rsidTr="00CA3FEE">
        <w:trPr>
          <w:trHeight w:val="20"/>
        </w:trPr>
        <w:tc>
          <w:tcPr>
            <w:tcW w:w="1103" w:type="pct"/>
            <w:vMerge/>
            <w:tcBorders>
              <w:top w:val="single" w:sz="4" w:space="0" w:color="auto"/>
              <w:bottom w:val="single" w:sz="4" w:space="0" w:color="auto"/>
            </w:tcBorders>
            <w:vAlign w:val="center"/>
            <w:hideMark/>
          </w:tcPr>
          <w:p w:rsidR="008359CC" w:rsidRPr="005C3E03" w:rsidRDefault="008359CC" w:rsidP="00CA3FEE">
            <w:pPr>
              <w:spacing w:before="0" w:after="0" w:line="240" w:lineRule="auto"/>
              <w:rPr>
                <w:sz w:val="20"/>
                <w:lang w:eastAsia="vi-VN"/>
              </w:rPr>
            </w:pPr>
          </w:p>
        </w:tc>
        <w:tc>
          <w:tcPr>
            <w:tcW w:w="735" w:type="pct"/>
            <w:vMerge/>
            <w:tcBorders>
              <w:top w:val="single" w:sz="4" w:space="0" w:color="auto"/>
              <w:bottom w:val="single" w:sz="4" w:space="0" w:color="auto"/>
            </w:tcBorders>
            <w:vAlign w:val="center"/>
            <w:hideMark/>
          </w:tcPr>
          <w:p w:rsidR="008359CC" w:rsidRPr="005C3E03" w:rsidRDefault="008359CC" w:rsidP="00CA3FEE">
            <w:pPr>
              <w:spacing w:before="0" w:after="0" w:line="240" w:lineRule="auto"/>
              <w:rPr>
                <w:sz w:val="20"/>
                <w:lang w:eastAsia="vi-VN"/>
              </w:rPr>
            </w:pPr>
          </w:p>
        </w:tc>
        <w:tc>
          <w:tcPr>
            <w:tcW w:w="443" w:type="pct"/>
            <w:vMerge/>
            <w:tcBorders>
              <w:top w:val="single" w:sz="4" w:space="0" w:color="auto"/>
              <w:bottom w:val="single" w:sz="4" w:space="0" w:color="auto"/>
            </w:tcBorders>
            <w:vAlign w:val="center"/>
            <w:hideMark/>
          </w:tcPr>
          <w:p w:rsidR="008359CC" w:rsidRPr="005C3E03" w:rsidRDefault="008359CC" w:rsidP="00CA3FEE">
            <w:pPr>
              <w:spacing w:before="0" w:after="0" w:line="240" w:lineRule="auto"/>
              <w:rPr>
                <w:sz w:val="20"/>
                <w:lang w:eastAsia="vi-VN"/>
              </w:rPr>
            </w:pPr>
          </w:p>
        </w:tc>
        <w:tc>
          <w:tcPr>
            <w:tcW w:w="516" w:type="pct"/>
            <w:vMerge/>
            <w:tcBorders>
              <w:top w:val="single" w:sz="4" w:space="0" w:color="auto"/>
              <w:bottom w:val="single" w:sz="4" w:space="0" w:color="auto"/>
            </w:tcBorders>
            <w:vAlign w:val="center"/>
            <w:hideMark/>
          </w:tcPr>
          <w:p w:rsidR="008359CC" w:rsidRPr="005C3E03" w:rsidRDefault="008359CC" w:rsidP="00CA3FEE">
            <w:pPr>
              <w:spacing w:before="0" w:after="0" w:line="240" w:lineRule="auto"/>
              <w:rPr>
                <w:sz w:val="20"/>
                <w:lang w:eastAsia="vi-VN"/>
              </w:rPr>
            </w:pPr>
          </w:p>
        </w:tc>
        <w:tc>
          <w:tcPr>
            <w:tcW w:w="515" w:type="pct"/>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rPr>
                <w:sz w:val="20"/>
                <w:lang w:eastAsia="vi-VN"/>
              </w:rPr>
            </w:pPr>
            <w:r w:rsidRPr="005C3E03">
              <w:rPr>
                <w:sz w:val="20"/>
                <w:lang w:eastAsia="vi-VN"/>
              </w:rPr>
              <w:t>Lower</w:t>
            </w:r>
          </w:p>
        </w:tc>
        <w:tc>
          <w:tcPr>
            <w:tcW w:w="491" w:type="pct"/>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rPr>
                <w:sz w:val="20"/>
                <w:lang w:eastAsia="vi-VN"/>
              </w:rPr>
            </w:pPr>
            <w:r w:rsidRPr="005C3E03">
              <w:rPr>
                <w:sz w:val="20"/>
                <w:lang w:eastAsia="vi-VN"/>
              </w:rPr>
              <w:t>Upper</w:t>
            </w:r>
          </w:p>
        </w:tc>
        <w:tc>
          <w:tcPr>
            <w:tcW w:w="462" w:type="pct"/>
            <w:vMerge/>
            <w:tcBorders>
              <w:top w:val="single" w:sz="4" w:space="0" w:color="auto"/>
              <w:bottom w:val="single" w:sz="4" w:space="0" w:color="auto"/>
            </w:tcBorders>
            <w:vAlign w:val="center"/>
            <w:hideMark/>
          </w:tcPr>
          <w:p w:rsidR="008359CC" w:rsidRPr="005C3E03" w:rsidRDefault="008359CC" w:rsidP="00CA3FEE">
            <w:pPr>
              <w:spacing w:before="0" w:after="0" w:line="240" w:lineRule="auto"/>
              <w:rPr>
                <w:sz w:val="20"/>
                <w:lang w:eastAsia="vi-VN"/>
              </w:rPr>
            </w:pPr>
          </w:p>
        </w:tc>
        <w:tc>
          <w:tcPr>
            <w:tcW w:w="399" w:type="pct"/>
            <w:vMerge/>
            <w:tcBorders>
              <w:top w:val="single" w:sz="4" w:space="0" w:color="auto"/>
              <w:bottom w:val="single" w:sz="4" w:space="0" w:color="auto"/>
            </w:tcBorders>
            <w:vAlign w:val="center"/>
            <w:hideMark/>
          </w:tcPr>
          <w:p w:rsidR="008359CC" w:rsidRPr="005C3E03" w:rsidRDefault="008359CC" w:rsidP="00CA3FEE">
            <w:pPr>
              <w:spacing w:before="0" w:after="0" w:line="240" w:lineRule="auto"/>
              <w:rPr>
                <w:sz w:val="20"/>
                <w:lang w:eastAsia="vi-VN"/>
              </w:rPr>
            </w:pPr>
          </w:p>
        </w:tc>
        <w:tc>
          <w:tcPr>
            <w:tcW w:w="335" w:type="pct"/>
            <w:vMerge/>
            <w:tcBorders>
              <w:top w:val="single" w:sz="4" w:space="0" w:color="auto"/>
              <w:bottom w:val="single" w:sz="4" w:space="0" w:color="auto"/>
            </w:tcBorders>
            <w:vAlign w:val="center"/>
            <w:hideMark/>
          </w:tcPr>
          <w:p w:rsidR="008359CC" w:rsidRPr="005C3E03" w:rsidRDefault="008359CC" w:rsidP="00AF31AB">
            <w:pPr>
              <w:spacing w:before="0" w:after="0" w:line="240" w:lineRule="auto"/>
              <w:rPr>
                <w:sz w:val="20"/>
                <w:lang w:eastAsia="vi-VN"/>
              </w:rPr>
            </w:pPr>
          </w:p>
        </w:tc>
      </w:tr>
      <w:tr w:rsidR="008359CC" w:rsidRPr="005C3E03" w:rsidTr="00CA3FEE">
        <w:trPr>
          <w:trHeight w:val="20"/>
        </w:trPr>
        <w:tc>
          <w:tcPr>
            <w:tcW w:w="1103" w:type="pct"/>
            <w:tcBorders>
              <w:top w:val="single" w:sz="4" w:space="0" w:color="auto"/>
              <w:bottom w:val="single" w:sz="4" w:space="0" w:color="auto"/>
            </w:tcBorders>
            <w:shd w:val="clear" w:color="auto" w:fill="auto"/>
            <w:hideMark/>
          </w:tcPr>
          <w:p w:rsidR="008359CC" w:rsidRPr="005C3E03" w:rsidRDefault="008359CC" w:rsidP="00CA3FEE">
            <w:pPr>
              <w:spacing w:before="0" w:after="0" w:line="240" w:lineRule="auto"/>
              <w:ind w:firstLine="0"/>
              <w:rPr>
                <w:sz w:val="20"/>
                <w:lang w:eastAsia="vi-VN"/>
              </w:rPr>
            </w:pPr>
            <w:r w:rsidRPr="005C3E03">
              <w:rPr>
                <w:sz w:val="20"/>
                <w:lang w:eastAsia="vi-VN"/>
              </w:rPr>
              <w:t>During pandemic</w:t>
            </w:r>
          </w:p>
          <w:p w:rsidR="008359CC" w:rsidRPr="005C3E03" w:rsidRDefault="008359CC" w:rsidP="00CA3FEE">
            <w:pPr>
              <w:spacing w:before="0" w:after="0" w:line="240" w:lineRule="auto"/>
              <w:rPr>
                <w:sz w:val="20"/>
                <w:lang w:eastAsia="vi-VN"/>
              </w:rPr>
            </w:pPr>
            <w:r w:rsidRPr="005C3E03">
              <w:rPr>
                <w:sz w:val="20"/>
                <w:lang w:eastAsia="vi-VN"/>
              </w:rPr>
              <w:t xml:space="preserve">– </w:t>
            </w:r>
          </w:p>
          <w:p w:rsidR="008359CC" w:rsidRPr="005C3E03" w:rsidRDefault="008359CC" w:rsidP="00CA3FEE">
            <w:pPr>
              <w:spacing w:before="0" w:after="0" w:line="240" w:lineRule="auto"/>
              <w:ind w:firstLine="0"/>
              <w:rPr>
                <w:sz w:val="20"/>
                <w:lang w:eastAsia="vi-VN"/>
              </w:rPr>
            </w:pPr>
            <w:r w:rsidRPr="005C3E03">
              <w:rPr>
                <w:sz w:val="20"/>
                <w:lang w:eastAsia="vi-VN"/>
              </w:rPr>
              <w:t xml:space="preserve">Pre-pandemic </w:t>
            </w:r>
          </w:p>
        </w:tc>
        <w:tc>
          <w:tcPr>
            <w:tcW w:w="735" w:type="pct"/>
            <w:tcBorders>
              <w:top w:val="single" w:sz="4" w:space="0" w:color="auto"/>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264</w:t>
            </w:r>
          </w:p>
        </w:tc>
        <w:tc>
          <w:tcPr>
            <w:tcW w:w="443" w:type="pct"/>
            <w:tcBorders>
              <w:top w:val="single" w:sz="4" w:space="0" w:color="auto"/>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538</w:t>
            </w:r>
          </w:p>
        </w:tc>
        <w:tc>
          <w:tcPr>
            <w:tcW w:w="516" w:type="pct"/>
            <w:tcBorders>
              <w:top w:val="single" w:sz="4" w:space="0" w:color="auto"/>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008</w:t>
            </w:r>
          </w:p>
        </w:tc>
        <w:tc>
          <w:tcPr>
            <w:tcW w:w="515" w:type="pct"/>
            <w:tcBorders>
              <w:top w:val="single" w:sz="4" w:space="0" w:color="auto"/>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249</w:t>
            </w:r>
          </w:p>
        </w:tc>
        <w:tc>
          <w:tcPr>
            <w:tcW w:w="491" w:type="pct"/>
            <w:tcBorders>
              <w:top w:val="single" w:sz="4" w:space="0" w:color="auto"/>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280</w:t>
            </w:r>
          </w:p>
        </w:tc>
        <w:tc>
          <w:tcPr>
            <w:tcW w:w="462" w:type="pct"/>
            <w:tcBorders>
              <w:top w:val="single" w:sz="4" w:space="0" w:color="auto"/>
              <w:bottom w:val="single" w:sz="4" w:space="0" w:color="auto"/>
            </w:tcBorders>
            <w:shd w:val="clear" w:color="auto" w:fill="auto"/>
            <w:noWrap/>
            <w:vAlign w:val="center"/>
            <w:hideMark/>
          </w:tcPr>
          <w:p w:rsidR="008359CC" w:rsidRPr="005C3E03" w:rsidRDefault="00CA3FEE" w:rsidP="00CA3FEE">
            <w:pPr>
              <w:spacing w:before="0" w:after="0" w:line="240" w:lineRule="auto"/>
              <w:ind w:firstLine="0"/>
              <w:jc w:val="center"/>
              <w:rPr>
                <w:sz w:val="20"/>
                <w:lang w:eastAsia="vi-VN"/>
              </w:rPr>
            </w:pPr>
            <w:r w:rsidRPr="005C3E03">
              <w:rPr>
                <w:sz w:val="20"/>
                <w:lang w:eastAsia="vi-VN"/>
              </w:rPr>
              <w:t>33.52</w:t>
            </w:r>
          </w:p>
        </w:tc>
        <w:tc>
          <w:tcPr>
            <w:tcW w:w="399" w:type="pct"/>
            <w:tcBorders>
              <w:top w:val="single" w:sz="4" w:space="0" w:color="auto"/>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4,647</w:t>
            </w:r>
          </w:p>
        </w:tc>
        <w:tc>
          <w:tcPr>
            <w:tcW w:w="335" w:type="pct"/>
            <w:tcBorders>
              <w:top w:val="single" w:sz="4" w:space="0" w:color="auto"/>
              <w:bottom w:val="single" w:sz="4" w:space="0" w:color="auto"/>
            </w:tcBorders>
            <w:shd w:val="clear" w:color="auto" w:fill="auto"/>
            <w:noWrap/>
            <w:vAlign w:val="center"/>
            <w:hideMark/>
          </w:tcPr>
          <w:p w:rsidR="008359CC" w:rsidRPr="005C3E03" w:rsidRDefault="008359CC" w:rsidP="00AF31AB">
            <w:pPr>
              <w:spacing w:before="0" w:after="0" w:line="240" w:lineRule="auto"/>
              <w:ind w:firstLine="0"/>
              <w:jc w:val="center"/>
              <w:rPr>
                <w:sz w:val="20"/>
                <w:lang w:eastAsia="vi-VN"/>
              </w:rPr>
            </w:pPr>
            <w:r w:rsidRPr="005C3E03">
              <w:rPr>
                <w:sz w:val="20"/>
                <w:lang w:eastAsia="vi-VN"/>
              </w:rPr>
              <w:t>.000</w:t>
            </w:r>
          </w:p>
        </w:tc>
      </w:tr>
    </w:tbl>
    <w:p w:rsidR="008359CC" w:rsidRPr="005C3E03" w:rsidRDefault="008359CC" w:rsidP="008359CC">
      <w:r w:rsidRPr="005C3E03">
        <w:tab/>
        <w:t xml:space="preserve">Before the pandemic occurred, the independent-samples t-test showed no significant difference in the trust level in the </w:t>
      </w:r>
      <w:r w:rsidR="006455E7">
        <w:t>g</w:t>
      </w:r>
      <w:r w:rsidRPr="005C3E03">
        <w:t>overnment's management between genders</w:t>
      </w:r>
      <w:r w:rsidR="00B008A4" w:rsidRPr="005C3E03">
        <w:t xml:space="preserve"> (p=0.26)</w:t>
      </w:r>
      <w:r w:rsidRPr="005C3E03">
        <w:t>. However, the difference became statistically significant after the occurrence of COVID-19. Young men's trust level was significantly lower than young women's</w:t>
      </w:r>
      <w:r w:rsidR="00B42892">
        <w:t xml:space="preserve"> during the pandemic </w:t>
      </w:r>
      <w:r w:rsidRPr="005C3E03">
        <w:t>(</w:t>
      </w:r>
      <w:r w:rsidRPr="005C3E03">
        <w:fldChar w:fldCharType="begin"/>
      </w:r>
      <w:r w:rsidRPr="005C3E03">
        <w:instrText xml:space="preserve"> REF _Ref71811740 \h  \* MERGEFORMAT </w:instrText>
      </w:r>
      <w:r w:rsidRPr="005C3E03">
        <w:fldChar w:fldCharType="separate"/>
      </w:r>
      <w:r w:rsidRPr="005C3E03">
        <w:t xml:space="preserve">Table </w:t>
      </w:r>
      <w:r w:rsidRPr="005C3E03">
        <w:rPr>
          <w:noProof/>
        </w:rPr>
        <w:t>3</w:t>
      </w:r>
      <w:r w:rsidRPr="005C3E03">
        <w:fldChar w:fldCharType="end"/>
      </w:r>
      <w:r w:rsidRPr="005C3E03">
        <w:t>).</w:t>
      </w:r>
    </w:p>
    <w:p w:rsidR="008359CC" w:rsidRPr="005C3E03" w:rsidRDefault="008359CC" w:rsidP="00CA3FEE">
      <w:pPr>
        <w:pStyle w:val="ChthchBngbiu-Hnhv"/>
      </w:pPr>
      <w:bookmarkStart w:id="2" w:name="_Ref71811740"/>
      <w:r w:rsidRPr="005C3E03">
        <w:t xml:space="preserve">Table </w:t>
      </w:r>
      <w:r w:rsidRPr="005C3E03">
        <w:fldChar w:fldCharType="begin"/>
      </w:r>
      <w:r w:rsidRPr="005C3E03">
        <w:instrText xml:space="preserve"> SEQ Table \* ARABIC </w:instrText>
      </w:r>
      <w:r w:rsidRPr="005C3E03">
        <w:fldChar w:fldCharType="separate"/>
      </w:r>
      <w:r w:rsidR="00DD2133">
        <w:rPr>
          <w:noProof/>
        </w:rPr>
        <w:t>3</w:t>
      </w:r>
      <w:r w:rsidRPr="005C3E03">
        <w:fldChar w:fldCharType="end"/>
      </w:r>
      <w:bookmarkEnd w:id="2"/>
      <w:r w:rsidRPr="005C3E03">
        <w:t>. Trust level differences between the two genders</w:t>
      </w:r>
      <w:r w:rsidR="00CA3FEE" w:rsidRPr="005C3E03">
        <w:t>.</w:t>
      </w:r>
    </w:p>
    <w:tbl>
      <w:tblPr>
        <w:tblW w:w="0" w:type="auto"/>
        <w:tblLook w:val="04A0" w:firstRow="1" w:lastRow="0" w:firstColumn="1" w:lastColumn="0" w:noHBand="0" w:noVBand="1"/>
      </w:tblPr>
      <w:tblGrid>
        <w:gridCol w:w="2010"/>
        <w:gridCol w:w="633"/>
        <w:gridCol w:w="666"/>
        <w:gridCol w:w="802"/>
        <w:gridCol w:w="1265"/>
        <w:gridCol w:w="1433"/>
        <w:gridCol w:w="1659"/>
        <w:gridCol w:w="1171"/>
      </w:tblGrid>
      <w:tr w:rsidR="00CA3FEE" w:rsidRPr="005C3E03" w:rsidTr="000D2C89">
        <w:trPr>
          <w:trHeight w:val="20"/>
        </w:trPr>
        <w:tc>
          <w:tcPr>
            <w:tcW w:w="0" w:type="auto"/>
            <w:vMerge w:val="restart"/>
            <w:tcBorders>
              <w:top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bCs/>
                <w:sz w:val="20"/>
                <w:szCs w:val="24"/>
                <w:lang w:eastAsia="vi-VN"/>
              </w:rPr>
            </w:pPr>
            <w:r w:rsidRPr="005C3E03">
              <w:rPr>
                <w:b/>
                <w:bCs/>
                <w:sz w:val="20"/>
                <w:szCs w:val="24"/>
                <w:lang w:eastAsia="vi-VN"/>
              </w:rPr>
              <w:t>Trust level difference</w:t>
            </w:r>
          </w:p>
        </w:tc>
        <w:tc>
          <w:tcPr>
            <w:tcW w:w="0" w:type="auto"/>
            <w:vMerge w:val="restart"/>
            <w:tcBorders>
              <w:top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bCs/>
                <w:sz w:val="20"/>
                <w:szCs w:val="24"/>
                <w:lang w:eastAsia="vi-VN"/>
              </w:rPr>
            </w:pPr>
            <w:r w:rsidRPr="005C3E03">
              <w:rPr>
                <w:b/>
                <w:bCs/>
                <w:sz w:val="20"/>
                <w:szCs w:val="24"/>
                <w:lang w:eastAsia="vi-VN"/>
              </w:rPr>
              <w:t>t</w:t>
            </w:r>
          </w:p>
        </w:tc>
        <w:tc>
          <w:tcPr>
            <w:tcW w:w="0" w:type="auto"/>
            <w:vMerge w:val="restart"/>
            <w:tcBorders>
              <w:top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bCs/>
                <w:sz w:val="20"/>
                <w:szCs w:val="24"/>
                <w:lang w:eastAsia="vi-VN"/>
              </w:rPr>
            </w:pPr>
            <w:r w:rsidRPr="005C3E03">
              <w:rPr>
                <w:b/>
                <w:bCs/>
                <w:sz w:val="20"/>
                <w:szCs w:val="24"/>
                <w:lang w:eastAsia="vi-VN"/>
              </w:rPr>
              <w:t>df</w:t>
            </w:r>
          </w:p>
        </w:tc>
        <w:tc>
          <w:tcPr>
            <w:tcW w:w="802" w:type="dxa"/>
            <w:vMerge w:val="restart"/>
            <w:tcBorders>
              <w:top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bCs/>
                <w:sz w:val="20"/>
                <w:szCs w:val="24"/>
                <w:lang w:eastAsia="vi-VN"/>
              </w:rPr>
            </w:pPr>
            <w:r w:rsidRPr="005C3E03">
              <w:rPr>
                <w:b/>
                <w:bCs/>
                <w:sz w:val="20"/>
                <w:szCs w:val="24"/>
                <w:lang w:eastAsia="vi-VN"/>
              </w:rPr>
              <w:t>p</w:t>
            </w:r>
          </w:p>
        </w:tc>
        <w:tc>
          <w:tcPr>
            <w:tcW w:w="1265" w:type="dxa"/>
            <w:vMerge w:val="restart"/>
            <w:tcBorders>
              <w:top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bCs/>
                <w:sz w:val="20"/>
                <w:szCs w:val="24"/>
                <w:lang w:eastAsia="vi-VN"/>
              </w:rPr>
            </w:pPr>
            <w:r w:rsidRPr="005C3E03">
              <w:rPr>
                <w:b/>
                <w:bCs/>
                <w:sz w:val="20"/>
                <w:szCs w:val="24"/>
                <w:lang w:eastAsia="vi-VN"/>
              </w:rPr>
              <w:t>Mean Difference</w:t>
            </w:r>
          </w:p>
        </w:tc>
        <w:tc>
          <w:tcPr>
            <w:tcW w:w="1433" w:type="dxa"/>
            <w:vMerge w:val="restart"/>
            <w:tcBorders>
              <w:top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bCs/>
                <w:sz w:val="20"/>
                <w:szCs w:val="24"/>
                <w:lang w:eastAsia="vi-VN"/>
              </w:rPr>
            </w:pPr>
            <w:r w:rsidRPr="005C3E03">
              <w:rPr>
                <w:b/>
                <w:bCs/>
                <w:sz w:val="20"/>
                <w:szCs w:val="24"/>
                <w:lang w:eastAsia="vi-VN"/>
              </w:rPr>
              <w:t>Std. Error Difference</w:t>
            </w:r>
          </w:p>
        </w:tc>
        <w:tc>
          <w:tcPr>
            <w:tcW w:w="2830" w:type="dxa"/>
            <w:gridSpan w:val="2"/>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bCs/>
                <w:sz w:val="20"/>
                <w:szCs w:val="24"/>
                <w:lang w:eastAsia="vi-VN"/>
              </w:rPr>
            </w:pPr>
            <w:r w:rsidRPr="005C3E03">
              <w:rPr>
                <w:b/>
                <w:bCs/>
                <w:sz w:val="20"/>
                <w:szCs w:val="24"/>
                <w:lang w:eastAsia="vi-VN"/>
              </w:rPr>
              <w:t>95% C.I. of the Difference</w:t>
            </w:r>
          </w:p>
        </w:tc>
      </w:tr>
      <w:tr w:rsidR="00CA3FEE" w:rsidRPr="005C3E03" w:rsidTr="000D2C89">
        <w:trPr>
          <w:trHeight w:val="20"/>
        </w:trPr>
        <w:tc>
          <w:tcPr>
            <w:tcW w:w="0" w:type="auto"/>
            <w:vMerge/>
            <w:tcBorders>
              <w:bottom w:val="single" w:sz="4" w:space="0" w:color="auto"/>
            </w:tcBorders>
            <w:vAlign w:val="center"/>
            <w:hideMark/>
          </w:tcPr>
          <w:p w:rsidR="008359CC" w:rsidRPr="005C3E03" w:rsidRDefault="008359CC" w:rsidP="00CA3FEE">
            <w:pPr>
              <w:spacing w:before="0" w:after="0" w:line="240" w:lineRule="auto"/>
              <w:jc w:val="center"/>
              <w:rPr>
                <w:b/>
                <w:bCs/>
                <w:sz w:val="20"/>
                <w:szCs w:val="24"/>
                <w:lang w:eastAsia="vi-VN"/>
              </w:rPr>
            </w:pPr>
          </w:p>
        </w:tc>
        <w:tc>
          <w:tcPr>
            <w:tcW w:w="0" w:type="auto"/>
            <w:vMerge/>
            <w:tcBorders>
              <w:bottom w:val="single" w:sz="4" w:space="0" w:color="auto"/>
            </w:tcBorders>
            <w:vAlign w:val="center"/>
            <w:hideMark/>
          </w:tcPr>
          <w:p w:rsidR="008359CC" w:rsidRPr="005C3E03" w:rsidRDefault="008359CC" w:rsidP="00CA3FEE">
            <w:pPr>
              <w:spacing w:before="0" w:after="0" w:line="240" w:lineRule="auto"/>
              <w:jc w:val="center"/>
              <w:rPr>
                <w:b/>
                <w:bCs/>
                <w:sz w:val="20"/>
                <w:szCs w:val="24"/>
                <w:lang w:eastAsia="vi-VN"/>
              </w:rPr>
            </w:pPr>
          </w:p>
        </w:tc>
        <w:tc>
          <w:tcPr>
            <w:tcW w:w="0" w:type="auto"/>
            <w:vMerge/>
            <w:tcBorders>
              <w:bottom w:val="single" w:sz="4" w:space="0" w:color="auto"/>
            </w:tcBorders>
            <w:vAlign w:val="center"/>
            <w:hideMark/>
          </w:tcPr>
          <w:p w:rsidR="008359CC" w:rsidRPr="005C3E03" w:rsidRDefault="008359CC" w:rsidP="00CA3FEE">
            <w:pPr>
              <w:spacing w:before="0" w:after="0" w:line="240" w:lineRule="auto"/>
              <w:jc w:val="center"/>
              <w:rPr>
                <w:b/>
                <w:bCs/>
                <w:sz w:val="20"/>
                <w:szCs w:val="24"/>
                <w:lang w:eastAsia="vi-VN"/>
              </w:rPr>
            </w:pPr>
          </w:p>
        </w:tc>
        <w:tc>
          <w:tcPr>
            <w:tcW w:w="802" w:type="dxa"/>
            <w:vMerge/>
            <w:tcBorders>
              <w:bottom w:val="single" w:sz="4" w:space="0" w:color="auto"/>
            </w:tcBorders>
            <w:vAlign w:val="center"/>
            <w:hideMark/>
          </w:tcPr>
          <w:p w:rsidR="008359CC" w:rsidRPr="005C3E03" w:rsidRDefault="008359CC" w:rsidP="00CA3FEE">
            <w:pPr>
              <w:spacing w:before="0" w:after="0" w:line="240" w:lineRule="auto"/>
              <w:jc w:val="center"/>
              <w:rPr>
                <w:b/>
                <w:bCs/>
                <w:sz w:val="20"/>
                <w:szCs w:val="24"/>
                <w:lang w:eastAsia="vi-VN"/>
              </w:rPr>
            </w:pPr>
          </w:p>
        </w:tc>
        <w:tc>
          <w:tcPr>
            <w:tcW w:w="1265" w:type="dxa"/>
            <w:vMerge/>
            <w:tcBorders>
              <w:bottom w:val="single" w:sz="4" w:space="0" w:color="auto"/>
            </w:tcBorders>
            <w:vAlign w:val="center"/>
            <w:hideMark/>
          </w:tcPr>
          <w:p w:rsidR="008359CC" w:rsidRPr="005C3E03" w:rsidRDefault="008359CC" w:rsidP="00CA3FEE">
            <w:pPr>
              <w:spacing w:before="0" w:after="0" w:line="240" w:lineRule="auto"/>
              <w:jc w:val="center"/>
              <w:rPr>
                <w:b/>
                <w:bCs/>
                <w:sz w:val="20"/>
                <w:szCs w:val="24"/>
                <w:lang w:eastAsia="vi-VN"/>
              </w:rPr>
            </w:pPr>
          </w:p>
        </w:tc>
        <w:tc>
          <w:tcPr>
            <w:tcW w:w="1433" w:type="dxa"/>
            <w:vMerge/>
            <w:tcBorders>
              <w:bottom w:val="single" w:sz="4" w:space="0" w:color="auto"/>
            </w:tcBorders>
            <w:vAlign w:val="center"/>
            <w:hideMark/>
          </w:tcPr>
          <w:p w:rsidR="008359CC" w:rsidRPr="005C3E03" w:rsidRDefault="008359CC" w:rsidP="00CA3FEE">
            <w:pPr>
              <w:spacing w:before="0" w:after="0" w:line="240" w:lineRule="auto"/>
              <w:jc w:val="center"/>
              <w:rPr>
                <w:b/>
                <w:bCs/>
                <w:sz w:val="20"/>
                <w:szCs w:val="24"/>
                <w:lang w:eastAsia="vi-VN"/>
              </w:rPr>
            </w:pPr>
          </w:p>
        </w:tc>
        <w:tc>
          <w:tcPr>
            <w:tcW w:w="1659" w:type="dxa"/>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bCs/>
                <w:sz w:val="20"/>
                <w:szCs w:val="24"/>
                <w:lang w:eastAsia="vi-VN"/>
              </w:rPr>
            </w:pPr>
            <w:r w:rsidRPr="005C3E03">
              <w:rPr>
                <w:b/>
                <w:bCs/>
                <w:sz w:val="20"/>
                <w:szCs w:val="24"/>
                <w:lang w:eastAsia="vi-VN"/>
              </w:rPr>
              <w:t>Lower</w:t>
            </w:r>
          </w:p>
        </w:tc>
        <w:tc>
          <w:tcPr>
            <w:tcW w:w="0" w:type="auto"/>
            <w:tcBorders>
              <w:top w:val="single" w:sz="4" w:space="0" w:color="auto"/>
              <w:bottom w:val="single" w:sz="4" w:space="0" w:color="auto"/>
            </w:tcBorders>
            <w:shd w:val="clear" w:color="auto" w:fill="auto"/>
            <w:vAlign w:val="center"/>
            <w:hideMark/>
          </w:tcPr>
          <w:p w:rsidR="008359CC" w:rsidRPr="005C3E03" w:rsidRDefault="008359CC" w:rsidP="00CA3FEE">
            <w:pPr>
              <w:spacing w:before="0" w:after="0" w:line="240" w:lineRule="auto"/>
              <w:ind w:firstLine="0"/>
              <w:jc w:val="center"/>
              <w:rPr>
                <w:b/>
                <w:bCs/>
                <w:sz w:val="20"/>
                <w:szCs w:val="24"/>
                <w:lang w:eastAsia="vi-VN"/>
              </w:rPr>
            </w:pPr>
            <w:r w:rsidRPr="005C3E03">
              <w:rPr>
                <w:b/>
                <w:bCs/>
                <w:sz w:val="20"/>
                <w:szCs w:val="24"/>
                <w:lang w:eastAsia="vi-VN"/>
              </w:rPr>
              <w:t>Upper</w:t>
            </w:r>
          </w:p>
        </w:tc>
      </w:tr>
      <w:tr w:rsidR="00CA3FEE" w:rsidRPr="005C3E03" w:rsidTr="000D2C89">
        <w:trPr>
          <w:trHeight w:val="20"/>
        </w:trPr>
        <w:tc>
          <w:tcPr>
            <w:tcW w:w="0" w:type="auto"/>
            <w:tcBorders>
              <w:top w:val="single" w:sz="4" w:space="0" w:color="auto"/>
            </w:tcBorders>
            <w:shd w:val="clear" w:color="auto" w:fill="auto"/>
            <w:vAlign w:val="center"/>
            <w:hideMark/>
          </w:tcPr>
          <w:p w:rsidR="008359CC" w:rsidRPr="005C3E03" w:rsidRDefault="008359CC" w:rsidP="00CA3FEE">
            <w:pPr>
              <w:spacing w:before="0" w:after="0" w:line="240" w:lineRule="auto"/>
              <w:ind w:firstLine="0"/>
              <w:rPr>
                <w:sz w:val="20"/>
                <w:szCs w:val="24"/>
                <w:lang w:eastAsia="vi-VN"/>
              </w:rPr>
            </w:pPr>
            <w:r w:rsidRPr="005C3E03">
              <w:rPr>
                <w:sz w:val="20"/>
                <w:szCs w:val="24"/>
                <w:lang w:eastAsia="vi-VN"/>
              </w:rPr>
              <w:t>Pre-pandemic</w:t>
            </w:r>
          </w:p>
        </w:tc>
        <w:tc>
          <w:tcPr>
            <w:tcW w:w="0" w:type="auto"/>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1.12</w:t>
            </w:r>
          </w:p>
        </w:tc>
        <w:tc>
          <w:tcPr>
            <w:tcW w:w="0" w:type="auto"/>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1,346</w:t>
            </w:r>
          </w:p>
        </w:tc>
        <w:tc>
          <w:tcPr>
            <w:tcW w:w="802" w:type="dxa"/>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26</w:t>
            </w:r>
          </w:p>
        </w:tc>
        <w:tc>
          <w:tcPr>
            <w:tcW w:w="1265" w:type="dxa"/>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03</w:t>
            </w:r>
          </w:p>
        </w:tc>
        <w:tc>
          <w:tcPr>
            <w:tcW w:w="1433" w:type="dxa"/>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03</w:t>
            </w:r>
          </w:p>
        </w:tc>
        <w:tc>
          <w:tcPr>
            <w:tcW w:w="1659" w:type="dxa"/>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02</w:t>
            </w:r>
          </w:p>
        </w:tc>
        <w:tc>
          <w:tcPr>
            <w:tcW w:w="0" w:type="auto"/>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09</w:t>
            </w:r>
          </w:p>
        </w:tc>
      </w:tr>
      <w:tr w:rsidR="00CA3FEE" w:rsidRPr="005C3E03" w:rsidTr="000D2C89">
        <w:trPr>
          <w:trHeight w:val="20"/>
        </w:trPr>
        <w:tc>
          <w:tcPr>
            <w:tcW w:w="0" w:type="auto"/>
            <w:tcBorders>
              <w:bottom w:val="single" w:sz="4" w:space="0" w:color="auto"/>
            </w:tcBorders>
            <w:shd w:val="clear" w:color="auto" w:fill="auto"/>
            <w:vAlign w:val="center"/>
            <w:hideMark/>
          </w:tcPr>
          <w:p w:rsidR="008359CC" w:rsidRPr="005C3E03" w:rsidRDefault="008359CC" w:rsidP="00CA3FEE">
            <w:pPr>
              <w:spacing w:before="0" w:after="0" w:line="240" w:lineRule="auto"/>
              <w:ind w:firstLine="0"/>
              <w:rPr>
                <w:sz w:val="20"/>
                <w:szCs w:val="24"/>
                <w:lang w:eastAsia="vi-VN"/>
              </w:rPr>
            </w:pPr>
            <w:r w:rsidRPr="005C3E03">
              <w:rPr>
                <w:sz w:val="20"/>
                <w:szCs w:val="24"/>
                <w:lang w:eastAsia="vi-VN"/>
              </w:rPr>
              <w:t>During pandemic</w:t>
            </w:r>
          </w:p>
        </w:tc>
        <w:tc>
          <w:tcPr>
            <w:tcW w:w="0" w:type="auto"/>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3.13</w:t>
            </w:r>
          </w:p>
        </w:tc>
        <w:tc>
          <w:tcPr>
            <w:tcW w:w="0" w:type="auto"/>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1,301</w:t>
            </w:r>
          </w:p>
        </w:tc>
        <w:tc>
          <w:tcPr>
            <w:tcW w:w="802" w:type="dxa"/>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00</w:t>
            </w:r>
          </w:p>
        </w:tc>
        <w:tc>
          <w:tcPr>
            <w:tcW w:w="1265" w:type="dxa"/>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08</w:t>
            </w:r>
          </w:p>
        </w:tc>
        <w:tc>
          <w:tcPr>
            <w:tcW w:w="1433" w:type="dxa"/>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03</w:t>
            </w:r>
          </w:p>
        </w:tc>
        <w:tc>
          <w:tcPr>
            <w:tcW w:w="1659" w:type="dxa"/>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14</w:t>
            </w:r>
          </w:p>
        </w:tc>
        <w:tc>
          <w:tcPr>
            <w:tcW w:w="0" w:type="auto"/>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szCs w:val="24"/>
                <w:lang w:eastAsia="vi-VN"/>
              </w:rPr>
            </w:pPr>
            <w:r w:rsidRPr="005C3E03">
              <w:rPr>
                <w:sz w:val="20"/>
                <w:szCs w:val="24"/>
                <w:lang w:eastAsia="vi-VN"/>
              </w:rPr>
              <w:t>-.03</w:t>
            </w:r>
          </w:p>
        </w:tc>
      </w:tr>
    </w:tbl>
    <w:p w:rsidR="008359CC" w:rsidRPr="005C3E03" w:rsidRDefault="008359CC" w:rsidP="008359CC">
      <w:r w:rsidRPr="005C3E03">
        <w:tab/>
        <w:t xml:space="preserve">Friedman's ANOVA analysis, which was applied to compare the frequencies of receiving disease alerts from media channels, provided </w:t>
      </w:r>
      <w:r w:rsidR="00824C65">
        <w:t>ꭓ</w:t>
      </w:r>
      <w:r w:rsidR="00824C65">
        <w:rPr>
          <w:vertAlign w:val="superscript"/>
        </w:rPr>
        <w:t>2</w:t>
      </w:r>
      <w:r w:rsidR="00CA3FEE" w:rsidRPr="005C3E03">
        <w:t>(</w:t>
      </w:r>
      <w:r w:rsidRPr="005C3E03">
        <w:t>8)=15,481, p&lt;.05. This result suggested there was at least one discrepancy exists between mean ranks (</w:t>
      </w:r>
      <w:r w:rsidRPr="005C3E03">
        <w:fldChar w:fldCharType="begin"/>
      </w:r>
      <w:r w:rsidRPr="005C3E03">
        <w:instrText xml:space="preserve"> REF _Ref71811755 \h  \* MERGEFORMAT </w:instrText>
      </w:r>
      <w:r w:rsidRPr="005C3E03">
        <w:fldChar w:fldCharType="separate"/>
      </w:r>
      <w:r w:rsidRPr="005C3E03">
        <w:t xml:space="preserve">Table </w:t>
      </w:r>
      <w:r w:rsidRPr="005C3E03">
        <w:rPr>
          <w:noProof/>
        </w:rPr>
        <w:t>4</w:t>
      </w:r>
      <w:r w:rsidRPr="005C3E03">
        <w:fldChar w:fldCharType="end"/>
      </w:r>
      <w:r w:rsidRPr="005C3E03">
        <w:t xml:space="preserve">). Running post hoc test (Friedman's ANOVA analysis for each pair of communication channels) and performing Bonferroni adjustments to p-values (p=.011 x 24= .264), the results showed that the differences between the mean ranks of all pairs were statistically significant, except for </w:t>
      </w:r>
      <w:r w:rsidR="00824C65">
        <w:t>one</w:t>
      </w:r>
      <w:r w:rsidRPr="005C3E03">
        <w:t xml:space="preserve"> pair: 'SMS '</w:t>
      </w:r>
      <w:r w:rsidR="00824C65">
        <w:t>and 'television/r</w:t>
      </w:r>
      <w:r w:rsidRPr="005C3E03">
        <w:t>adio'.</w:t>
      </w:r>
    </w:p>
    <w:p w:rsidR="008359CC" w:rsidRPr="005C3E03" w:rsidRDefault="008359CC" w:rsidP="00CA3FEE">
      <w:pPr>
        <w:pStyle w:val="ChthchBngbiu-Hnhv"/>
      </w:pPr>
      <w:bookmarkStart w:id="3" w:name="_Ref71811755"/>
      <w:r w:rsidRPr="005C3E03">
        <w:t xml:space="preserve">Table </w:t>
      </w:r>
      <w:r w:rsidRPr="005C3E03">
        <w:fldChar w:fldCharType="begin"/>
      </w:r>
      <w:r w:rsidRPr="005C3E03">
        <w:instrText xml:space="preserve"> SEQ Table \* ARABIC </w:instrText>
      </w:r>
      <w:r w:rsidRPr="005C3E03">
        <w:fldChar w:fldCharType="separate"/>
      </w:r>
      <w:r w:rsidR="00DD2133">
        <w:rPr>
          <w:noProof/>
        </w:rPr>
        <w:t>4</w:t>
      </w:r>
      <w:r w:rsidRPr="005C3E03">
        <w:fldChar w:fldCharType="end"/>
      </w:r>
      <w:bookmarkEnd w:id="3"/>
      <w:r w:rsidRPr="005C3E03">
        <w:t>. Frequencies of receiving disease alerts</w:t>
      </w:r>
      <w:r w:rsidR="00CA3FEE" w:rsidRPr="005C3E03">
        <w:t>.</w:t>
      </w:r>
    </w:p>
    <w:tbl>
      <w:tblPr>
        <w:tblW w:w="0" w:type="auto"/>
        <w:jc w:val="center"/>
        <w:tblLook w:val="04A0" w:firstRow="1" w:lastRow="0" w:firstColumn="1" w:lastColumn="0" w:noHBand="0" w:noVBand="1"/>
      </w:tblPr>
      <w:tblGrid>
        <w:gridCol w:w="5015"/>
        <w:gridCol w:w="730"/>
        <w:gridCol w:w="1166"/>
      </w:tblGrid>
      <w:tr w:rsidR="008359CC" w:rsidRPr="005C3E03" w:rsidTr="00CA3FEE">
        <w:trPr>
          <w:trHeight w:val="20"/>
          <w:tblHeader/>
          <w:jc w:val="center"/>
        </w:trPr>
        <w:tc>
          <w:tcPr>
            <w:tcW w:w="0" w:type="auto"/>
            <w:tcBorders>
              <w:top w:val="single" w:sz="4" w:space="0" w:color="auto"/>
              <w:bottom w:val="single" w:sz="4" w:space="0" w:color="auto"/>
            </w:tcBorders>
            <w:shd w:val="clear" w:color="auto" w:fill="auto"/>
            <w:noWrap/>
            <w:vAlign w:val="center"/>
            <w:hideMark/>
          </w:tcPr>
          <w:p w:rsidR="008359CC" w:rsidRPr="005C3E03" w:rsidRDefault="00824C65" w:rsidP="00CA3FEE">
            <w:pPr>
              <w:spacing w:before="0" w:after="0" w:line="240" w:lineRule="auto"/>
              <w:ind w:firstLine="172"/>
              <w:jc w:val="center"/>
              <w:rPr>
                <w:b/>
                <w:bCs/>
                <w:sz w:val="20"/>
                <w:lang w:eastAsia="vi-VN"/>
              </w:rPr>
            </w:pPr>
            <w:r>
              <w:rPr>
                <w:b/>
                <w:bCs/>
                <w:sz w:val="20"/>
                <w:lang w:eastAsia="vi-VN"/>
              </w:rPr>
              <w:t>Channel</w:t>
            </w:r>
          </w:p>
        </w:tc>
        <w:tc>
          <w:tcPr>
            <w:tcW w:w="0" w:type="auto"/>
            <w:tcBorders>
              <w:top w:val="single" w:sz="4" w:space="0" w:color="auto"/>
              <w:bottom w:val="single" w:sz="4" w:space="0" w:color="auto"/>
            </w:tcBorders>
            <w:vAlign w:val="center"/>
          </w:tcPr>
          <w:p w:rsidR="008359CC" w:rsidRPr="005C3E03" w:rsidRDefault="008359CC" w:rsidP="00CA3FEE">
            <w:pPr>
              <w:spacing w:before="0" w:after="0" w:line="240" w:lineRule="auto"/>
              <w:ind w:firstLine="25"/>
              <w:jc w:val="center"/>
              <w:rPr>
                <w:b/>
                <w:bCs/>
                <w:sz w:val="20"/>
                <w:lang w:eastAsia="vi-VN"/>
              </w:rPr>
            </w:pPr>
            <w:r w:rsidRPr="005C3E03">
              <w:rPr>
                <w:b/>
                <w:bCs/>
                <w:sz w:val="20"/>
                <w:lang w:eastAsia="vi-VN"/>
              </w:rPr>
              <w:t>Mean</w:t>
            </w:r>
          </w:p>
        </w:tc>
        <w:tc>
          <w:tcPr>
            <w:tcW w:w="0" w:type="auto"/>
            <w:tcBorders>
              <w:top w:val="single" w:sz="4" w:space="0" w:color="auto"/>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b/>
                <w:bCs/>
                <w:sz w:val="20"/>
                <w:lang w:eastAsia="vi-VN"/>
              </w:rPr>
            </w:pPr>
            <w:r w:rsidRPr="005C3E03">
              <w:rPr>
                <w:b/>
                <w:bCs/>
                <w:sz w:val="20"/>
                <w:lang w:eastAsia="vi-VN"/>
              </w:rPr>
              <w:t>Mean rank</w:t>
            </w:r>
          </w:p>
        </w:tc>
      </w:tr>
      <w:tr w:rsidR="008359CC" w:rsidRPr="005C3E03" w:rsidTr="00CA3FEE">
        <w:trPr>
          <w:trHeight w:val="20"/>
          <w:jc w:val="center"/>
        </w:trPr>
        <w:tc>
          <w:tcPr>
            <w:tcW w:w="0" w:type="auto"/>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172"/>
              <w:rPr>
                <w:sz w:val="20"/>
                <w:lang w:eastAsia="vi-VN"/>
              </w:rPr>
            </w:pPr>
            <w:r w:rsidRPr="005C3E03">
              <w:rPr>
                <w:sz w:val="20"/>
              </w:rPr>
              <w:t>Social network</w:t>
            </w:r>
          </w:p>
        </w:tc>
        <w:tc>
          <w:tcPr>
            <w:tcW w:w="0" w:type="auto"/>
            <w:tcBorders>
              <w:top w:val="single" w:sz="4" w:space="0" w:color="auto"/>
            </w:tcBorders>
            <w:vAlign w:val="center"/>
          </w:tcPr>
          <w:p w:rsidR="008359CC" w:rsidRPr="005C3E03" w:rsidRDefault="008359CC" w:rsidP="00CA3FEE">
            <w:pPr>
              <w:spacing w:before="0" w:after="0" w:line="240" w:lineRule="auto"/>
              <w:ind w:firstLine="25"/>
              <w:jc w:val="center"/>
              <w:rPr>
                <w:sz w:val="20"/>
                <w:lang w:eastAsia="vi-VN"/>
              </w:rPr>
            </w:pPr>
            <w:r w:rsidRPr="005C3E03">
              <w:rPr>
                <w:sz w:val="20"/>
                <w:lang w:eastAsia="vi-VN"/>
              </w:rPr>
              <w:t>4.89</w:t>
            </w:r>
          </w:p>
        </w:tc>
        <w:tc>
          <w:tcPr>
            <w:tcW w:w="0" w:type="auto"/>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6.85</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72"/>
              <w:rPr>
                <w:sz w:val="20"/>
                <w:lang w:eastAsia="vi-VN"/>
              </w:rPr>
            </w:pPr>
            <w:r w:rsidRPr="005C3E03">
              <w:rPr>
                <w:sz w:val="20"/>
              </w:rPr>
              <w:t>SMS from the Ministry of Health and other state agencies</w:t>
            </w:r>
          </w:p>
        </w:tc>
        <w:tc>
          <w:tcPr>
            <w:tcW w:w="0" w:type="auto"/>
            <w:vAlign w:val="center"/>
          </w:tcPr>
          <w:p w:rsidR="008359CC" w:rsidRPr="005C3E03" w:rsidRDefault="008359CC" w:rsidP="00CA3FEE">
            <w:pPr>
              <w:spacing w:before="0" w:after="0" w:line="240" w:lineRule="auto"/>
              <w:ind w:firstLine="25"/>
              <w:jc w:val="center"/>
              <w:rPr>
                <w:sz w:val="20"/>
                <w:lang w:eastAsia="vi-VN"/>
              </w:rPr>
            </w:pPr>
            <w:r w:rsidRPr="005C3E03">
              <w:rPr>
                <w:sz w:val="20"/>
                <w:lang w:eastAsia="vi-VN"/>
              </w:rPr>
              <w:t>4.73</w:t>
            </w:r>
          </w:p>
        </w:tc>
        <w:tc>
          <w:tcPr>
            <w:tcW w:w="0" w:type="auto"/>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6.36</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72"/>
              <w:rPr>
                <w:sz w:val="20"/>
                <w:lang w:eastAsia="vi-VN"/>
              </w:rPr>
            </w:pPr>
            <w:r w:rsidRPr="005C3E03">
              <w:rPr>
                <w:sz w:val="20"/>
              </w:rPr>
              <w:t>Television/Radio</w:t>
            </w:r>
          </w:p>
        </w:tc>
        <w:tc>
          <w:tcPr>
            <w:tcW w:w="0" w:type="auto"/>
            <w:vAlign w:val="center"/>
          </w:tcPr>
          <w:p w:rsidR="008359CC" w:rsidRPr="005C3E03" w:rsidRDefault="008359CC" w:rsidP="00CA3FEE">
            <w:pPr>
              <w:spacing w:before="0" w:after="0" w:line="240" w:lineRule="auto"/>
              <w:ind w:firstLine="25"/>
              <w:jc w:val="center"/>
              <w:rPr>
                <w:sz w:val="20"/>
                <w:lang w:eastAsia="vi-VN"/>
              </w:rPr>
            </w:pPr>
            <w:r w:rsidRPr="005C3E03">
              <w:rPr>
                <w:sz w:val="20"/>
                <w:lang w:eastAsia="vi-VN"/>
              </w:rPr>
              <w:t>4.58</w:t>
            </w:r>
          </w:p>
        </w:tc>
        <w:tc>
          <w:tcPr>
            <w:tcW w:w="0" w:type="auto"/>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6.15</w:t>
            </w:r>
          </w:p>
        </w:tc>
      </w:tr>
      <w:tr w:rsidR="008359CC" w:rsidRPr="005C3E03" w:rsidTr="00CA3FEE">
        <w:trPr>
          <w:trHeight w:val="20"/>
          <w:jc w:val="center"/>
        </w:trPr>
        <w:tc>
          <w:tcPr>
            <w:tcW w:w="0" w:type="auto"/>
            <w:shd w:val="clear" w:color="auto" w:fill="auto"/>
            <w:noWrap/>
            <w:vAlign w:val="center"/>
            <w:hideMark/>
          </w:tcPr>
          <w:p w:rsidR="008359CC" w:rsidRPr="005C3E03" w:rsidRDefault="00824C65" w:rsidP="00824C65">
            <w:pPr>
              <w:spacing w:before="0" w:after="0" w:line="240" w:lineRule="auto"/>
              <w:ind w:firstLine="172"/>
              <w:rPr>
                <w:sz w:val="20"/>
                <w:lang w:eastAsia="vi-VN"/>
              </w:rPr>
            </w:pPr>
            <w:r>
              <w:rPr>
                <w:sz w:val="20"/>
              </w:rPr>
              <w:t>Health apps</w:t>
            </w:r>
          </w:p>
        </w:tc>
        <w:tc>
          <w:tcPr>
            <w:tcW w:w="0" w:type="auto"/>
            <w:vAlign w:val="center"/>
          </w:tcPr>
          <w:p w:rsidR="008359CC" w:rsidRPr="005C3E03" w:rsidRDefault="008359CC" w:rsidP="00CA3FEE">
            <w:pPr>
              <w:spacing w:before="0" w:after="0" w:line="240" w:lineRule="auto"/>
              <w:ind w:firstLine="25"/>
              <w:jc w:val="center"/>
              <w:rPr>
                <w:sz w:val="20"/>
                <w:lang w:eastAsia="vi-VN"/>
              </w:rPr>
            </w:pPr>
            <w:r w:rsidRPr="005C3E03">
              <w:rPr>
                <w:sz w:val="20"/>
                <w:lang w:eastAsia="vi-VN"/>
              </w:rPr>
              <w:t>4.44</w:t>
            </w:r>
          </w:p>
        </w:tc>
        <w:tc>
          <w:tcPr>
            <w:tcW w:w="0" w:type="auto"/>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5.90</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72"/>
              <w:rPr>
                <w:sz w:val="20"/>
                <w:lang w:eastAsia="vi-VN"/>
              </w:rPr>
            </w:pPr>
            <w:r w:rsidRPr="005C3E03">
              <w:rPr>
                <w:sz w:val="20"/>
              </w:rPr>
              <w:t>Word-of-mouth conversations</w:t>
            </w:r>
          </w:p>
        </w:tc>
        <w:tc>
          <w:tcPr>
            <w:tcW w:w="0" w:type="auto"/>
            <w:vAlign w:val="center"/>
          </w:tcPr>
          <w:p w:rsidR="008359CC" w:rsidRPr="005C3E03" w:rsidRDefault="008359CC" w:rsidP="00CA3FEE">
            <w:pPr>
              <w:spacing w:before="0" w:after="0" w:line="240" w:lineRule="auto"/>
              <w:ind w:firstLine="25"/>
              <w:jc w:val="center"/>
              <w:rPr>
                <w:sz w:val="20"/>
                <w:lang w:eastAsia="vi-VN"/>
              </w:rPr>
            </w:pPr>
            <w:r w:rsidRPr="005C3E03">
              <w:rPr>
                <w:sz w:val="20"/>
                <w:lang w:eastAsia="vi-VN"/>
              </w:rPr>
              <w:t>4.12</w:t>
            </w:r>
          </w:p>
        </w:tc>
        <w:tc>
          <w:tcPr>
            <w:tcW w:w="0" w:type="auto"/>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5.26</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72"/>
              <w:rPr>
                <w:sz w:val="20"/>
                <w:lang w:eastAsia="vi-VN"/>
              </w:rPr>
            </w:pPr>
            <w:r w:rsidRPr="005C3E03">
              <w:rPr>
                <w:sz w:val="20"/>
              </w:rPr>
              <w:t>Website of state agencies</w:t>
            </w:r>
          </w:p>
        </w:tc>
        <w:tc>
          <w:tcPr>
            <w:tcW w:w="0" w:type="auto"/>
            <w:vAlign w:val="center"/>
          </w:tcPr>
          <w:p w:rsidR="008359CC" w:rsidRPr="005C3E03" w:rsidRDefault="008359CC" w:rsidP="00CA3FEE">
            <w:pPr>
              <w:spacing w:before="0" w:after="0" w:line="240" w:lineRule="auto"/>
              <w:ind w:firstLine="25"/>
              <w:jc w:val="center"/>
              <w:rPr>
                <w:sz w:val="20"/>
                <w:lang w:eastAsia="vi-VN"/>
              </w:rPr>
            </w:pPr>
            <w:r w:rsidRPr="005C3E03">
              <w:rPr>
                <w:sz w:val="20"/>
                <w:lang w:eastAsia="vi-VN"/>
              </w:rPr>
              <w:t>3.92</w:t>
            </w:r>
          </w:p>
        </w:tc>
        <w:tc>
          <w:tcPr>
            <w:tcW w:w="0" w:type="auto"/>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4.75</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72"/>
              <w:rPr>
                <w:sz w:val="20"/>
                <w:lang w:eastAsia="vi-VN"/>
              </w:rPr>
            </w:pPr>
            <w:r w:rsidRPr="005C3E03">
              <w:rPr>
                <w:sz w:val="20"/>
              </w:rPr>
              <w:lastRenderedPageBreak/>
              <w:t>Website of non-state agencies</w:t>
            </w:r>
          </w:p>
        </w:tc>
        <w:tc>
          <w:tcPr>
            <w:tcW w:w="0" w:type="auto"/>
            <w:vAlign w:val="center"/>
          </w:tcPr>
          <w:p w:rsidR="008359CC" w:rsidRPr="005C3E03" w:rsidRDefault="008359CC" w:rsidP="00CA3FEE">
            <w:pPr>
              <w:spacing w:before="0" w:after="0" w:line="240" w:lineRule="auto"/>
              <w:ind w:firstLine="25"/>
              <w:jc w:val="center"/>
              <w:rPr>
                <w:sz w:val="20"/>
                <w:lang w:eastAsia="vi-VN"/>
              </w:rPr>
            </w:pPr>
            <w:r w:rsidRPr="005C3E03">
              <w:rPr>
                <w:sz w:val="20"/>
                <w:lang w:eastAsia="vi-VN"/>
              </w:rPr>
              <w:t>2.23</w:t>
            </w:r>
          </w:p>
        </w:tc>
        <w:tc>
          <w:tcPr>
            <w:tcW w:w="0" w:type="auto"/>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3.67</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72"/>
              <w:rPr>
                <w:sz w:val="20"/>
                <w:lang w:eastAsia="vi-VN"/>
              </w:rPr>
            </w:pPr>
            <w:r w:rsidRPr="005C3E03">
              <w:rPr>
                <w:sz w:val="20"/>
              </w:rPr>
              <w:t>Bulletin boards on the streets</w:t>
            </w:r>
          </w:p>
        </w:tc>
        <w:tc>
          <w:tcPr>
            <w:tcW w:w="0" w:type="auto"/>
            <w:vAlign w:val="center"/>
          </w:tcPr>
          <w:p w:rsidR="008359CC" w:rsidRPr="005C3E03" w:rsidRDefault="008359CC" w:rsidP="00CA3FEE">
            <w:pPr>
              <w:spacing w:before="0" w:after="0" w:line="240" w:lineRule="auto"/>
              <w:ind w:firstLine="25"/>
              <w:jc w:val="center"/>
              <w:rPr>
                <w:sz w:val="20"/>
                <w:lang w:eastAsia="vi-VN"/>
              </w:rPr>
            </w:pPr>
            <w:r w:rsidRPr="005C3E03">
              <w:rPr>
                <w:sz w:val="20"/>
                <w:lang w:eastAsia="vi-VN"/>
              </w:rPr>
              <w:t>3.10</w:t>
            </w:r>
          </w:p>
        </w:tc>
        <w:tc>
          <w:tcPr>
            <w:tcW w:w="0" w:type="auto"/>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3.37</w:t>
            </w:r>
          </w:p>
        </w:tc>
      </w:tr>
      <w:tr w:rsidR="008359CC" w:rsidRPr="005C3E03" w:rsidTr="00CA3FEE">
        <w:trPr>
          <w:trHeight w:val="20"/>
          <w:jc w:val="center"/>
        </w:trPr>
        <w:tc>
          <w:tcPr>
            <w:tcW w:w="0" w:type="auto"/>
            <w:tcBorders>
              <w:bottom w:val="single" w:sz="4" w:space="0" w:color="auto"/>
            </w:tcBorders>
            <w:shd w:val="clear" w:color="auto" w:fill="auto"/>
            <w:noWrap/>
            <w:vAlign w:val="center"/>
            <w:hideMark/>
          </w:tcPr>
          <w:p w:rsidR="008359CC" w:rsidRPr="005C3E03" w:rsidRDefault="002A02C3" w:rsidP="00CA3FEE">
            <w:pPr>
              <w:spacing w:before="0" w:after="0" w:line="240" w:lineRule="auto"/>
              <w:ind w:firstLine="172"/>
              <w:rPr>
                <w:sz w:val="20"/>
                <w:lang w:eastAsia="vi-VN"/>
              </w:rPr>
            </w:pPr>
            <w:r w:rsidRPr="005C3E03">
              <w:rPr>
                <w:sz w:val="20"/>
              </w:rPr>
              <w:t>Printed media</w:t>
            </w:r>
          </w:p>
        </w:tc>
        <w:tc>
          <w:tcPr>
            <w:tcW w:w="0" w:type="auto"/>
            <w:tcBorders>
              <w:bottom w:val="single" w:sz="4" w:space="0" w:color="auto"/>
            </w:tcBorders>
            <w:vAlign w:val="center"/>
          </w:tcPr>
          <w:p w:rsidR="008359CC" w:rsidRPr="005C3E03" w:rsidRDefault="008359CC" w:rsidP="00CA3FEE">
            <w:pPr>
              <w:spacing w:before="0" w:after="0" w:line="240" w:lineRule="auto"/>
              <w:ind w:firstLine="25"/>
              <w:jc w:val="center"/>
              <w:rPr>
                <w:sz w:val="20"/>
                <w:lang w:eastAsia="vi-VN"/>
              </w:rPr>
            </w:pPr>
            <w:r w:rsidRPr="005C3E03">
              <w:rPr>
                <w:sz w:val="20"/>
                <w:lang w:eastAsia="vi-VN"/>
              </w:rPr>
              <w:t>2.51</w:t>
            </w:r>
          </w:p>
        </w:tc>
        <w:tc>
          <w:tcPr>
            <w:tcW w:w="0" w:type="auto"/>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0"/>
              <w:jc w:val="center"/>
              <w:rPr>
                <w:sz w:val="20"/>
                <w:lang w:eastAsia="vi-VN"/>
              </w:rPr>
            </w:pPr>
            <w:r w:rsidRPr="005C3E03">
              <w:rPr>
                <w:sz w:val="20"/>
                <w:lang w:eastAsia="vi-VN"/>
              </w:rPr>
              <w:t>2.68</w:t>
            </w:r>
          </w:p>
        </w:tc>
      </w:tr>
    </w:tbl>
    <w:p w:rsidR="008359CC" w:rsidRPr="005C3E03" w:rsidRDefault="008359CC" w:rsidP="008359CC">
      <w:r w:rsidRPr="005C3E03">
        <w:tab/>
        <w:t xml:space="preserve">In terms of the usefulness of media channels in warning diseases, Friedman's ANOVA analysis provided </w:t>
      </w:r>
      <w:r w:rsidR="00824C65">
        <w:t>ꭓ</w:t>
      </w:r>
      <w:r w:rsidR="00824C65">
        <w:rPr>
          <w:vertAlign w:val="superscript"/>
        </w:rPr>
        <w:t>2</w:t>
      </w:r>
      <w:r w:rsidRPr="005C3E03">
        <w:t>(8)=14,516, p&lt;.05, which revealed that there was at least one discrepancy exists between mean ranks (</w:t>
      </w:r>
      <w:r w:rsidRPr="005C3E03">
        <w:fldChar w:fldCharType="begin"/>
      </w:r>
      <w:r w:rsidRPr="005C3E03">
        <w:instrText xml:space="preserve"> REF _Ref71811774 \h  \* MERGEFORMAT </w:instrText>
      </w:r>
      <w:r w:rsidRPr="005C3E03">
        <w:fldChar w:fldCharType="separate"/>
      </w:r>
      <w:r w:rsidRPr="005C3E03">
        <w:t xml:space="preserve">Table </w:t>
      </w:r>
      <w:r w:rsidRPr="005C3E03">
        <w:rPr>
          <w:noProof/>
        </w:rPr>
        <w:t>5</w:t>
      </w:r>
      <w:r w:rsidRPr="005C3E03">
        <w:fldChar w:fldCharType="end"/>
      </w:r>
      <w:r w:rsidRPr="005C3E03">
        <w:t>). Furthermore, the results of the post hoc test showed that the differences between the mean ranks of all pairs were statistically signifi</w:t>
      </w:r>
      <w:r w:rsidR="00824C65">
        <w:t>cant, except for two pairs: 'newspaper/magazines' and 'b</w:t>
      </w:r>
      <w:r w:rsidRPr="005C3E03">
        <w:t>ulletin boards on the streets</w:t>
      </w:r>
      <w:r w:rsidRPr="005C3E03">
        <w:rPr>
          <w:lang w:eastAsia="vi-VN"/>
        </w:rPr>
        <w:t>', '</w:t>
      </w:r>
      <w:r w:rsidR="00824C65">
        <w:t>s</w:t>
      </w:r>
      <w:r w:rsidRPr="005C3E03">
        <w:t>ocia</w:t>
      </w:r>
      <w:r w:rsidR="00824C65">
        <w:t>l network' and 'health apps</w:t>
      </w:r>
      <w:r w:rsidRPr="005C3E03">
        <w:rPr>
          <w:lang w:eastAsia="vi-VN"/>
        </w:rPr>
        <w:t xml:space="preserve">' </w:t>
      </w:r>
      <w:r w:rsidRPr="005C3E03">
        <w:t>(p</w:t>
      </w:r>
      <w:r w:rsidRPr="005C3E03">
        <w:rPr>
          <w:rFonts w:ascii="Cambria Math" w:hAnsi="Cambria Math" w:cs="Cambria Math"/>
        </w:rPr>
        <w:t>≅</w:t>
      </w:r>
      <w:r w:rsidRPr="005C3E03">
        <w:t>1).</w:t>
      </w:r>
    </w:p>
    <w:p w:rsidR="008359CC" w:rsidRPr="005C3E03" w:rsidRDefault="008359CC" w:rsidP="00CA3FEE">
      <w:pPr>
        <w:pStyle w:val="ChthchBngbiu-Hnhv"/>
      </w:pPr>
      <w:bookmarkStart w:id="4" w:name="_Ref71811774"/>
      <w:r w:rsidRPr="005C3E03">
        <w:t xml:space="preserve">Table </w:t>
      </w:r>
      <w:r w:rsidRPr="005C3E03">
        <w:fldChar w:fldCharType="begin"/>
      </w:r>
      <w:r w:rsidRPr="005C3E03">
        <w:instrText xml:space="preserve"> SEQ Table \* ARABIC </w:instrText>
      </w:r>
      <w:r w:rsidRPr="005C3E03">
        <w:fldChar w:fldCharType="separate"/>
      </w:r>
      <w:r w:rsidR="00DD2133">
        <w:rPr>
          <w:noProof/>
        </w:rPr>
        <w:t>5</w:t>
      </w:r>
      <w:r w:rsidRPr="005C3E03">
        <w:fldChar w:fldCharType="end"/>
      </w:r>
      <w:bookmarkEnd w:id="4"/>
      <w:r w:rsidRPr="005C3E03">
        <w:t xml:space="preserve">. </w:t>
      </w:r>
      <w:r w:rsidRPr="005C3E03">
        <w:rPr>
          <w:lang w:eastAsia="vi-VN"/>
        </w:rPr>
        <w:t xml:space="preserve">The usefulness </w:t>
      </w:r>
      <w:r w:rsidRPr="005C3E03">
        <w:t xml:space="preserve">of different channels </w:t>
      </w:r>
      <w:r w:rsidRPr="005C3E03">
        <w:rPr>
          <w:lang w:eastAsia="vi-VN"/>
        </w:rPr>
        <w:t xml:space="preserve">in </w:t>
      </w:r>
      <w:r w:rsidR="00CA3FEE" w:rsidRPr="005C3E03">
        <w:t>warning diseases.</w:t>
      </w:r>
    </w:p>
    <w:tbl>
      <w:tblPr>
        <w:tblW w:w="0" w:type="auto"/>
        <w:jc w:val="center"/>
        <w:tblLook w:val="04A0" w:firstRow="1" w:lastRow="0" w:firstColumn="1" w:lastColumn="0" w:noHBand="0" w:noVBand="1"/>
      </w:tblPr>
      <w:tblGrid>
        <w:gridCol w:w="5025"/>
        <w:gridCol w:w="738"/>
        <w:gridCol w:w="1204"/>
      </w:tblGrid>
      <w:tr w:rsidR="008359CC" w:rsidRPr="005C3E03" w:rsidTr="00CA3FEE">
        <w:trPr>
          <w:trHeight w:val="20"/>
          <w:jc w:val="center"/>
        </w:trPr>
        <w:tc>
          <w:tcPr>
            <w:tcW w:w="0" w:type="auto"/>
            <w:tcBorders>
              <w:top w:val="single" w:sz="4" w:space="0" w:color="auto"/>
              <w:bottom w:val="single" w:sz="4" w:space="0" w:color="auto"/>
            </w:tcBorders>
            <w:shd w:val="clear" w:color="auto" w:fill="auto"/>
            <w:noWrap/>
            <w:vAlign w:val="center"/>
            <w:hideMark/>
          </w:tcPr>
          <w:p w:rsidR="008359CC" w:rsidRPr="005C3E03" w:rsidRDefault="00824C65" w:rsidP="00CA3FEE">
            <w:pPr>
              <w:spacing w:before="0" w:after="0" w:line="240" w:lineRule="auto"/>
              <w:ind w:firstLine="182"/>
              <w:jc w:val="center"/>
              <w:rPr>
                <w:b/>
                <w:sz w:val="20"/>
                <w:lang w:eastAsia="vi-VN"/>
              </w:rPr>
            </w:pPr>
            <w:r>
              <w:rPr>
                <w:b/>
                <w:bCs/>
                <w:sz w:val="20"/>
                <w:lang w:eastAsia="vi-VN"/>
              </w:rPr>
              <w:t>Channel</w:t>
            </w:r>
          </w:p>
        </w:tc>
        <w:tc>
          <w:tcPr>
            <w:tcW w:w="0" w:type="auto"/>
            <w:tcBorders>
              <w:top w:val="single" w:sz="4" w:space="0" w:color="auto"/>
              <w:bottom w:val="single" w:sz="4" w:space="0" w:color="auto"/>
            </w:tcBorders>
            <w:vAlign w:val="center"/>
          </w:tcPr>
          <w:p w:rsidR="008359CC" w:rsidRPr="005C3E03" w:rsidRDefault="008359CC" w:rsidP="00CA3FEE">
            <w:pPr>
              <w:spacing w:before="0" w:after="0" w:line="240" w:lineRule="auto"/>
              <w:ind w:firstLine="33"/>
              <w:jc w:val="center"/>
              <w:rPr>
                <w:b/>
                <w:sz w:val="20"/>
                <w:lang w:eastAsia="vi-VN"/>
              </w:rPr>
            </w:pPr>
            <w:r w:rsidRPr="005C3E03">
              <w:rPr>
                <w:b/>
                <w:sz w:val="20"/>
                <w:lang w:eastAsia="vi-VN"/>
              </w:rPr>
              <w:t>Mean</w:t>
            </w:r>
          </w:p>
        </w:tc>
        <w:tc>
          <w:tcPr>
            <w:tcW w:w="0" w:type="auto"/>
            <w:tcBorders>
              <w:top w:val="single" w:sz="4" w:space="0" w:color="auto"/>
              <w:bottom w:val="single" w:sz="4" w:space="0" w:color="auto"/>
            </w:tcBorders>
            <w:shd w:val="clear" w:color="auto" w:fill="auto"/>
            <w:noWrap/>
            <w:vAlign w:val="center"/>
            <w:hideMark/>
          </w:tcPr>
          <w:p w:rsidR="008359CC" w:rsidRPr="005C3E03" w:rsidRDefault="008359CC" w:rsidP="00CA3FEE">
            <w:pPr>
              <w:spacing w:before="0" w:after="0" w:line="240" w:lineRule="auto"/>
              <w:ind w:firstLine="37"/>
              <w:jc w:val="center"/>
              <w:rPr>
                <w:b/>
                <w:sz w:val="20"/>
                <w:lang w:eastAsia="vi-VN"/>
              </w:rPr>
            </w:pPr>
            <w:r w:rsidRPr="005C3E03">
              <w:rPr>
                <w:b/>
                <w:sz w:val="20"/>
                <w:lang w:eastAsia="vi-VN"/>
              </w:rPr>
              <w:t>Mean rank</w:t>
            </w:r>
          </w:p>
        </w:tc>
      </w:tr>
      <w:tr w:rsidR="008359CC" w:rsidRPr="005C3E03" w:rsidTr="00CA3FEE">
        <w:trPr>
          <w:trHeight w:val="20"/>
          <w:jc w:val="center"/>
        </w:trPr>
        <w:tc>
          <w:tcPr>
            <w:tcW w:w="0" w:type="auto"/>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182"/>
              <w:rPr>
                <w:sz w:val="20"/>
                <w:lang w:eastAsia="vi-VN"/>
              </w:rPr>
            </w:pPr>
            <w:r w:rsidRPr="005C3E03">
              <w:rPr>
                <w:sz w:val="20"/>
              </w:rPr>
              <w:t>SMS from the Ministry of Health and other state agencies</w:t>
            </w:r>
          </w:p>
        </w:tc>
        <w:tc>
          <w:tcPr>
            <w:tcW w:w="0" w:type="auto"/>
            <w:tcBorders>
              <w:top w:val="single" w:sz="4" w:space="0" w:color="auto"/>
            </w:tcBorders>
            <w:vAlign w:val="center"/>
          </w:tcPr>
          <w:p w:rsidR="008359CC" w:rsidRPr="005C3E03" w:rsidRDefault="008359CC" w:rsidP="00CA3FEE">
            <w:pPr>
              <w:spacing w:before="0" w:after="0" w:line="240" w:lineRule="auto"/>
              <w:ind w:firstLine="33"/>
              <w:jc w:val="center"/>
              <w:rPr>
                <w:sz w:val="20"/>
                <w:lang w:eastAsia="vi-VN"/>
              </w:rPr>
            </w:pPr>
            <w:r w:rsidRPr="005C3E03">
              <w:rPr>
                <w:sz w:val="20"/>
                <w:lang w:eastAsia="vi-VN"/>
              </w:rPr>
              <w:t>4.70</w:t>
            </w:r>
          </w:p>
        </w:tc>
        <w:tc>
          <w:tcPr>
            <w:tcW w:w="0" w:type="auto"/>
            <w:tcBorders>
              <w:top w:val="single" w:sz="4" w:space="0" w:color="auto"/>
            </w:tcBorders>
            <w:shd w:val="clear" w:color="auto" w:fill="auto"/>
            <w:noWrap/>
            <w:vAlign w:val="center"/>
            <w:hideMark/>
          </w:tcPr>
          <w:p w:rsidR="008359CC" w:rsidRPr="005C3E03" w:rsidRDefault="008359CC" w:rsidP="00CA3FEE">
            <w:pPr>
              <w:spacing w:before="0" w:after="0" w:line="240" w:lineRule="auto"/>
              <w:ind w:firstLine="37"/>
              <w:jc w:val="center"/>
              <w:rPr>
                <w:sz w:val="20"/>
                <w:lang w:eastAsia="vi-VN"/>
              </w:rPr>
            </w:pPr>
            <w:r w:rsidRPr="005C3E03">
              <w:rPr>
                <w:sz w:val="20"/>
                <w:lang w:eastAsia="vi-VN"/>
              </w:rPr>
              <w:t>6.84</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82"/>
              <w:rPr>
                <w:sz w:val="20"/>
                <w:lang w:eastAsia="vi-VN"/>
              </w:rPr>
            </w:pPr>
            <w:r w:rsidRPr="005C3E03">
              <w:rPr>
                <w:sz w:val="20"/>
              </w:rPr>
              <w:t>Television/Radio</w:t>
            </w:r>
          </w:p>
        </w:tc>
        <w:tc>
          <w:tcPr>
            <w:tcW w:w="0" w:type="auto"/>
            <w:vAlign w:val="center"/>
          </w:tcPr>
          <w:p w:rsidR="008359CC" w:rsidRPr="005C3E03" w:rsidRDefault="008359CC" w:rsidP="00CA3FEE">
            <w:pPr>
              <w:spacing w:before="0" w:after="0" w:line="240" w:lineRule="auto"/>
              <w:ind w:firstLine="33"/>
              <w:jc w:val="center"/>
              <w:rPr>
                <w:sz w:val="20"/>
                <w:lang w:eastAsia="vi-VN"/>
              </w:rPr>
            </w:pPr>
            <w:r w:rsidRPr="005C3E03">
              <w:rPr>
                <w:sz w:val="20"/>
                <w:lang w:eastAsia="vi-VN"/>
              </w:rPr>
              <w:t>4.56</w:t>
            </w:r>
          </w:p>
        </w:tc>
        <w:tc>
          <w:tcPr>
            <w:tcW w:w="0" w:type="auto"/>
            <w:shd w:val="clear" w:color="auto" w:fill="auto"/>
            <w:noWrap/>
            <w:vAlign w:val="center"/>
            <w:hideMark/>
          </w:tcPr>
          <w:p w:rsidR="008359CC" w:rsidRPr="005C3E03" w:rsidRDefault="008359CC" w:rsidP="00CA3FEE">
            <w:pPr>
              <w:spacing w:before="0" w:after="0" w:line="240" w:lineRule="auto"/>
              <w:ind w:firstLine="37"/>
              <w:jc w:val="center"/>
              <w:rPr>
                <w:sz w:val="20"/>
                <w:lang w:eastAsia="vi-VN"/>
              </w:rPr>
            </w:pPr>
            <w:r w:rsidRPr="005C3E03">
              <w:rPr>
                <w:sz w:val="20"/>
                <w:lang w:eastAsia="vi-VN"/>
              </w:rPr>
              <w:t>6.47</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82"/>
              <w:rPr>
                <w:sz w:val="20"/>
                <w:lang w:eastAsia="vi-VN"/>
              </w:rPr>
            </w:pPr>
            <w:r w:rsidRPr="005C3E03">
              <w:rPr>
                <w:sz w:val="20"/>
              </w:rPr>
              <w:t>Website of state agencies</w:t>
            </w:r>
          </w:p>
        </w:tc>
        <w:tc>
          <w:tcPr>
            <w:tcW w:w="0" w:type="auto"/>
            <w:vAlign w:val="center"/>
          </w:tcPr>
          <w:p w:rsidR="008359CC" w:rsidRPr="005C3E03" w:rsidRDefault="008359CC" w:rsidP="00CA3FEE">
            <w:pPr>
              <w:spacing w:before="0" w:after="0" w:line="240" w:lineRule="auto"/>
              <w:ind w:firstLine="33"/>
              <w:jc w:val="center"/>
              <w:rPr>
                <w:sz w:val="20"/>
                <w:lang w:eastAsia="vi-VN"/>
              </w:rPr>
            </w:pPr>
            <w:r w:rsidRPr="005C3E03">
              <w:rPr>
                <w:sz w:val="20"/>
                <w:lang w:eastAsia="vi-VN"/>
              </w:rPr>
              <w:t>3.57</w:t>
            </w:r>
          </w:p>
        </w:tc>
        <w:tc>
          <w:tcPr>
            <w:tcW w:w="0" w:type="auto"/>
            <w:shd w:val="clear" w:color="auto" w:fill="auto"/>
            <w:noWrap/>
            <w:vAlign w:val="center"/>
            <w:hideMark/>
          </w:tcPr>
          <w:p w:rsidR="008359CC" w:rsidRPr="005C3E03" w:rsidRDefault="008359CC" w:rsidP="00CA3FEE">
            <w:pPr>
              <w:spacing w:before="0" w:after="0" w:line="240" w:lineRule="auto"/>
              <w:ind w:firstLine="37"/>
              <w:jc w:val="center"/>
              <w:rPr>
                <w:sz w:val="20"/>
                <w:lang w:eastAsia="vi-VN"/>
              </w:rPr>
            </w:pPr>
            <w:r w:rsidRPr="005C3E03">
              <w:rPr>
                <w:sz w:val="20"/>
                <w:lang w:eastAsia="vi-VN"/>
              </w:rPr>
              <w:t>6.16</w:t>
            </w:r>
          </w:p>
        </w:tc>
      </w:tr>
      <w:tr w:rsidR="008359CC" w:rsidRPr="005C3E03" w:rsidTr="00CA3FEE">
        <w:trPr>
          <w:trHeight w:val="20"/>
          <w:jc w:val="center"/>
        </w:trPr>
        <w:tc>
          <w:tcPr>
            <w:tcW w:w="0" w:type="auto"/>
            <w:shd w:val="clear" w:color="auto" w:fill="auto"/>
            <w:noWrap/>
            <w:vAlign w:val="center"/>
            <w:hideMark/>
          </w:tcPr>
          <w:p w:rsidR="008359CC" w:rsidRPr="005C3E03" w:rsidRDefault="00824C65" w:rsidP="00824C65">
            <w:pPr>
              <w:spacing w:before="0" w:after="0" w:line="240" w:lineRule="auto"/>
              <w:ind w:firstLine="182"/>
              <w:rPr>
                <w:sz w:val="20"/>
                <w:lang w:eastAsia="vi-VN"/>
              </w:rPr>
            </w:pPr>
            <w:r>
              <w:rPr>
                <w:sz w:val="20"/>
              </w:rPr>
              <w:t>Health apps</w:t>
            </w:r>
          </w:p>
        </w:tc>
        <w:tc>
          <w:tcPr>
            <w:tcW w:w="0" w:type="auto"/>
            <w:vAlign w:val="center"/>
          </w:tcPr>
          <w:p w:rsidR="008359CC" w:rsidRPr="005C3E03" w:rsidRDefault="008359CC" w:rsidP="00CA3FEE">
            <w:pPr>
              <w:spacing w:before="0" w:after="0" w:line="240" w:lineRule="auto"/>
              <w:ind w:firstLine="33"/>
              <w:jc w:val="center"/>
              <w:rPr>
                <w:sz w:val="20"/>
                <w:lang w:eastAsia="vi-VN"/>
              </w:rPr>
            </w:pPr>
            <w:r w:rsidRPr="005C3E03">
              <w:rPr>
                <w:sz w:val="20"/>
                <w:lang w:eastAsia="vi-VN"/>
              </w:rPr>
              <w:t>4.25</w:t>
            </w:r>
          </w:p>
        </w:tc>
        <w:tc>
          <w:tcPr>
            <w:tcW w:w="0" w:type="auto"/>
            <w:shd w:val="clear" w:color="auto" w:fill="auto"/>
            <w:noWrap/>
            <w:vAlign w:val="center"/>
            <w:hideMark/>
          </w:tcPr>
          <w:p w:rsidR="008359CC" w:rsidRPr="005C3E03" w:rsidRDefault="008359CC" w:rsidP="00CA3FEE">
            <w:pPr>
              <w:spacing w:before="0" w:after="0" w:line="240" w:lineRule="auto"/>
              <w:ind w:firstLine="37"/>
              <w:jc w:val="center"/>
              <w:rPr>
                <w:sz w:val="20"/>
                <w:lang w:eastAsia="vi-VN"/>
              </w:rPr>
            </w:pPr>
            <w:r w:rsidRPr="005C3E03">
              <w:rPr>
                <w:sz w:val="20"/>
                <w:lang w:eastAsia="vi-VN"/>
              </w:rPr>
              <w:t>5.64</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82"/>
              <w:rPr>
                <w:sz w:val="20"/>
                <w:lang w:eastAsia="vi-VN"/>
              </w:rPr>
            </w:pPr>
            <w:r w:rsidRPr="005C3E03">
              <w:rPr>
                <w:sz w:val="20"/>
              </w:rPr>
              <w:t>Social network</w:t>
            </w:r>
          </w:p>
        </w:tc>
        <w:tc>
          <w:tcPr>
            <w:tcW w:w="0" w:type="auto"/>
            <w:vAlign w:val="center"/>
          </w:tcPr>
          <w:p w:rsidR="008359CC" w:rsidRPr="005C3E03" w:rsidRDefault="008359CC" w:rsidP="00CA3FEE">
            <w:pPr>
              <w:spacing w:before="0" w:after="0" w:line="240" w:lineRule="auto"/>
              <w:ind w:firstLine="33"/>
              <w:jc w:val="center"/>
              <w:rPr>
                <w:sz w:val="20"/>
                <w:lang w:eastAsia="vi-VN"/>
              </w:rPr>
            </w:pPr>
            <w:r w:rsidRPr="005C3E03">
              <w:rPr>
                <w:sz w:val="20"/>
                <w:lang w:eastAsia="vi-VN"/>
              </w:rPr>
              <w:t>4.25</w:t>
            </w:r>
          </w:p>
        </w:tc>
        <w:tc>
          <w:tcPr>
            <w:tcW w:w="0" w:type="auto"/>
            <w:shd w:val="clear" w:color="auto" w:fill="auto"/>
            <w:noWrap/>
            <w:vAlign w:val="center"/>
            <w:hideMark/>
          </w:tcPr>
          <w:p w:rsidR="008359CC" w:rsidRPr="005C3E03" w:rsidRDefault="008359CC" w:rsidP="00CA3FEE">
            <w:pPr>
              <w:spacing w:before="0" w:after="0" w:line="240" w:lineRule="auto"/>
              <w:ind w:firstLine="37"/>
              <w:jc w:val="center"/>
              <w:rPr>
                <w:sz w:val="20"/>
                <w:lang w:eastAsia="vi-VN"/>
              </w:rPr>
            </w:pPr>
            <w:r w:rsidRPr="005C3E03">
              <w:rPr>
                <w:sz w:val="20"/>
                <w:lang w:eastAsia="vi-VN"/>
              </w:rPr>
              <w:t>5.63</w:t>
            </w:r>
          </w:p>
        </w:tc>
      </w:tr>
      <w:tr w:rsidR="008359CC" w:rsidRPr="005C3E03" w:rsidTr="00CA3FEE">
        <w:trPr>
          <w:trHeight w:val="20"/>
          <w:jc w:val="center"/>
        </w:trPr>
        <w:tc>
          <w:tcPr>
            <w:tcW w:w="0" w:type="auto"/>
            <w:shd w:val="clear" w:color="auto" w:fill="auto"/>
            <w:noWrap/>
            <w:vAlign w:val="center"/>
            <w:hideMark/>
          </w:tcPr>
          <w:p w:rsidR="008359CC" w:rsidRPr="005C3E03" w:rsidRDefault="002A02C3" w:rsidP="00CA3FEE">
            <w:pPr>
              <w:spacing w:before="0" w:after="0" w:line="240" w:lineRule="auto"/>
              <w:ind w:firstLine="182"/>
              <w:rPr>
                <w:sz w:val="20"/>
                <w:lang w:eastAsia="vi-VN"/>
              </w:rPr>
            </w:pPr>
            <w:r w:rsidRPr="005C3E03">
              <w:rPr>
                <w:sz w:val="20"/>
              </w:rPr>
              <w:t>Printed media</w:t>
            </w:r>
          </w:p>
        </w:tc>
        <w:tc>
          <w:tcPr>
            <w:tcW w:w="0" w:type="auto"/>
            <w:vAlign w:val="center"/>
          </w:tcPr>
          <w:p w:rsidR="008359CC" w:rsidRPr="005C3E03" w:rsidRDefault="008359CC" w:rsidP="00CA3FEE">
            <w:pPr>
              <w:spacing w:before="0" w:after="0" w:line="240" w:lineRule="auto"/>
              <w:ind w:firstLine="33"/>
              <w:jc w:val="center"/>
              <w:rPr>
                <w:sz w:val="20"/>
                <w:lang w:eastAsia="vi-VN"/>
              </w:rPr>
            </w:pPr>
            <w:r w:rsidRPr="005C3E03">
              <w:rPr>
                <w:sz w:val="20"/>
                <w:lang w:eastAsia="vi-VN"/>
              </w:rPr>
              <w:t>3.57</w:t>
            </w:r>
          </w:p>
        </w:tc>
        <w:tc>
          <w:tcPr>
            <w:tcW w:w="0" w:type="auto"/>
            <w:shd w:val="clear" w:color="auto" w:fill="auto"/>
            <w:noWrap/>
            <w:vAlign w:val="center"/>
            <w:hideMark/>
          </w:tcPr>
          <w:p w:rsidR="008359CC" w:rsidRPr="005C3E03" w:rsidRDefault="008359CC" w:rsidP="00CA3FEE">
            <w:pPr>
              <w:spacing w:before="0" w:after="0" w:line="240" w:lineRule="auto"/>
              <w:ind w:firstLine="37"/>
              <w:jc w:val="center"/>
              <w:rPr>
                <w:sz w:val="20"/>
                <w:lang w:eastAsia="vi-VN"/>
              </w:rPr>
            </w:pPr>
            <w:r w:rsidRPr="005C3E03">
              <w:rPr>
                <w:sz w:val="20"/>
                <w:lang w:eastAsia="vi-VN"/>
              </w:rPr>
              <w:t>3.94</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82"/>
              <w:rPr>
                <w:sz w:val="20"/>
                <w:lang w:eastAsia="vi-VN"/>
              </w:rPr>
            </w:pPr>
            <w:r w:rsidRPr="005C3E03">
              <w:rPr>
                <w:sz w:val="20"/>
              </w:rPr>
              <w:t>Bulletin boards on the streets</w:t>
            </w:r>
          </w:p>
        </w:tc>
        <w:tc>
          <w:tcPr>
            <w:tcW w:w="0" w:type="auto"/>
            <w:vAlign w:val="center"/>
          </w:tcPr>
          <w:p w:rsidR="008359CC" w:rsidRPr="005C3E03" w:rsidRDefault="008359CC" w:rsidP="00CA3FEE">
            <w:pPr>
              <w:spacing w:before="0" w:after="0" w:line="240" w:lineRule="auto"/>
              <w:ind w:firstLine="33"/>
              <w:jc w:val="center"/>
              <w:rPr>
                <w:sz w:val="20"/>
                <w:lang w:eastAsia="vi-VN"/>
              </w:rPr>
            </w:pPr>
            <w:r w:rsidRPr="005C3E03">
              <w:rPr>
                <w:sz w:val="20"/>
                <w:lang w:eastAsia="vi-VN"/>
              </w:rPr>
              <w:t>3.53</w:t>
            </w:r>
          </w:p>
        </w:tc>
        <w:tc>
          <w:tcPr>
            <w:tcW w:w="0" w:type="auto"/>
            <w:shd w:val="clear" w:color="auto" w:fill="auto"/>
            <w:noWrap/>
            <w:vAlign w:val="center"/>
            <w:hideMark/>
          </w:tcPr>
          <w:p w:rsidR="008359CC" w:rsidRPr="005C3E03" w:rsidRDefault="008359CC" w:rsidP="00CA3FEE">
            <w:pPr>
              <w:spacing w:before="0" w:after="0" w:line="240" w:lineRule="auto"/>
              <w:ind w:firstLine="37"/>
              <w:jc w:val="center"/>
              <w:rPr>
                <w:sz w:val="20"/>
                <w:lang w:eastAsia="vi-VN"/>
              </w:rPr>
            </w:pPr>
            <w:r w:rsidRPr="005C3E03">
              <w:rPr>
                <w:sz w:val="20"/>
                <w:lang w:eastAsia="vi-VN"/>
              </w:rPr>
              <w:t>3.81</w:t>
            </w:r>
          </w:p>
        </w:tc>
      </w:tr>
      <w:tr w:rsidR="008359CC" w:rsidRPr="005C3E03" w:rsidTr="00CA3FEE">
        <w:trPr>
          <w:trHeight w:val="20"/>
          <w:jc w:val="center"/>
        </w:trPr>
        <w:tc>
          <w:tcPr>
            <w:tcW w:w="0" w:type="auto"/>
            <w:shd w:val="clear" w:color="auto" w:fill="auto"/>
            <w:noWrap/>
            <w:vAlign w:val="center"/>
            <w:hideMark/>
          </w:tcPr>
          <w:p w:rsidR="008359CC" w:rsidRPr="005C3E03" w:rsidRDefault="008359CC" w:rsidP="00CA3FEE">
            <w:pPr>
              <w:spacing w:before="0" w:after="0" w:line="240" w:lineRule="auto"/>
              <w:ind w:firstLine="182"/>
              <w:rPr>
                <w:sz w:val="20"/>
                <w:lang w:eastAsia="vi-VN"/>
              </w:rPr>
            </w:pPr>
            <w:r w:rsidRPr="005C3E03">
              <w:rPr>
                <w:sz w:val="20"/>
              </w:rPr>
              <w:t>Website of non-state agencies</w:t>
            </w:r>
          </w:p>
        </w:tc>
        <w:tc>
          <w:tcPr>
            <w:tcW w:w="0" w:type="auto"/>
            <w:vAlign w:val="center"/>
          </w:tcPr>
          <w:p w:rsidR="008359CC" w:rsidRPr="005C3E03" w:rsidRDefault="008359CC" w:rsidP="00CA3FEE">
            <w:pPr>
              <w:spacing w:before="0" w:after="0" w:line="240" w:lineRule="auto"/>
              <w:ind w:firstLine="33"/>
              <w:jc w:val="center"/>
              <w:rPr>
                <w:sz w:val="20"/>
                <w:lang w:eastAsia="vi-VN"/>
              </w:rPr>
            </w:pPr>
            <w:r w:rsidRPr="005C3E03">
              <w:rPr>
                <w:sz w:val="20"/>
                <w:lang w:eastAsia="vi-VN"/>
              </w:rPr>
              <w:t>3.32</w:t>
            </w:r>
          </w:p>
        </w:tc>
        <w:tc>
          <w:tcPr>
            <w:tcW w:w="0" w:type="auto"/>
            <w:shd w:val="clear" w:color="auto" w:fill="auto"/>
            <w:noWrap/>
            <w:vAlign w:val="center"/>
            <w:hideMark/>
          </w:tcPr>
          <w:p w:rsidR="008359CC" w:rsidRPr="005C3E03" w:rsidRDefault="008359CC" w:rsidP="00CA3FEE">
            <w:pPr>
              <w:spacing w:before="0" w:after="0" w:line="240" w:lineRule="auto"/>
              <w:ind w:firstLine="37"/>
              <w:jc w:val="center"/>
              <w:rPr>
                <w:sz w:val="20"/>
                <w:lang w:eastAsia="vi-VN"/>
              </w:rPr>
            </w:pPr>
            <w:r w:rsidRPr="005C3E03">
              <w:rPr>
                <w:sz w:val="20"/>
                <w:lang w:eastAsia="vi-VN"/>
              </w:rPr>
              <w:t>3.44</w:t>
            </w:r>
          </w:p>
        </w:tc>
      </w:tr>
      <w:tr w:rsidR="008359CC" w:rsidRPr="005C3E03" w:rsidTr="00CA3FEE">
        <w:trPr>
          <w:trHeight w:val="20"/>
          <w:jc w:val="center"/>
        </w:trPr>
        <w:tc>
          <w:tcPr>
            <w:tcW w:w="0" w:type="auto"/>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182"/>
              <w:rPr>
                <w:sz w:val="20"/>
                <w:lang w:eastAsia="vi-VN"/>
              </w:rPr>
            </w:pPr>
            <w:r w:rsidRPr="005C3E03">
              <w:rPr>
                <w:sz w:val="20"/>
              </w:rPr>
              <w:t>Word-of-mouth conversations</w:t>
            </w:r>
          </w:p>
        </w:tc>
        <w:tc>
          <w:tcPr>
            <w:tcW w:w="0" w:type="auto"/>
            <w:tcBorders>
              <w:bottom w:val="single" w:sz="4" w:space="0" w:color="auto"/>
            </w:tcBorders>
            <w:vAlign w:val="center"/>
          </w:tcPr>
          <w:p w:rsidR="008359CC" w:rsidRPr="005C3E03" w:rsidRDefault="008359CC" w:rsidP="00CA3FEE">
            <w:pPr>
              <w:spacing w:before="0" w:after="0" w:line="240" w:lineRule="auto"/>
              <w:ind w:firstLine="33"/>
              <w:jc w:val="center"/>
              <w:rPr>
                <w:sz w:val="20"/>
                <w:lang w:eastAsia="vi-VN"/>
              </w:rPr>
            </w:pPr>
            <w:r w:rsidRPr="005C3E03">
              <w:rPr>
                <w:sz w:val="20"/>
                <w:lang w:eastAsia="vi-VN"/>
              </w:rPr>
              <w:t>3.21</w:t>
            </w:r>
          </w:p>
        </w:tc>
        <w:tc>
          <w:tcPr>
            <w:tcW w:w="0" w:type="auto"/>
            <w:tcBorders>
              <w:bottom w:val="single" w:sz="4" w:space="0" w:color="auto"/>
            </w:tcBorders>
            <w:shd w:val="clear" w:color="auto" w:fill="auto"/>
            <w:noWrap/>
            <w:vAlign w:val="center"/>
            <w:hideMark/>
          </w:tcPr>
          <w:p w:rsidR="008359CC" w:rsidRPr="005C3E03" w:rsidRDefault="008359CC" w:rsidP="00CA3FEE">
            <w:pPr>
              <w:spacing w:before="0" w:after="0" w:line="240" w:lineRule="auto"/>
              <w:ind w:firstLine="37"/>
              <w:jc w:val="center"/>
              <w:rPr>
                <w:sz w:val="20"/>
                <w:lang w:eastAsia="vi-VN"/>
              </w:rPr>
            </w:pPr>
            <w:r w:rsidRPr="005C3E03">
              <w:rPr>
                <w:sz w:val="20"/>
                <w:lang w:eastAsia="vi-VN"/>
              </w:rPr>
              <w:t>3.07</w:t>
            </w:r>
          </w:p>
        </w:tc>
      </w:tr>
    </w:tbl>
    <w:p w:rsidR="008359CC" w:rsidRPr="005C3E03" w:rsidRDefault="008359CC" w:rsidP="008359CC">
      <w:r w:rsidRPr="005C3E03">
        <w:t xml:space="preserve">Regarding the agreement of young Vietnamese to implement prevention activities, Friedman's ANOVA analysis provided </w:t>
      </w:r>
      <w:r w:rsidR="00824C65">
        <w:t>ꭓ</w:t>
      </w:r>
      <w:r w:rsidR="00824C65">
        <w:rPr>
          <w:vertAlign w:val="superscript"/>
        </w:rPr>
        <w:t>2</w:t>
      </w:r>
      <w:r w:rsidRPr="005C3E03">
        <w:t>(9)= 9,609, p&lt;.05, which means that there was at least one discrepancy exists between mean ranks (</w:t>
      </w:r>
      <w:r w:rsidRPr="005C3E03">
        <w:fldChar w:fldCharType="begin"/>
      </w:r>
      <w:r w:rsidRPr="005C3E03">
        <w:instrText xml:space="preserve"> REF _Ref71811791 \h  \* MERGEFORMAT </w:instrText>
      </w:r>
      <w:r w:rsidRPr="005C3E03">
        <w:fldChar w:fldCharType="separate"/>
      </w:r>
      <w:r w:rsidRPr="005C3E03">
        <w:t xml:space="preserve">Table </w:t>
      </w:r>
      <w:r w:rsidRPr="005C3E03">
        <w:rPr>
          <w:noProof/>
        </w:rPr>
        <w:t>6</w:t>
      </w:r>
      <w:r w:rsidRPr="005C3E03">
        <w:fldChar w:fldCharType="end"/>
      </w:r>
      <w:r w:rsidRPr="005C3E03">
        <w:t>). The post hoc tests reported that the differences between the mean ranks of all pairs were statistically signif</w:t>
      </w:r>
      <w:r w:rsidR="00B008A4" w:rsidRPr="005C3E03">
        <w:t xml:space="preserve">icant, except for six pairs: (A1, </w:t>
      </w:r>
      <w:r w:rsidRPr="005C3E03">
        <w:t>A2</w:t>
      </w:r>
      <w:r w:rsidR="00B008A4" w:rsidRPr="005C3E03">
        <w:t>)</w:t>
      </w:r>
      <w:r w:rsidRPr="005C3E03">
        <w:t xml:space="preserve">, </w:t>
      </w:r>
      <w:r w:rsidR="00B008A4" w:rsidRPr="005C3E03">
        <w:t>(</w:t>
      </w:r>
      <w:r w:rsidRPr="005C3E03">
        <w:t>A1</w:t>
      </w:r>
      <w:r w:rsidR="00B008A4" w:rsidRPr="005C3E03">
        <w:t xml:space="preserve">, </w:t>
      </w:r>
      <w:r w:rsidRPr="005C3E03">
        <w:t>A3</w:t>
      </w:r>
      <w:r w:rsidR="00B008A4" w:rsidRPr="005C3E03">
        <w:t>)</w:t>
      </w:r>
      <w:r w:rsidRPr="005C3E03">
        <w:t xml:space="preserve">, </w:t>
      </w:r>
      <w:r w:rsidR="00B008A4" w:rsidRPr="005C3E03">
        <w:t>(</w:t>
      </w:r>
      <w:r w:rsidRPr="005C3E03">
        <w:t>A1</w:t>
      </w:r>
      <w:r w:rsidR="00B008A4" w:rsidRPr="005C3E03">
        <w:t>,</w:t>
      </w:r>
      <w:r w:rsidRPr="005C3E03">
        <w:t xml:space="preserve"> A4</w:t>
      </w:r>
      <w:r w:rsidR="00B008A4" w:rsidRPr="005C3E03">
        <w:t>)</w:t>
      </w:r>
      <w:r w:rsidRPr="005C3E03">
        <w:t xml:space="preserve">, </w:t>
      </w:r>
      <w:r w:rsidR="00B008A4" w:rsidRPr="005C3E03">
        <w:t>(</w:t>
      </w:r>
      <w:r w:rsidRPr="005C3E03">
        <w:t>A2</w:t>
      </w:r>
      <w:r w:rsidR="00B008A4" w:rsidRPr="005C3E03">
        <w:t>,</w:t>
      </w:r>
      <w:r w:rsidRPr="005C3E03">
        <w:t xml:space="preserve"> A3</w:t>
      </w:r>
      <w:r w:rsidR="00B008A4" w:rsidRPr="005C3E03">
        <w:t>)</w:t>
      </w:r>
      <w:r w:rsidRPr="005C3E03">
        <w:t xml:space="preserve">, </w:t>
      </w:r>
      <w:r w:rsidR="00B008A4" w:rsidRPr="005C3E03">
        <w:t xml:space="preserve">(A2, </w:t>
      </w:r>
      <w:r w:rsidRPr="005C3E03">
        <w:t>A4</w:t>
      </w:r>
      <w:r w:rsidR="00B008A4" w:rsidRPr="005C3E03">
        <w:t>)</w:t>
      </w:r>
      <w:r w:rsidRPr="005C3E03">
        <w:t xml:space="preserve">, </w:t>
      </w:r>
      <w:r w:rsidR="00B008A4" w:rsidRPr="005C3E03">
        <w:t>(</w:t>
      </w:r>
      <w:r w:rsidRPr="005C3E03">
        <w:t>A3</w:t>
      </w:r>
      <w:r w:rsidR="00B008A4" w:rsidRPr="005C3E03">
        <w:t>,</w:t>
      </w:r>
      <w:r w:rsidRPr="005C3E03">
        <w:t xml:space="preserve"> A4</w:t>
      </w:r>
      <w:r w:rsidR="00B008A4" w:rsidRPr="005C3E03">
        <w:t>)</w:t>
      </w:r>
      <w:r w:rsidRPr="005C3E03">
        <w:t xml:space="preserve"> (p</w:t>
      </w:r>
      <w:r w:rsidRPr="005C3E03">
        <w:rPr>
          <w:rFonts w:ascii="Cambria Math" w:hAnsi="Cambria Math" w:cs="Cambria Math"/>
        </w:rPr>
        <w:t>≅</w:t>
      </w:r>
      <w:r w:rsidRPr="005C3E03">
        <w:t>1).</w:t>
      </w:r>
    </w:p>
    <w:p w:rsidR="008359CC" w:rsidRPr="005C3E03" w:rsidRDefault="008359CC" w:rsidP="00CA3FEE">
      <w:pPr>
        <w:pStyle w:val="ChthchBngbiu-Hnhv"/>
      </w:pPr>
      <w:bookmarkStart w:id="5" w:name="_Ref71811791"/>
      <w:r w:rsidRPr="005C3E03">
        <w:rPr>
          <w:bCs/>
        </w:rPr>
        <w:t xml:space="preserve">Table </w:t>
      </w:r>
      <w:r w:rsidRPr="005C3E03">
        <w:rPr>
          <w:bCs/>
        </w:rPr>
        <w:fldChar w:fldCharType="begin"/>
      </w:r>
      <w:r w:rsidRPr="005C3E03">
        <w:rPr>
          <w:bCs/>
        </w:rPr>
        <w:instrText xml:space="preserve"> SEQ Table \* ARABIC </w:instrText>
      </w:r>
      <w:r w:rsidRPr="005C3E03">
        <w:rPr>
          <w:bCs/>
        </w:rPr>
        <w:fldChar w:fldCharType="separate"/>
      </w:r>
      <w:r w:rsidR="00DD2133">
        <w:rPr>
          <w:bCs/>
          <w:noProof/>
        </w:rPr>
        <w:t>6</w:t>
      </w:r>
      <w:r w:rsidRPr="005C3E03">
        <w:rPr>
          <w:bCs/>
        </w:rPr>
        <w:fldChar w:fldCharType="end"/>
      </w:r>
      <w:bookmarkEnd w:id="5"/>
      <w:r w:rsidRPr="005C3E03">
        <w:rPr>
          <w:bCs/>
        </w:rPr>
        <w:t>.</w:t>
      </w:r>
      <w:r w:rsidRPr="005C3E03">
        <w:t xml:space="preserve"> Agreement levels to implement different pandemic prevention activities</w:t>
      </w:r>
      <w:r w:rsidR="00824C65">
        <w:t>.</w:t>
      </w:r>
    </w:p>
    <w:tbl>
      <w:tblPr>
        <w:tblW w:w="0" w:type="auto"/>
        <w:tblLook w:val="04A0" w:firstRow="1" w:lastRow="0" w:firstColumn="1" w:lastColumn="0" w:noHBand="0" w:noVBand="1"/>
      </w:tblPr>
      <w:tblGrid>
        <w:gridCol w:w="693"/>
        <w:gridCol w:w="6815"/>
        <w:gridCol w:w="927"/>
        <w:gridCol w:w="1204"/>
      </w:tblGrid>
      <w:tr w:rsidR="00351F39" w:rsidRPr="005C3E03" w:rsidTr="00351F39">
        <w:trPr>
          <w:trHeight w:val="57"/>
          <w:tblHeader/>
        </w:trPr>
        <w:tc>
          <w:tcPr>
            <w:tcW w:w="693" w:type="dxa"/>
            <w:tcBorders>
              <w:top w:val="single" w:sz="4" w:space="0" w:color="auto"/>
              <w:bottom w:val="single" w:sz="4" w:space="0" w:color="auto"/>
            </w:tcBorders>
            <w:shd w:val="clear" w:color="auto" w:fill="auto"/>
            <w:noWrap/>
            <w:vAlign w:val="center"/>
            <w:hideMark/>
          </w:tcPr>
          <w:p w:rsidR="008359CC" w:rsidRPr="005C3E03" w:rsidRDefault="008359CC" w:rsidP="00B008A4">
            <w:pPr>
              <w:spacing w:before="0" w:after="0" w:line="240" w:lineRule="auto"/>
              <w:ind w:firstLine="30"/>
              <w:jc w:val="center"/>
              <w:rPr>
                <w:b/>
                <w:sz w:val="20"/>
                <w:szCs w:val="20"/>
                <w:lang w:eastAsia="vi-VN"/>
              </w:rPr>
            </w:pPr>
            <w:r w:rsidRPr="005C3E03">
              <w:rPr>
                <w:b/>
                <w:sz w:val="20"/>
                <w:szCs w:val="20"/>
                <w:lang w:eastAsia="vi-VN"/>
              </w:rPr>
              <w:t>Code</w:t>
            </w:r>
          </w:p>
        </w:tc>
        <w:tc>
          <w:tcPr>
            <w:tcW w:w="6815" w:type="dxa"/>
            <w:tcBorders>
              <w:top w:val="single" w:sz="4" w:space="0" w:color="auto"/>
              <w:bottom w:val="single" w:sz="4" w:space="0" w:color="auto"/>
            </w:tcBorders>
            <w:shd w:val="clear" w:color="auto" w:fill="auto"/>
            <w:noWrap/>
            <w:vAlign w:val="center"/>
            <w:hideMark/>
          </w:tcPr>
          <w:p w:rsidR="008359CC" w:rsidRPr="005C3E03" w:rsidRDefault="00824C65" w:rsidP="00B008A4">
            <w:pPr>
              <w:spacing w:before="0" w:after="0" w:line="240" w:lineRule="auto"/>
              <w:ind w:firstLine="0"/>
              <w:jc w:val="center"/>
              <w:rPr>
                <w:b/>
                <w:sz w:val="20"/>
                <w:szCs w:val="20"/>
                <w:lang w:eastAsia="vi-VN"/>
              </w:rPr>
            </w:pPr>
            <w:r>
              <w:rPr>
                <w:b/>
                <w:sz w:val="20"/>
                <w:szCs w:val="20"/>
              </w:rPr>
              <w:t>Activity</w:t>
            </w:r>
          </w:p>
        </w:tc>
        <w:tc>
          <w:tcPr>
            <w:tcW w:w="940" w:type="dxa"/>
            <w:tcBorders>
              <w:top w:val="single" w:sz="4" w:space="0" w:color="auto"/>
              <w:bottom w:val="single" w:sz="4" w:space="0" w:color="auto"/>
            </w:tcBorders>
            <w:vAlign w:val="center"/>
          </w:tcPr>
          <w:p w:rsidR="008359CC" w:rsidRPr="005C3E03" w:rsidRDefault="008359CC" w:rsidP="00B008A4">
            <w:pPr>
              <w:spacing w:before="0" w:after="0" w:line="240" w:lineRule="auto"/>
              <w:ind w:firstLine="0"/>
              <w:jc w:val="center"/>
              <w:rPr>
                <w:b/>
                <w:sz w:val="20"/>
                <w:szCs w:val="20"/>
                <w:lang w:eastAsia="vi-VN"/>
              </w:rPr>
            </w:pPr>
            <w:r w:rsidRPr="005C3E03">
              <w:rPr>
                <w:b/>
                <w:sz w:val="20"/>
                <w:szCs w:val="20"/>
                <w:lang w:eastAsia="vi-VN"/>
              </w:rPr>
              <w:t>Mean</w:t>
            </w:r>
          </w:p>
        </w:tc>
        <w:tc>
          <w:tcPr>
            <w:tcW w:w="0" w:type="auto"/>
            <w:tcBorders>
              <w:top w:val="single" w:sz="4" w:space="0" w:color="auto"/>
              <w:bottom w:val="single" w:sz="4" w:space="0" w:color="auto"/>
            </w:tcBorders>
            <w:shd w:val="clear" w:color="auto" w:fill="auto"/>
            <w:noWrap/>
            <w:vAlign w:val="center"/>
            <w:hideMark/>
          </w:tcPr>
          <w:p w:rsidR="008359CC" w:rsidRPr="005C3E03" w:rsidRDefault="008359CC" w:rsidP="00B008A4">
            <w:pPr>
              <w:spacing w:before="0" w:after="0" w:line="240" w:lineRule="auto"/>
              <w:ind w:firstLine="37"/>
              <w:jc w:val="center"/>
              <w:rPr>
                <w:b/>
                <w:sz w:val="20"/>
                <w:szCs w:val="20"/>
                <w:lang w:eastAsia="vi-VN"/>
              </w:rPr>
            </w:pPr>
            <w:r w:rsidRPr="005C3E03">
              <w:rPr>
                <w:b/>
                <w:sz w:val="20"/>
                <w:szCs w:val="20"/>
                <w:lang w:eastAsia="vi-VN"/>
              </w:rPr>
              <w:t>Mean rank</w:t>
            </w:r>
          </w:p>
        </w:tc>
      </w:tr>
      <w:tr w:rsidR="008359CC" w:rsidRPr="005C3E03" w:rsidTr="00351F39">
        <w:trPr>
          <w:trHeight w:val="20"/>
        </w:trPr>
        <w:tc>
          <w:tcPr>
            <w:tcW w:w="693" w:type="dxa"/>
            <w:tcBorders>
              <w:top w:val="single" w:sz="4" w:space="0" w:color="auto"/>
            </w:tcBorders>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1</w:t>
            </w:r>
          </w:p>
        </w:tc>
        <w:tc>
          <w:tcPr>
            <w:tcW w:w="6815" w:type="dxa"/>
            <w:tcBorders>
              <w:top w:val="single" w:sz="4" w:space="0" w:color="auto"/>
            </w:tcBorders>
            <w:shd w:val="clear" w:color="auto" w:fill="auto"/>
            <w:noWrap/>
            <w:vAlign w:val="center"/>
            <w:hideMark/>
          </w:tcPr>
          <w:p w:rsidR="008359CC" w:rsidRPr="005C3E03" w:rsidRDefault="008359CC" w:rsidP="00B008A4">
            <w:pPr>
              <w:spacing w:before="0" w:after="0" w:line="240" w:lineRule="auto"/>
              <w:ind w:firstLine="0"/>
              <w:rPr>
                <w:sz w:val="20"/>
                <w:szCs w:val="20"/>
              </w:rPr>
            </w:pPr>
            <w:r w:rsidRPr="005C3E03">
              <w:rPr>
                <w:sz w:val="20"/>
                <w:szCs w:val="20"/>
              </w:rPr>
              <w:t>Report your current health status honestly</w:t>
            </w:r>
          </w:p>
        </w:tc>
        <w:tc>
          <w:tcPr>
            <w:tcW w:w="940" w:type="dxa"/>
            <w:tcBorders>
              <w:top w:val="single" w:sz="4" w:space="0" w:color="auto"/>
            </w:tcBorders>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71</w:t>
            </w:r>
          </w:p>
        </w:tc>
        <w:tc>
          <w:tcPr>
            <w:tcW w:w="0" w:type="auto"/>
            <w:tcBorders>
              <w:top w:val="single" w:sz="4" w:space="0" w:color="auto"/>
            </w:tcBorders>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6.43</w:t>
            </w:r>
          </w:p>
        </w:tc>
      </w:tr>
      <w:tr w:rsidR="008359CC" w:rsidRPr="005C3E03" w:rsidTr="00351F39">
        <w:trPr>
          <w:trHeight w:val="20"/>
        </w:trPr>
        <w:tc>
          <w:tcPr>
            <w:tcW w:w="693" w:type="dxa"/>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2</w:t>
            </w:r>
          </w:p>
        </w:tc>
        <w:tc>
          <w:tcPr>
            <w:tcW w:w="6815" w:type="dxa"/>
            <w:shd w:val="clear" w:color="auto" w:fill="auto"/>
            <w:noWrap/>
            <w:vAlign w:val="center"/>
            <w:hideMark/>
          </w:tcPr>
          <w:p w:rsidR="008359CC" w:rsidRPr="005C3E03" w:rsidRDefault="008359CC" w:rsidP="00B008A4">
            <w:pPr>
              <w:spacing w:before="0" w:after="0" w:line="240" w:lineRule="auto"/>
              <w:ind w:firstLine="0"/>
              <w:rPr>
                <w:sz w:val="20"/>
                <w:szCs w:val="20"/>
                <w:lang w:eastAsia="vi-VN"/>
              </w:rPr>
            </w:pPr>
            <w:r w:rsidRPr="005C3E03">
              <w:rPr>
                <w:sz w:val="20"/>
                <w:szCs w:val="20"/>
              </w:rPr>
              <w:t>Go into mandatory isolation/quarantine as directed by the public health authority if you have symptoms</w:t>
            </w:r>
          </w:p>
        </w:tc>
        <w:tc>
          <w:tcPr>
            <w:tcW w:w="940" w:type="dxa"/>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69</w:t>
            </w:r>
          </w:p>
        </w:tc>
        <w:tc>
          <w:tcPr>
            <w:tcW w:w="0" w:type="auto"/>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6.36</w:t>
            </w:r>
          </w:p>
        </w:tc>
      </w:tr>
      <w:tr w:rsidR="008359CC" w:rsidRPr="005C3E03" w:rsidTr="00351F39">
        <w:trPr>
          <w:trHeight w:val="20"/>
        </w:trPr>
        <w:tc>
          <w:tcPr>
            <w:tcW w:w="693" w:type="dxa"/>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3</w:t>
            </w:r>
          </w:p>
        </w:tc>
        <w:tc>
          <w:tcPr>
            <w:tcW w:w="6815" w:type="dxa"/>
            <w:shd w:val="clear" w:color="auto" w:fill="auto"/>
            <w:noWrap/>
            <w:vAlign w:val="center"/>
            <w:hideMark/>
          </w:tcPr>
          <w:p w:rsidR="008359CC" w:rsidRPr="005C3E03" w:rsidRDefault="008359CC" w:rsidP="00B008A4">
            <w:pPr>
              <w:spacing w:before="0" w:after="0" w:line="240" w:lineRule="auto"/>
              <w:ind w:firstLine="0"/>
              <w:rPr>
                <w:sz w:val="20"/>
                <w:szCs w:val="20"/>
              </w:rPr>
            </w:pPr>
            <w:r w:rsidRPr="005C3E03">
              <w:rPr>
                <w:sz w:val="20"/>
                <w:szCs w:val="20"/>
              </w:rPr>
              <w:t>Report your family medical history honestly (including yours)</w:t>
            </w:r>
          </w:p>
        </w:tc>
        <w:tc>
          <w:tcPr>
            <w:tcW w:w="940" w:type="dxa"/>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69</w:t>
            </w:r>
          </w:p>
        </w:tc>
        <w:tc>
          <w:tcPr>
            <w:tcW w:w="0" w:type="auto"/>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6.33</w:t>
            </w:r>
          </w:p>
        </w:tc>
      </w:tr>
      <w:tr w:rsidR="008359CC" w:rsidRPr="005C3E03" w:rsidTr="00351F39">
        <w:trPr>
          <w:trHeight w:val="20"/>
        </w:trPr>
        <w:tc>
          <w:tcPr>
            <w:tcW w:w="693" w:type="dxa"/>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4</w:t>
            </w:r>
          </w:p>
        </w:tc>
        <w:tc>
          <w:tcPr>
            <w:tcW w:w="6815" w:type="dxa"/>
            <w:shd w:val="clear" w:color="auto" w:fill="auto"/>
            <w:noWrap/>
            <w:vAlign w:val="center"/>
            <w:hideMark/>
          </w:tcPr>
          <w:p w:rsidR="008359CC" w:rsidRPr="005C3E03" w:rsidRDefault="008359CC" w:rsidP="00B008A4">
            <w:pPr>
              <w:spacing w:before="0" w:after="0" w:line="240" w:lineRule="auto"/>
              <w:ind w:firstLine="0"/>
              <w:rPr>
                <w:sz w:val="20"/>
                <w:szCs w:val="20"/>
                <w:lang w:eastAsia="vi-VN"/>
              </w:rPr>
            </w:pPr>
            <w:r w:rsidRPr="005C3E03">
              <w:rPr>
                <w:sz w:val="20"/>
                <w:szCs w:val="20"/>
              </w:rPr>
              <w:t>Take recommended measures to prevent further transmission of the virus to society</w:t>
            </w:r>
          </w:p>
        </w:tc>
        <w:tc>
          <w:tcPr>
            <w:tcW w:w="940" w:type="dxa"/>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69</w:t>
            </w:r>
          </w:p>
        </w:tc>
        <w:tc>
          <w:tcPr>
            <w:tcW w:w="0" w:type="auto"/>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6.32</w:t>
            </w:r>
          </w:p>
        </w:tc>
      </w:tr>
      <w:tr w:rsidR="008359CC" w:rsidRPr="005C3E03" w:rsidTr="00351F39">
        <w:trPr>
          <w:trHeight w:val="20"/>
        </w:trPr>
        <w:tc>
          <w:tcPr>
            <w:tcW w:w="693" w:type="dxa"/>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5</w:t>
            </w:r>
          </w:p>
        </w:tc>
        <w:tc>
          <w:tcPr>
            <w:tcW w:w="6815" w:type="dxa"/>
            <w:shd w:val="clear" w:color="auto" w:fill="auto"/>
            <w:noWrap/>
            <w:vAlign w:val="center"/>
            <w:hideMark/>
          </w:tcPr>
          <w:p w:rsidR="008359CC" w:rsidRPr="005C3E03" w:rsidRDefault="008359CC" w:rsidP="00B008A4">
            <w:pPr>
              <w:spacing w:before="0" w:after="0" w:line="240" w:lineRule="auto"/>
              <w:ind w:firstLine="0"/>
              <w:rPr>
                <w:sz w:val="20"/>
                <w:szCs w:val="20"/>
              </w:rPr>
            </w:pPr>
            <w:r w:rsidRPr="005C3E03">
              <w:rPr>
                <w:sz w:val="20"/>
                <w:szCs w:val="20"/>
              </w:rPr>
              <w:t>Practice physical distancing and stay at home if you have symptoms</w:t>
            </w:r>
          </w:p>
        </w:tc>
        <w:tc>
          <w:tcPr>
            <w:tcW w:w="940" w:type="dxa"/>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59</w:t>
            </w:r>
          </w:p>
        </w:tc>
        <w:tc>
          <w:tcPr>
            <w:tcW w:w="0" w:type="auto"/>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6.05</w:t>
            </w:r>
          </w:p>
        </w:tc>
      </w:tr>
      <w:tr w:rsidR="008359CC" w:rsidRPr="005C3E03" w:rsidTr="00351F39">
        <w:trPr>
          <w:trHeight w:val="20"/>
        </w:trPr>
        <w:tc>
          <w:tcPr>
            <w:tcW w:w="693" w:type="dxa"/>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6</w:t>
            </w:r>
          </w:p>
        </w:tc>
        <w:tc>
          <w:tcPr>
            <w:tcW w:w="6815" w:type="dxa"/>
            <w:shd w:val="clear" w:color="auto" w:fill="auto"/>
            <w:noWrap/>
            <w:vAlign w:val="center"/>
            <w:hideMark/>
          </w:tcPr>
          <w:p w:rsidR="008359CC" w:rsidRPr="005C3E03" w:rsidRDefault="008359CC" w:rsidP="00B008A4">
            <w:pPr>
              <w:spacing w:before="0" w:after="0" w:line="240" w:lineRule="auto"/>
              <w:ind w:firstLine="0"/>
              <w:rPr>
                <w:sz w:val="20"/>
                <w:szCs w:val="20"/>
                <w:lang w:eastAsia="vi-VN"/>
              </w:rPr>
            </w:pPr>
            <w:r w:rsidRPr="005C3E03">
              <w:rPr>
                <w:sz w:val="20"/>
                <w:szCs w:val="20"/>
              </w:rPr>
              <w:t>Participate in pandemic prevention campaigns in the locality</w:t>
            </w:r>
          </w:p>
        </w:tc>
        <w:tc>
          <w:tcPr>
            <w:tcW w:w="940" w:type="dxa"/>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44</w:t>
            </w:r>
          </w:p>
        </w:tc>
        <w:tc>
          <w:tcPr>
            <w:tcW w:w="0" w:type="auto"/>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5.29</w:t>
            </w:r>
          </w:p>
        </w:tc>
      </w:tr>
      <w:tr w:rsidR="008359CC" w:rsidRPr="005C3E03" w:rsidTr="00351F39">
        <w:trPr>
          <w:trHeight w:val="20"/>
        </w:trPr>
        <w:tc>
          <w:tcPr>
            <w:tcW w:w="693" w:type="dxa"/>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7</w:t>
            </w:r>
          </w:p>
        </w:tc>
        <w:tc>
          <w:tcPr>
            <w:tcW w:w="6815" w:type="dxa"/>
            <w:shd w:val="clear" w:color="auto" w:fill="auto"/>
            <w:noWrap/>
            <w:vAlign w:val="center"/>
            <w:hideMark/>
          </w:tcPr>
          <w:p w:rsidR="008359CC" w:rsidRPr="005C3E03" w:rsidRDefault="008359CC" w:rsidP="00B008A4">
            <w:pPr>
              <w:spacing w:before="0" w:after="0" w:line="240" w:lineRule="auto"/>
              <w:ind w:firstLine="0"/>
              <w:rPr>
                <w:sz w:val="20"/>
                <w:szCs w:val="20"/>
              </w:rPr>
            </w:pPr>
            <w:r w:rsidRPr="005C3E03">
              <w:rPr>
                <w:sz w:val="20"/>
                <w:szCs w:val="20"/>
              </w:rPr>
              <w:t>Spend money to get vaccinated</w:t>
            </w:r>
          </w:p>
        </w:tc>
        <w:tc>
          <w:tcPr>
            <w:tcW w:w="940" w:type="dxa"/>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33</w:t>
            </w:r>
          </w:p>
        </w:tc>
        <w:tc>
          <w:tcPr>
            <w:tcW w:w="0" w:type="auto"/>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4.92</w:t>
            </w:r>
          </w:p>
        </w:tc>
      </w:tr>
      <w:tr w:rsidR="00351F39" w:rsidRPr="005C3E03" w:rsidTr="00351F39">
        <w:trPr>
          <w:trHeight w:val="20"/>
        </w:trPr>
        <w:tc>
          <w:tcPr>
            <w:tcW w:w="693" w:type="dxa"/>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8</w:t>
            </w:r>
          </w:p>
        </w:tc>
        <w:tc>
          <w:tcPr>
            <w:tcW w:w="6815" w:type="dxa"/>
            <w:shd w:val="clear" w:color="auto" w:fill="auto"/>
            <w:noWrap/>
            <w:vAlign w:val="center"/>
            <w:hideMark/>
          </w:tcPr>
          <w:p w:rsidR="008359CC" w:rsidRPr="005C3E03" w:rsidRDefault="008359CC" w:rsidP="00B008A4">
            <w:pPr>
              <w:spacing w:before="0" w:after="0" w:line="240" w:lineRule="auto"/>
              <w:ind w:firstLine="0"/>
              <w:rPr>
                <w:sz w:val="20"/>
                <w:szCs w:val="20"/>
              </w:rPr>
            </w:pPr>
            <w:r w:rsidRPr="005C3E03">
              <w:rPr>
                <w:sz w:val="20"/>
                <w:szCs w:val="20"/>
              </w:rPr>
              <w:t>Donate to the pandemic prevention fund</w:t>
            </w:r>
          </w:p>
        </w:tc>
        <w:tc>
          <w:tcPr>
            <w:tcW w:w="940" w:type="dxa"/>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29</w:t>
            </w:r>
          </w:p>
        </w:tc>
        <w:tc>
          <w:tcPr>
            <w:tcW w:w="0" w:type="auto"/>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4.69</w:t>
            </w:r>
          </w:p>
        </w:tc>
      </w:tr>
      <w:tr w:rsidR="00351F39" w:rsidRPr="005C3E03" w:rsidTr="00351F39">
        <w:trPr>
          <w:trHeight w:val="20"/>
        </w:trPr>
        <w:tc>
          <w:tcPr>
            <w:tcW w:w="693" w:type="dxa"/>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9</w:t>
            </w:r>
          </w:p>
        </w:tc>
        <w:tc>
          <w:tcPr>
            <w:tcW w:w="6815" w:type="dxa"/>
            <w:shd w:val="clear" w:color="auto" w:fill="auto"/>
            <w:noWrap/>
            <w:vAlign w:val="center"/>
            <w:hideMark/>
          </w:tcPr>
          <w:p w:rsidR="008359CC" w:rsidRPr="005C3E03" w:rsidRDefault="008359CC" w:rsidP="00B008A4">
            <w:pPr>
              <w:spacing w:before="0" w:after="0" w:line="240" w:lineRule="auto"/>
              <w:ind w:firstLine="0"/>
              <w:rPr>
                <w:sz w:val="20"/>
                <w:szCs w:val="20"/>
              </w:rPr>
            </w:pPr>
            <w:r w:rsidRPr="005C3E03">
              <w:rPr>
                <w:sz w:val="20"/>
                <w:szCs w:val="20"/>
              </w:rPr>
              <w:t>Spend more money on purchasing medical equipment to prevent the pandemic</w:t>
            </w:r>
          </w:p>
        </w:tc>
        <w:tc>
          <w:tcPr>
            <w:tcW w:w="940" w:type="dxa"/>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12</w:t>
            </w:r>
          </w:p>
        </w:tc>
        <w:tc>
          <w:tcPr>
            <w:tcW w:w="0" w:type="auto"/>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4.42</w:t>
            </w:r>
          </w:p>
        </w:tc>
      </w:tr>
      <w:tr w:rsidR="00351F39" w:rsidRPr="005C3E03" w:rsidTr="00351F39">
        <w:trPr>
          <w:trHeight w:val="20"/>
        </w:trPr>
        <w:tc>
          <w:tcPr>
            <w:tcW w:w="693" w:type="dxa"/>
            <w:tcBorders>
              <w:bottom w:val="single" w:sz="4" w:space="0" w:color="auto"/>
            </w:tcBorders>
            <w:shd w:val="clear" w:color="auto" w:fill="auto"/>
            <w:noWrap/>
            <w:vAlign w:val="center"/>
            <w:hideMark/>
          </w:tcPr>
          <w:p w:rsidR="008359CC" w:rsidRPr="005C3E03" w:rsidRDefault="008359CC" w:rsidP="00B008A4">
            <w:pPr>
              <w:spacing w:before="0" w:after="0" w:line="240" w:lineRule="auto"/>
              <w:ind w:firstLine="30"/>
              <w:jc w:val="left"/>
              <w:rPr>
                <w:sz w:val="20"/>
                <w:szCs w:val="20"/>
                <w:lang w:eastAsia="vi-VN"/>
              </w:rPr>
            </w:pPr>
            <w:r w:rsidRPr="005C3E03">
              <w:rPr>
                <w:sz w:val="20"/>
                <w:szCs w:val="20"/>
                <w:lang w:eastAsia="vi-VN"/>
              </w:rPr>
              <w:t>A10</w:t>
            </w:r>
          </w:p>
        </w:tc>
        <w:tc>
          <w:tcPr>
            <w:tcW w:w="6815" w:type="dxa"/>
            <w:tcBorders>
              <w:bottom w:val="single" w:sz="4" w:space="0" w:color="auto"/>
            </w:tcBorders>
            <w:shd w:val="clear" w:color="auto" w:fill="auto"/>
            <w:noWrap/>
            <w:vAlign w:val="center"/>
            <w:hideMark/>
          </w:tcPr>
          <w:p w:rsidR="008359CC" w:rsidRPr="005C3E03" w:rsidRDefault="008359CC" w:rsidP="00B008A4">
            <w:pPr>
              <w:spacing w:before="0" w:after="0" w:line="240" w:lineRule="auto"/>
              <w:ind w:firstLine="0"/>
              <w:rPr>
                <w:sz w:val="20"/>
                <w:szCs w:val="20"/>
              </w:rPr>
            </w:pPr>
            <w:r w:rsidRPr="005C3E03">
              <w:rPr>
                <w:sz w:val="20"/>
                <w:szCs w:val="20"/>
              </w:rPr>
              <w:t>Spend more money on online services (home delivery, online shopping...)</w:t>
            </w:r>
          </w:p>
        </w:tc>
        <w:tc>
          <w:tcPr>
            <w:tcW w:w="940" w:type="dxa"/>
            <w:tcBorders>
              <w:bottom w:val="single" w:sz="4" w:space="0" w:color="auto"/>
            </w:tcBorders>
            <w:vAlign w:val="center"/>
          </w:tcPr>
          <w:p w:rsidR="008359CC" w:rsidRPr="005C3E03" w:rsidRDefault="008359CC" w:rsidP="00B008A4">
            <w:pPr>
              <w:spacing w:before="0" w:after="0" w:line="240" w:lineRule="auto"/>
              <w:ind w:firstLine="0"/>
              <w:jc w:val="center"/>
              <w:rPr>
                <w:sz w:val="20"/>
                <w:szCs w:val="20"/>
                <w:lang w:eastAsia="vi-VN"/>
              </w:rPr>
            </w:pPr>
            <w:r w:rsidRPr="005C3E03">
              <w:rPr>
                <w:sz w:val="20"/>
                <w:szCs w:val="20"/>
                <w:lang w:eastAsia="vi-VN"/>
              </w:rPr>
              <w:t>4.12</w:t>
            </w:r>
          </w:p>
        </w:tc>
        <w:tc>
          <w:tcPr>
            <w:tcW w:w="0" w:type="auto"/>
            <w:tcBorders>
              <w:bottom w:val="single" w:sz="4" w:space="0" w:color="auto"/>
            </w:tcBorders>
            <w:shd w:val="clear" w:color="auto" w:fill="auto"/>
            <w:noWrap/>
            <w:vAlign w:val="center"/>
            <w:hideMark/>
          </w:tcPr>
          <w:p w:rsidR="008359CC" w:rsidRPr="005C3E03" w:rsidRDefault="008359CC" w:rsidP="00B008A4">
            <w:pPr>
              <w:spacing w:before="0" w:after="0" w:line="240" w:lineRule="auto"/>
              <w:ind w:firstLine="37"/>
              <w:jc w:val="center"/>
              <w:rPr>
                <w:sz w:val="20"/>
                <w:szCs w:val="20"/>
                <w:lang w:eastAsia="vi-VN"/>
              </w:rPr>
            </w:pPr>
            <w:r w:rsidRPr="005C3E03">
              <w:rPr>
                <w:sz w:val="20"/>
                <w:szCs w:val="20"/>
                <w:lang w:eastAsia="vi-VN"/>
              </w:rPr>
              <w:t>4.18</w:t>
            </w:r>
          </w:p>
        </w:tc>
      </w:tr>
    </w:tbl>
    <w:p w:rsidR="00F215AC" w:rsidRPr="00B42892" w:rsidRDefault="00F215AC" w:rsidP="00F215AC">
      <w:r w:rsidRPr="00B42892">
        <w:t xml:space="preserve">To investigate which factors significantly contributed </w:t>
      </w:r>
      <w:r w:rsidR="00C15FF0" w:rsidRPr="00B42892">
        <w:t xml:space="preserve">to </w:t>
      </w:r>
      <w:r w:rsidRPr="00B42892">
        <w:t>the overall agreement level to implement C</w:t>
      </w:r>
      <w:r w:rsidR="00F212E0" w:rsidRPr="00B42892">
        <w:t xml:space="preserve">OVID-19 prevention activities, </w:t>
      </w:r>
      <w:r w:rsidR="008A4474" w:rsidRPr="00B42892">
        <w:t>GLM</w:t>
      </w:r>
      <w:r w:rsidRPr="00B42892">
        <w:t xml:space="preserve"> analysis was performed with the </w:t>
      </w:r>
      <w:r w:rsidR="00B42892">
        <w:t>seven predictors (</w:t>
      </w:r>
      <w:r w:rsidRPr="00B42892">
        <w:t xml:space="preserve">age, gender, housing type, monthly spending, trust level in the </w:t>
      </w:r>
      <w:r w:rsidR="006455E7" w:rsidRPr="00B42892">
        <w:t>g</w:t>
      </w:r>
      <w:r w:rsidRPr="00B42892">
        <w:t>overnment's management during pandemics, the total frequency of receiving disease warnings and the accumulated usefulness levels of proposed media channels</w:t>
      </w:r>
      <w:r w:rsidR="00B42892">
        <w:t>)</w:t>
      </w:r>
      <w:r w:rsidRPr="00B42892">
        <w:t xml:space="preserve">. Among </w:t>
      </w:r>
      <w:r w:rsidR="00DD2133" w:rsidRPr="00B42892">
        <w:t>th</w:t>
      </w:r>
      <w:r w:rsidR="004C6C2E" w:rsidRPr="00B42892">
        <w:t>o</w:t>
      </w:r>
      <w:r w:rsidR="00DD2133" w:rsidRPr="00B42892">
        <w:t xml:space="preserve">se </w:t>
      </w:r>
      <w:r w:rsidRPr="00B42892">
        <w:t>predictors,</w:t>
      </w:r>
      <w:r w:rsidR="00361EBE" w:rsidRPr="00B42892">
        <w:t xml:space="preserve"> only</w:t>
      </w:r>
      <w:r w:rsidRPr="00B42892">
        <w:t xml:space="preserve"> </w:t>
      </w:r>
      <w:r w:rsidR="00DD2133" w:rsidRPr="00B42892">
        <w:t xml:space="preserve">four variables </w:t>
      </w:r>
      <w:r w:rsidRPr="00B42892">
        <w:t>had significant</w:t>
      </w:r>
      <w:r w:rsidR="00C15FF0" w:rsidRPr="00B42892">
        <w:t xml:space="preserve"> effects on the agreement level</w:t>
      </w:r>
      <w:r w:rsidRPr="00B42892">
        <w:t xml:space="preserve"> (</w:t>
      </w:r>
      <w:r w:rsidR="00DD2133" w:rsidRPr="00B42892">
        <w:fldChar w:fldCharType="begin"/>
      </w:r>
      <w:r w:rsidR="00DD2133" w:rsidRPr="00B42892">
        <w:instrText xml:space="preserve"> REF _Ref84276849 \h  \* MERGEFORMAT </w:instrText>
      </w:r>
      <w:r w:rsidR="00DD2133" w:rsidRPr="00B42892">
        <w:fldChar w:fldCharType="separate"/>
      </w:r>
      <w:r w:rsidR="00DD2133" w:rsidRPr="00B42892">
        <w:rPr>
          <w:rFonts w:eastAsia="Times New Roman"/>
          <w:bCs/>
          <w:szCs w:val="24"/>
        </w:rPr>
        <w:t>Table 7</w:t>
      </w:r>
      <w:r w:rsidR="00DD2133" w:rsidRPr="00B42892">
        <w:fldChar w:fldCharType="end"/>
      </w:r>
      <w:r w:rsidRPr="00B42892">
        <w:t>).</w:t>
      </w:r>
      <w:r w:rsidR="00F212E0" w:rsidRPr="00B42892">
        <w:t xml:space="preserve"> The interactions between variables were not statistically significant.</w:t>
      </w:r>
      <w:r w:rsidRPr="00B42892">
        <w:t xml:space="preserve"> </w:t>
      </w:r>
      <w:r w:rsidR="009345F1" w:rsidRPr="00B42892">
        <w:t xml:space="preserve">Males have lower </w:t>
      </w:r>
      <w:r w:rsidR="00B42892" w:rsidRPr="00B42892">
        <w:t xml:space="preserve">consent </w:t>
      </w:r>
      <w:r w:rsidR="009345F1" w:rsidRPr="00B42892">
        <w:t>levels in implementing disease prevention measures</w:t>
      </w:r>
      <w:r w:rsidR="00361EBE" w:rsidRPr="00B42892">
        <w:t xml:space="preserve"> than females</w:t>
      </w:r>
      <w:r w:rsidR="009345F1" w:rsidRPr="00B42892">
        <w:t xml:space="preserve">. </w:t>
      </w:r>
      <w:r w:rsidR="00F212E0" w:rsidRPr="00B42892">
        <w:t xml:space="preserve">Increasing the total frequency of obtaining disease alerts and the overall usefulness of media channels were linked to a higher likelihood of undertaking prevention </w:t>
      </w:r>
      <w:r w:rsidR="00B42892">
        <w:t>actions</w:t>
      </w:r>
      <w:r w:rsidR="00F212E0" w:rsidRPr="00B42892">
        <w:t xml:space="preserve">. </w:t>
      </w:r>
      <w:r w:rsidR="000C0826" w:rsidRPr="00B42892">
        <w:t xml:space="preserve">It is worth noting that </w:t>
      </w:r>
      <w:r w:rsidR="00C813CC" w:rsidRPr="00B42892">
        <w:t xml:space="preserve">the </w:t>
      </w:r>
      <w:r w:rsidR="00361EBE" w:rsidRPr="00B42892">
        <w:t xml:space="preserve">trust level in the </w:t>
      </w:r>
      <w:r w:rsidR="006455E7" w:rsidRPr="00B42892">
        <w:t>g</w:t>
      </w:r>
      <w:r w:rsidR="00361EBE" w:rsidRPr="00B42892">
        <w:t>overnment's management was positively</w:t>
      </w:r>
      <w:r w:rsidR="00C813CC" w:rsidRPr="00B42892">
        <w:t xml:space="preserve"> substantially</w:t>
      </w:r>
      <w:r w:rsidR="00361EBE" w:rsidRPr="00B42892">
        <w:t xml:space="preserve"> associated with the overall agreement level to </w:t>
      </w:r>
      <w:r w:rsidR="00B42892">
        <w:t>adherence to</w:t>
      </w:r>
      <w:r w:rsidR="00361EBE" w:rsidRPr="00B42892">
        <w:t xml:space="preserve"> preventive measures.</w:t>
      </w:r>
    </w:p>
    <w:p w:rsidR="00DD2133" w:rsidRPr="00B42892" w:rsidRDefault="00DD2133" w:rsidP="00DD2133">
      <w:pPr>
        <w:pStyle w:val="Caption"/>
        <w:rPr>
          <w:rFonts w:eastAsia="Times New Roman"/>
          <w:b/>
          <w:bCs w:val="0"/>
          <w:sz w:val="22"/>
          <w:szCs w:val="24"/>
        </w:rPr>
      </w:pPr>
      <w:bookmarkStart w:id="6" w:name="_Ref84276849"/>
      <w:r w:rsidRPr="00B42892">
        <w:rPr>
          <w:rFonts w:eastAsia="Times New Roman"/>
          <w:b/>
          <w:bCs w:val="0"/>
          <w:sz w:val="22"/>
          <w:szCs w:val="24"/>
        </w:rPr>
        <w:t xml:space="preserve">Table </w:t>
      </w:r>
      <w:r w:rsidRPr="00B42892">
        <w:rPr>
          <w:rFonts w:eastAsia="Times New Roman"/>
          <w:b/>
          <w:bCs w:val="0"/>
          <w:sz w:val="22"/>
          <w:szCs w:val="24"/>
        </w:rPr>
        <w:fldChar w:fldCharType="begin"/>
      </w:r>
      <w:r w:rsidRPr="00B42892">
        <w:rPr>
          <w:rFonts w:eastAsia="Times New Roman"/>
          <w:b/>
          <w:bCs w:val="0"/>
          <w:sz w:val="22"/>
          <w:szCs w:val="24"/>
        </w:rPr>
        <w:instrText xml:space="preserve"> SEQ Table \* ARABIC </w:instrText>
      </w:r>
      <w:r w:rsidRPr="00B42892">
        <w:rPr>
          <w:rFonts w:eastAsia="Times New Roman"/>
          <w:b/>
          <w:bCs w:val="0"/>
          <w:sz w:val="22"/>
          <w:szCs w:val="24"/>
        </w:rPr>
        <w:fldChar w:fldCharType="separate"/>
      </w:r>
      <w:r w:rsidRPr="00B42892">
        <w:rPr>
          <w:rFonts w:eastAsia="Times New Roman"/>
          <w:b/>
          <w:bCs w:val="0"/>
          <w:sz w:val="22"/>
          <w:szCs w:val="24"/>
        </w:rPr>
        <w:t>7</w:t>
      </w:r>
      <w:r w:rsidRPr="00B42892">
        <w:rPr>
          <w:rFonts w:eastAsia="Times New Roman"/>
          <w:b/>
          <w:bCs w:val="0"/>
          <w:sz w:val="22"/>
          <w:szCs w:val="24"/>
        </w:rPr>
        <w:fldChar w:fldCharType="end"/>
      </w:r>
      <w:bookmarkEnd w:id="6"/>
      <w:r w:rsidRPr="00B42892">
        <w:rPr>
          <w:rFonts w:eastAsia="Times New Roman"/>
          <w:b/>
          <w:bCs w:val="0"/>
          <w:sz w:val="22"/>
          <w:szCs w:val="24"/>
        </w:rPr>
        <w:t xml:space="preserve">. </w:t>
      </w:r>
      <w:r w:rsidR="008A4474" w:rsidRPr="00B42892">
        <w:rPr>
          <w:rFonts w:eastAsia="Times New Roman"/>
          <w:b/>
          <w:bCs w:val="0"/>
          <w:sz w:val="22"/>
          <w:szCs w:val="24"/>
        </w:rPr>
        <w:t>GLM</w:t>
      </w:r>
      <w:r w:rsidR="007C1D39" w:rsidRPr="00B42892">
        <w:rPr>
          <w:rFonts w:eastAsia="Times New Roman"/>
          <w:b/>
          <w:bCs w:val="0"/>
          <w:sz w:val="22"/>
          <w:szCs w:val="24"/>
        </w:rPr>
        <w:t xml:space="preserve"> predicting </w:t>
      </w:r>
      <w:r w:rsidR="00C813CC" w:rsidRPr="00B42892">
        <w:rPr>
          <w:rFonts w:eastAsia="Times New Roman"/>
          <w:b/>
          <w:bCs w:val="0"/>
          <w:sz w:val="22"/>
          <w:szCs w:val="24"/>
        </w:rPr>
        <w:t xml:space="preserve">the </w:t>
      </w:r>
      <w:r w:rsidR="007C1D39" w:rsidRPr="00B42892">
        <w:rPr>
          <w:rFonts w:eastAsia="Times New Roman"/>
          <w:b/>
          <w:bCs w:val="0"/>
          <w:sz w:val="22"/>
          <w:szCs w:val="24"/>
        </w:rPr>
        <w:t>likelihood of</w:t>
      </w:r>
      <w:r w:rsidR="00361EBE" w:rsidRPr="00B42892">
        <w:rPr>
          <w:rFonts w:eastAsia="Times New Roman"/>
          <w:b/>
          <w:bCs w:val="0"/>
          <w:sz w:val="22"/>
          <w:szCs w:val="24"/>
        </w:rPr>
        <w:t xml:space="preserve"> total</w:t>
      </w:r>
      <w:r w:rsidR="007C1D39" w:rsidRPr="00B42892">
        <w:rPr>
          <w:rFonts w:eastAsia="Times New Roman"/>
          <w:b/>
          <w:bCs w:val="0"/>
          <w:sz w:val="22"/>
          <w:szCs w:val="24"/>
        </w:rPr>
        <w:t xml:space="preserve"> agreement level to implement prevention activities</w:t>
      </w:r>
    </w:p>
    <w:tbl>
      <w:tblPr>
        <w:tblW w:w="5000" w:type="pct"/>
        <w:tblLook w:val="04A0" w:firstRow="1" w:lastRow="0" w:firstColumn="1" w:lastColumn="0" w:noHBand="0" w:noVBand="1"/>
      </w:tblPr>
      <w:tblGrid>
        <w:gridCol w:w="5745"/>
        <w:gridCol w:w="566"/>
        <w:gridCol w:w="642"/>
        <w:gridCol w:w="782"/>
        <w:gridCol w:w="566"/>
        <w:gridCol w:w="533"/>
        <w:gridCol w:w="805"/>
      </w:tblGrid>
      <w:tr w:rsidR="00DD2133" w:rsidRPr="00B42892" w:rsidTr="00824C65">
        <w:trPr>
          <w:trHeight w:val="20"/>
        </w:trPr>
        <w:tc>
          <w:tcPr>
            <w:tcW w:w="3015" w:type="pct"/>
            <w:tcBorders>
              <w:top w:val="single" w:sz="4" w:space="0" w:color="auto"/>
            </w:tcBorders>
            <w:shd w:val="clear" w:color="auto" w:fill="auto"/>
            <w:noWrap/>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 </w:t>
            </w:r>
          </w:p>
        </w:tc>
        <w:tc>
          <w:tcPr>
            <w:tcW w:w="147" w:type="pct"/>
            <w:tcBorders>
              <w:top w:val="single" w:sz="4" w:space="0" w:color="auto"/>
            </w:tcBorders>
            <w:shd w:val="clear" w:color="auto" w:fill="auto"/>
            <w:noWrap/>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 </w:t>
            </w:r>
          </w:p>
        </w:tc>
        <w:tc>
          <w:tcPr>
            <w:tcW w:w="367" w:type="pct"/>
            <w:tcBorders>
              <w:top w:val="single" w:sz="4" w:space="0" w:color="auto"/>
            </w:tcBorders>
            <w:shd w:val="clear" w:color="auto" w:fill="auto"/>
            <w:noWrap/>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 </w:t>
            </w:r>
          </w:p>
        </w:tc>
        <w:tc>
          <w:tcPr>
            <w:tcW w:w="736" w:type="pct"/>
            <w:gridSpan w:val="2"/>
            <w:tcBorders>
              <w:top w:val="single" w:sz="4" w:space="0" w:color="auto"/>
              <w:bottom w:val="single" w:sz="4" w:space="0" w:color="auto"/>
            </w:tcBorders>
            <w:shd w:val="clear" w:color="auto" w:fill="auto"/>
            <w:vAlign w:val="bottom"/>
            <w:hideMark/>
          </w:tcPr>
          <w:p w:rsidR="00DD2133" w:rsidRPr="00B42892" w:rsidRDefault="00DD2133" w:rsidP="00DD2133">
            <w:pPr>
              <w:spacing w:before="0" w:after="0" w:line="240" w:lineRule="auto"/>
              <w:ind w:firstLine="0"/>
              <w:jc w:val="center"/>
              <w:rPr>
                <w:rFonts w:eastAsia="Times New Roman"/>
                <w:sz w:val="20"/>
                <w:szCs w:val="20"/>
                <w:lang w:val="en-US" w:eastAsia="vi-VN"/>
              </w:rPr>
            </w:pPr>
            <w:r w:rsidRPr="00B42892">
              <w:rPr>
                <w:rFonts w:eastAsia="Times New Roman"/>
                <w:sz w:val="20"/>
                <w:szCs w:val="20"/>
                <w:lang w:val="vi-VN" w:eastAsia="vi-VN"/>
              </w:rPr>
              <w:t>95% Wald</w:t>
            </w:r>
            <w:r w:rsidRPr="00B42892">
              <w:rPr>
                <w:rFonts w:eastAsia="Times New Roman"/>
                <w:sz w:val="20"/>
                <w:szCs w:val="20"/>
                <w:lang w:val="en-US" w:eastAsia="vi-VN"/>
              </w:rPr>
              <w:t xml:space="preserve"> CI</w:t>
            </w:r>
          </w:p>
        </w:tc>
        <w:tc>
          <w:tcPr>
            <w:tcW w:w="294" w:type="pct"/>
            <w:tcBorders>
              <w:top w:val="single" w:sz="4" w:space="0" w:color="auto"/>
            </w:tcBorders>
            <w:shd w:val="clear" w:color="auto" w:fill="auto"/>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 </w:t>
            </w:r>
          </w:p>
        </w:tc>
        <w:tc>
          <w:tcPr>
            <w:tcW w:w="441" w:type="pct"/>
            <w:tcBorders>
              <w:top w:val="single" w:sz="4" w:space="0" w:color="auto"/>
            </w:tcBorders>
            <w:shd w:val="clear" w:color="auto" w:fill="auto"/>
            <w:noWrap/>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 </w:t>
            </w:r>
          </w:p>
        </w:tc>
      </w:tr>
      <w:tr w:rsidR="00DD2133" w:rsidRPr="00B42892" w:rsidTr="00824C65">
        <w:trPr>
          <w:trHeight w:val="20"/>
        </w:trPr>
        <w:tc>
          <w:tcPr>
            <w:tcW w:w="3015" w:type="pct"/>
            <w:tcBorders>
              <w:bottom w:val="single" w:sz="4" w:space="0" w:color="auto"/>
            </w:tcBorders>
            <w:shd w:val="clear" w:color="auto" w:fill="auto"/>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Parameter</w:t>
            </w:r>
          </w:p>
        </w:tc>
        <w:tc>
          <w:tcPr>
            <w:tcW w:w="147" w:type="pct"/>
            <w:tcBorders>
              <w:bottom w:val="single" w:sz="4" w:space="0" w:color="auto"/>
            </w:tcBorders>
            <w:shd w:val="clear" w:color="auto" w:fill="auto"/>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B</w:t>
            </w:r>
          </w:p>
        </w:tc>
        <w:tc>
          <w:tcPr>
            <w:tcW w:w="367" w:type="pct"/>
            <w:tcBorders>
              <w:bottom w:val="single" w:sz="4" w:space="0" w:color="auto"/>
            </w:tcBorders>
            <w:shd w:val="clear" w:color="auto" w:fill="auto"/>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SE B</w:t>
            </w:r>
          </w:p>
        </w:tc>
        <w:tc>
          <w:tcPr>
            <w:tcW w:w="440" w:type="pct"/>
            <w:tcBorders>
              <w:top w:val="single" w:sz="4" w:space="0" w:color="auto"/>
              <w:bottom w:val="single" w:sz="4" w:space="0" w:color="auto"/>
            </w:tcBorders>
            <w:shd w:val="clear" w:color="auto" w:fill="auto"/>
            <w:vAlign w:val="bottom"/>
            <w:hideMark/>
          </w:tcPr>
          <w:p w:rsidR="00DD2133" w:rsidRPr="00824C65" w:rsidRDefault="00824C65" w:rsidP="00DD2133">
            <w:pPr>
              <w:spacing w:before="0" w:after="0" w:line="240" w:lineRule="auto"/>
              <w:ind w:firstLine="0"/>
              <w:jc w:val="left"/>
              <w:rPr>
                <w:rFonts w:eastAsia="Times New Roman"/>
                <w:sz w:val="20"/>
                <w:szCs w:val="20"/>
                <w:lang w:val="en-US" w:eastAsia="vi-VN"/>
              </w:rPr>
            </w:pPr>
            <w:r>
              <w:rPr>
                <w:rFonts w:eastAsia="Times New Roman"/>
                <w:sz w:val="20"/>
                <w:szCs w:val="20"/>
                <w:lang w:val="vi-VN" w:eastAsia="vi-VN"/>
              </w:rPr>
              <w:t>L</w:t>
            </w:r>
            <w:r>
              <w:rPr>
                <w:rFonts w:eastAsia="Times New Roman"/>
                <w:sz w:val="20"/>
                <w:szCs w:val="20"/>
                <w:lang w:val="en-US" w:eastAsia="vi-VN"/>
              </w:rPr>
              <w:t>B</w:t>
            </w:r>
          </w:p>
        </w:tc>
        <w:tc>
          <w:tcPr>
            <w:tcW w:w="296" w:type="pct"/>
            <w:tcBorders>
              <w:top w:val="single" w:sz="4" w:space="0" w:color="auto"/>
              <w:bottom w:val="single" w:sz="4" w:space="0" w:color="auto"/>
            </w:tcBorders>
            <w:shd w:val="clear" w:color="auto" w:fill="auto"/>
            <w:vAlign w:val="bottom"/>
            <w:hideMark/>
          </w:tcPr>
          <w:p w:rsidR="00DD2133" w:rsidRPr="00824C65" w:rsidRDefault="00824C65" w:rsidP="00DD2133">
            <w:pPr>
              <w:spacing w:before="0" w:after="0" w:line="240" w:lineRule="auto"/>
              <w:ind w:firstLine="0"/>
              <w:jc w:val="left"/>
              <w:rPr>
                <w:rFonts w:eastAsia="Times New Roman"/>
                <w:sz w:val="20"/>
                <w:szCs w:val="20"/>
                <w:lang w:val="en-US" w:eastAsia="vi-VN"/>
              </w:rPr>
            </w:pPr>
            <w:r>
              <w:rPr>
                <w:rFonts w:eastAsia="Times New Roman"/>
                <w:sz w:val="20"/>
                <w:szCs w:val="20"/>
                <w:lang w:val="en-US" w:eastAsia="vi-VN"/>
              </w:rPr>
              <w:t>UB</w:t>
            </w:r>
          </w:p>
        </w:tc>
        <w:tc>
          <w:tcPr>
            <w:tcW w:w="294" w:type="pct"/>
            <w:tcBorders>
              <w:bottom w:val="single" w:sz="4" w:space="0" w:color="auto"/>
            </w:tcBorders>
            <w:shd w:val="clear" w:color="auto" w:fill="auto"/>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Sig.</w:t>
            </w:r>
          </w:p>
        </w:tc>
        <w:tc>
          <w:tcPr>
            <w:tcW w:w="441" w:type="pct"/>
            <w:tcBorders>
              <w:bottom w:val="single" w:sz="4" w:space="0" w:color="auto"/>
            </w:tcBorders>
            <w:shd w:val="clear" w:color="auto" w:fill="auto"/>
            <w:vAlign w:val="bottom"/>
            <w:hideMark/>
          </w:tcPr>
          <w:p w:rsidR="00DD2133" w:rsidRPr="00B42892" w:rsidRDefault="00DD2133" w:rsidP="00DD2133">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Exp(B)</w:t>
            </w:r>
          </w:p>
        </w:tc>
      </w:tr>
      <w:tr w:rsidR="00DD2133" w:rsidRPr="00B42892" w:rsidTr="00824C65">
        <w:trPr>
          <w:trHeight w:val="20"/>
        </w:trPr>
        <w:tc>
          <w:tcPr>
            <w:tcW w:w="3015" w:type="pct"/>
            <w:tcBorders>
              <w:top w:val="single" w:sz="4" w:space="0" w:color="auto"/>
            </w:tcBorders>
            <w:shd w:val="clear" w:color="auto" w:fill="auto"/>
            <w:hideMark/>
          </w:tcPr>
          <w:p w:rsidR="00DD2133" w:rsidRPr="00B42892" w:rsidRDefault="00DD2133" w:rsidP="00DD2133">
            <w:pPr>
              <w:spacing w:before="0" w:after="0" w:line="240" w:lineRule="auto"/>
              <w:ind w:firstLine="0"/>
              <w:jc w:val="left"/>
              <w:rPr>
                <w:rFonts w:eastAsia="Times New Roman"/>
                <w:sz w:val="20"/>
                <w:szCs w:val="20"/>
                <w:lang w:val="en-US" w:eastAsia="vi-VN"/>
              </w:rPr>
            </w:pPr>
            <w:r w:rsidRPr="00B42892">
              <w:rPr>
                <w:rFonts w:eastAsia="Times New Roman"/>
                <w:sz w:val="20"/>
                <w:szCs w:val="20"/>
                <w:lang w:val="vi-VN" w:eastAsia="vi-VN"/>
              </w:rPr>
              <w:t xml:space="preserve">Gender </w:t>
            </w:r>
            <w:r w:rsidRPr="00B42892">
              <w:rPr>
                <w:rFonts w:eastAsia="Times New Roman"/>
                <w:sz w:val="20"/>
                <w:szCs w:val="20"/>
                <w:lang w:val="en-US" w:eastAsia="vi-VN"/>
              </w:rPr>
              <w:t>(</w:t>
            </w:r>
            <w:r w:rsidRPr="00B42892">
              <w:rPr>
                <w:rFonts w:eastAsia="Times New Roman"/>
                <w:sz w:val="20"/>
                <w:szCs w:val="20"/>
                <w:lang w:val="vi-VN" w:eastAsia="vi-VN"/>
              </w:rPr>
              <w:t>Male</w:t>
            </w:r>
            <w:r w:rsidRPr="00B42892">
              <w:rPr>
                <w:rFonts w:eastAsia="Times New Roman"/>
                <w:sz w:val="20"/>
                <w:szCs w:val="20"/>
                <w:lang w:val="en-US" w:eastAsia="vi-VN"/>
              </w:rPr>
              <w:t>)</w:t>
            </w:r>
          </w:p>
        </w:tc>
        <w:tc>
          <w:tcPr>
            <w:tcW w:w="147" w:type="pct"/>
            <w:tcBorders>
              <w:top w:val="single" w:sz="4" w:space="0" w:color="auto"/>
            </w:tcBorders>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86</w:t>
            </w:r>
          </w:p>
        </w:tc>
        <w:tc>
          <w:tcPr>
            <w:tcW w:w="367" w:type="pct"/>
            <w:tcBorders>
              <w:top w:val="single" w:sz="4" w:space="0" w:color="auto"/>
            </w:tcBorders>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21</w:t>
            </w:r>
          </w:p>
        </w:tc>
        <w:tc>
          <w:tcPr>
            <w:tcW w:w="440" w:type="pct"/>
            <w:tcBorders>
              <w:top w:val="single" w:sz="4" w:space="0" w:color="auto"/>
            </w:tcBorders>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1.27</w:t>
            </w:r>
          </w:p>
        </w:tc>
        <w:tc>
          <w:tcPr>
            <w:tcW w:w="296" w:type="pct"/>
            <w:tcBorders>
              <w:top w:val="single" w:sz="4" w:space="0" w:color="auto"/>
            </w:tcBorders>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46</w:t>
            </w:r>
          </w:p>
        </w:tc>
        <w:tc>
          <w:tcPr>
            <w:tcW w:w="294" w:type="pct"/>
            <w:tcBorders>
              <w:top w:val="single" w:sz="4" w:space="0" w:color="auto"/>
            </w:tcBorders>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00</w:t>
            </w:r>
          </w:p>
        </w:tc>
        <w:tc>
          <w:tcPr>
            <w:tcW w:w="441" w:type="pct"/>
            <w:tcBorders>
              <w:top w:val="single" w:sz="4" w:space="0" w:color="auto"/>
            </w:tcBorders>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42</w:t>
            </w:r>
          </w:p>
        </w:tc>
      </w:tr>
      <w:tr w:rsidR="00DD2133" w:rsidRPr="00B42892" w:rsidTr="00824C65">
        <w:trPr>
          <w:trHeight w:val="20"/>
        </w:trPr>
        <w:tc>
          <w:tcPr>
            <w:tcW w:w="3015" w:type="pct"/>
            <w:shd w:val="clear" w:color="auto" w:fill="auto"/>
            <w:hideMark/>
          </w:tcPr>
          <w:p w:rsidR="00DD2133" w:rsidRPr="00B42892" w:rsidRDefault="00F212E0" w:rsidP="00DD2133">
            <w:pPr>
              <w:spacing w:before="0" w:after="0" w:line="240" w:lineRule="auto"/>
              <w:ind w:firstLine="0"/>
              <w:jc w:val="left"/>
              <w:rPr>
                <w:rFonts w:eastAsia="Times New Roman"/>
                <w:sz w:val="20"/>
                <w:szCs w:val="20"/>
                <w:lang w:val="vi-VN" w:eastAsia="vi-VN"/>
              </w:rPr>
            </w:pPr>
            <w:r w:rsidRPr="00B42892">
              <w:rPr>
                <w:sz w:val="20"/>
                <w:szCs w:val="20"/>
              </w:rPr>
              <w:t>Sum of frequencies</w:t>
            </w:r>
            <w:r w:rsidR="00DD2133" w:rsidRPr="00B42892">
              <w:rPr>
                <w:sz w:val="20"/>
                <w:szCs w:val="20"/>
              </w:rPr>
              <w:t xml:space="preserve"> of receiving disease warnings</w:t>
            </w:r>
          </w:p>
        </w:tc>
        <w:tc>
          <w:tcPr>
            <w:tcW w:w="147"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17</w:t>
            </w:r>
          </w:p>
        </w:tc>
        <w:tc>
          <w:tcPr>
            <w:tcW w:w="367"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08</w:t>
            </w:r>
          </w:p>
        </w:tc>
        <w:tc>
          <w:tcPr>
            <w:tcW w:w="440"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02</w:t>
            </w:r>
          </w:p>
        </w:tc>
        <w:tc>
          <w:tcPr>
            <w:tcW w:w="296"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32</w:t>
            </w:r>
          </w:p>
        </w:tc>
        <w:tc>
          <w:tcPr>
            <w:tcW w:w="294"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03</w:t>
            </w:r>
          </w:p>
        </w:tc>
        <w:tc>
          <w:tcPr>
            <w:tcW w:w="441"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1.18</w:t>
            </w:r>
          </w:p>
        </w:tc>
      </w:tr>
      <w:tr w:rsidR="00DD2133" w:rsidRPr="00B42892" w:rsidTr="00824C65">
        <w:trPr>
          <w:trHeight w:val="20"/>
        </w:trPr>
        <w:tc>
          <w:tcPr>
            <w:tcW w:w="3015" w:type="pct"/>
            <w:shd w:val="clear" w:color="auto" w:fill="auto"/>
            <w:hideMark/>
          </w:tcPr>
          <w:p w:rsidR="00DD2133" w:rsidRPr="00B42892" w:rsidRDefault="00DD2133" w:rsidP="00DD2133">
            <w:pPr>
              <w:spacing w:before="0" w:after="0" w:line="240" w:lineRule="auto"/>
              <w:ind w:firstLine="0"/>
              <w:jc w:val="left"/>
              <w:rPr>
                <w:rFonts w:eastAsia="Times New Roman"/>
                <w:sz w:val="20"/>
                <w:szCs w:val="20"/>
                <w:lang w:val="en-US" w:eastAsia="vi-VN"/>
              </w:rPr>
            </w:pPr>
            <w:r w:rsidRPr="00B42892">
              <w:rPr>
                <w:rFonts w:eastAsia="Times New Roman"/>
                <w:sz w:val="20"/>
                <w:szCs w:val="20"/>
                <w:lang w:val="en-US" w:eastAsia="vi-VN"/>
              </w:rPr>
              <w:t xml:space="preserve">Sum of </w:t>
            </w:r>
            <w:r w:rsidRPr="00B42892">
              <w:rPr>
                <w:rFonts w:eastAsia="Times New Roman"/>
                <w:sz w:val="20"/>
                <w:szCs w:val="20"/>
                <w:lang w:val="vi-VN" w:eastAsia="vi-VN"/>
              </w:rPr>
              <w:t>usef</w:t>
            </w:r>
            <w:r w:rsidR="004C6C2E" w:rsidRPr="00B42892">
              <w:rPr>
                <w:rFonts w:eastAsia="Times New Roman"/>
                <w:sz w:val="20"/>
                <w:szCs w:val="20"/>
                <w:lang w:val="vi-VN" w:eastAsia="vi-VN"/>
              </w:rPr>
              <w:t>ul</w:t>
            </w:r>
            <w:r w:rsidR="004C6C2E" w:rsidRPr="00B42892">
              <w:rPr>
                <w:rFonts w:eastAsia="Times New Roman"/>
                <w:sz w:val="20"/>
                <w:szCs w:val="20"/>
                <w:lang w:val="en-US" w:eastAsia="vi-VN"/>
              </w:rPr>
              <w:t>ness</w:t>
            </w:r>
            <w:r w:rsidRPr="00B42892">
              <w:rPr>
                <w:rFonts w:eastAsia="Times New Roman"/>
                <w:sz w:val="20"/>
                <w:szCs w:val="20"/>
                <w:lang w:val="vi-VN" w:eastAsia="vi-VN"/>
              </w:rPr>
              <w:t xml:space="preserve"> levels of proposed media</w:t>
            </w:r>
            <w:r w:rsidRPr="00B42892">
              <w:rPr>
                <w:rFonts w:eastAsia="Times New Roman"/>
                <w:sz w:val="20"/>
                <w:szCs w:val="20"/>
                <w:lang w:val="en-US" w:eastAsia="vi-VN"/>
              </w:rPr>
              <w:t xml:space="preserve"> channels</w:t>
            </w:r>
          </w:p>
        </w:tc>
        <w:tc>
          <w:tcPr>
            <w:tcW w:w="147"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32</w:t>
            </w:r>
          </w:p>
        </w:tc>
        <w:tc>
          <w:tcPr>
            <w:tcW w:w="367"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08</w:t>
            </w:r>
          </w:p>
        </w:tc>
        <w:tc>
          <w:tcPr>
            <w:tcW w:w="440"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16</w:t>
            </w:r>
          </w:p>
        </w:tc>
        <w:tc>
          <w:tcPr>
            <w:tcW w:w="296"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47</w:t>
            </w:r>
          </w:p>
        </w:tc>
        <w:tc>
          <w:tcPr>
            <w:tcW w:w="294"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00</w:t>
            </w:r>
          </w:p>
        </w:tc>
        <w:tc>
          <w:tcPr>
            <w:tcW w:w="441" w:type="pct"/>
            <w:shd w:val="clear" w:color="auto" w:fill="auto"/>
            <w:noWrap/>
            <w:hideMark/>
          </w:tcPr>
          <w:p w:rsidR="00DD2133" w:rsidRPr="00B42892" w:rsidRDefault="00DD2133" w:rsidP="00DD2133">
            <w:pPr>
              <w:spacing w:before="0" w:after="0" w:line="240" w:lineRule="auto"/>
              <w:ind w:firstLine="0"/>
              <w:rPr>
                <w:rFonts w:eastAsia="Times New Roman"/>
                <w:sz w:val="20"/>
                <w:szCs w:val="20"/>
                <w:lang w:val="vi-VN" w:eastAsia="vi-VN"/>
              </w:rPr>
            </w:pPr>
            <w:r w:rsidRPr="00B42892">
              <w:rPr>
                <w:rFonts w:eastAsia="Times New Roman"/>
                <w:sz w:val="20"/>
                <w:szCs w:val="20"/>
                <w:lang w:val="vi-VN" w:eastAsia="vi-VN"/>
              </w:rPr>
              <w:t>1.37</w:t>
            </w:r>
          </w:p>
        </w:tc>
      </w:tr>
      <w:tr w:rsidR="00DD2133" w:rsidRPr="00B42892" w:rsidTr="00824C65">
        <w:trPr>
          <w:trHeight w:val="20"/>
        </w:trPr>
        <w:tc>
          <w:tcPr>
            <w:tcW w:w="3015" w:type="pct"/>
            <w:tcBorders>
              <w:bottom w:val="single" w:sz="4" w:space="0" w:color="auto"/>
            </w:tcBorders>
            <w:shd w:val="clear" w:color="auto" w:fill="auto"/>
            <w:hideMark/>
          </w:tcPr>
          <w:p w:rsidR="00DD2133" w:rsidRPr="00B42892" w:rsidRDefault="00824C65" w:rsidP="00824C65">
            <w:pPr>
              <w:spacing w:before="0" w:after="0" w:line="240" w:lineRule="auto"/>
              <w:ind w:firstLine="0"/>
              <w:jc w:val="left"/>
              <w:rPr>
                <w:rFonts w:eastAsia="Times New Roman"/>
                <w:sz w:val="20"/>
                <w:szCs w:val="20"/>
                <w:lang w:val="en-US" w:eastAsia="vi-VN"/>
              </w:rPr>
            </w:pPr>
            <w:r>
              <w:rPr>
                <w:rFonts w:eastAsia="Times New Roman"/>
                <w:sz w:val="20"/>
                <w:szCs w:val="20"/>
                <w:lang w:val="vi-VN" w:eastAsia="vi-VN"/>
              </w:rPr>
              <w:t>Trust level in the g</w:t>
            </w:r>
            <w:r w:rsidR="00DD2133" w:rsidRPr="00B42892">
              <w:rPr>
                <w:rFonts w:eastAsia="Times New Roman"/>
                <w:sz w:val="20"/>
                <w:szCs w:val="20"/>
                <w:lang w:val="vi-VN" w:eastAsia="vi-VN"/>
              </w:rPr>
              <w:t>overnment's management</w:t>
            </w:r>
            <w:r w:rsidR="009345F1" w:rsidRPr="00B42892">
              <w:rPr>
                <w:rFonts w:eastAsia="Times New Roman"/>
                <w:sz w:val="20"/>
                <w:szCs w:val="20"/>
                <w:lang w:val="en-US" w:eastAsia="vi-VN"/>
              </w:rPr>
              <w:t xml:space="preserve"> after receiving</w:t>
            </w:r>
            <w:r>
              <w:rPr>
                <w:rFonts w:eastAsia="Times New Roman"/>
                <w:sz w:val="20"/>
                <w:szCs w:val="20"/>
                <w:lang w:val="en-US" w:eastAsia="vi-VN"/>
              </w:rPr>
              <w:t xml:space="preserve"> </w:t>
            </w:r>
            <w:r w:rsidR="009345F1" w:rsidRPr="00B42892">
              <w:rPr>
                <w:rFonts w:eastAsia="Times New Roman"/>
                <w:sz w:val="20"/>
                <w:szCs w:val="20"/>
                <w:lang w:val="en-US" w:eastAsia="vi-VN"/>
              </w:rPr>
              <w:t xml:space="preserve"> warnings</w:t>
            </w:r>
          </w:p>
        </w:tc>
        <w:tc>
          <w:tcPr>
            <w:tcW w:w="147" w:type="pct"/>
            <w:tcBorders>
              <w:bottom w:val="single" w:sz="4" w:space="0" w:color="auto"/>
            </w:tcBorders>
            <w:shd w:val="clear" w:color="auto" w:fill="auto"/>
            <w:noWrap/>
            <w:vAlign w:val="center"/>
            <w:hideMark/>
          </w:tcPr>
          <w:p w:rsidR="00DD2133" w:rsidRPr="00B42892" w:rsidRDefault="00DD2133" w:rsidP="00824C65">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3.22</w:t>
            </w:r>
          </w:p>
        </w:tc>
        <w:tc>
          <w:tcPr>
            <w:tcW w:w="367" w:type="pct"/>
            <w:tcBorders>
              <w:bottom w:val="single" w:sz="4" w:space="0" w:color="auto"/>
            </w:tcBorders>
            <w:shd w:val="clear" w:color="auto" w:fill="auto"/>
            <w:noWrap/>
            <w:vAlign w:val="center"/>
            <w:hideMark/>
          </w:tcPr>
          <w:p w:rsidR="00DD2133" w:rsidRPr="00B42892" w:rsidRDefault="00DD2133" w:rsidP="00824C65">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12</w:t>
            </w:r>
          </w:p>
        </w:tc>
        <w:tc>
          <w:tcPr>
            <w:tcW w:w="440" w:type="pct"/>
            <w:tcBorders>
              <w:bottom w:val="single" w:sz="4" w:space="0" w:color="auto"/>
            </w:tcBorders>
            <w:shd w:val="clear" w:color="auto" w:fill="auto"/>
            <w:noWrap/>
            <w:vAlign w:val="center"/>
            <w:hideMark/>
          </w:tcPr>
          <w:p w:rsidR="00DD2133" w:rsidRPr="00B42892" w:rsidRDefault="00DD2133" w:rsidP="00824C65">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2.98</w:t>
            </w:r>
          </w:p>
        </w:tc>
        <w:tc>
          <w:tcPr>
            <w:tcW w:w="296" w:type="pct"/>
            <w:tcBorders>
              <w:bottom w:val="single" w:sz="4" w:space="0" w:color="auto"/>
            </w:tcBorders>
            <w:shd w:val="clear" w:color="auto" w:fill="auto"/>
            <w:noWrap/>
            <w:vAlign w:val="center"/>
            <w:hideMark/>
          </w:tcPr>
          <w:p w:rsidR="00DD2133" w:rsidRPr="00B42892" w:rsidRDefault="00DD2133" w:rsidP="00824C65">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3.45</w:t>
            </w:r>
          </w:p>
        </w:tc>
        <w:tc>
          <w:tcPr>
            <w:tcW w:w="294" w:type="pct"/>
            <w:tcBorders>
              <w:bottom w:val="single" w:sz="4" w:space="0" w:color="auto"/>
            </w:tcBorders>
            <w:shd w:val="clear" w:color="auto" w:fill="auto"/>
            <w:noWrap/>
            <w:vAlign w:val="center"/>
            <w:hideMark/>
          </w:tcPr>
          <w:p w:rsidR="00DD2133" w:rsidRPr="00B42892" w:rsidRDefault="00DD2133" w:rsidP="00824C65">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00</w:t>
            </w:r>
          </w:p>
        </w:tc>
        <w:tc>
          <w:tcPr>
            <w:tcW w:w="441" w:type="pct"/>
            <w:tcBorders>
              <w:bottom w:val="single" w:sz="4" w:space="0" w:color="auto"/>
            </w:tcBorders>
            <w:shd w:val="clear" w:color="auto" w:fill="auto"/>
            <w:noWrap/>
            <w:vAlign w:val="center"/>
            <w:hideMark/>
          </w:tcPr>
          <w:p w:rsidR="00DD2133" w:rsidRPr="00B42892" w:rsidRDefault="00DD2133" w:rsidP="00824C65">
            <w:pPr>
              <w:spacing w:before="0" w:after="0" w:line="240" w:lineRule="auto"/>
              <w:ind w:firstLine="0"/>
              <w:jc w:val="left"/>
              <w:rPr>
                <w:rFonts w:eastAsia="Times New Roman"/>
                <w:sz w:val="20"/>
                <w:szCs w:val="20"/>
                <w:lang w:val="vi-VN" w:eastAsia="vi-VN"/>
              </w:rPr>
            </w:pPr>
            <w:r w:rsidRPr="00B42892">
              <w:rPr>
                <w:rFonts w:eastAsia="Times New Roman"/>
                <w:sz w:val="20"/>
                <w:szCs w:val="20"/>
                <w:lang w:val="vi-VN" w:eastAsia="vi-VN"/>
              </w:rPr>
              <w:t>24.95</w:t>
            </w:r>
          </w:p>
        </w:tc>
      </w:tr>
    </w:tbl>
    <w:p w:rsidR="00F215AC" w:rsidRPr="00B42892" w:rsidRDefault="00F215AC" w:rsidP="00361EBE">
      <w:pPr>
        <w:ind w:firstLine="0"/>
      </w:pPr>
    </w:p>
    <w:p w:rsidR="00462BC4" w:rsidRPr="005C3E03" w:rsidRDefault="00462BC4" w:rsidP="00F215AC">
      <w:pPr>
        <w:pStyle w:val="mcCp2"/>
        <w:rPr>
          <w:color w:val="FF0000"/>
        </w:rPr>
      </w:pPr>
      <w:r w:rsidRPr="005C3E03">
        <w:t>Discussion</w:t>
      </w:r>
    </w:p>
    <w:p w:rsidR="008949DC" w:rsidRDefault="00824C65" w:rsidP="00A001CA">
      <w:pPr>
        <w:rPr>
          <w:color w:val="FF0000"/>
        </w:rPr>
      </w:pPr>
      <w:r>
        <w:t>One of t</w:t>
      </w:r>
      <w:r w:rsidR="00964659" w:rsidRPr="005C3E03">
        <w:t xml:space="preserve">he people's </w:t>
      </w:r>
      <w:r>
        <w:t xml:space="preserve">primary </w:t>
      </w:r>
      <w:r w:rsidR="00964659" w:rsidRPr="005C3E03">
        <w:t>concern</w:t>
      </w:r>
      <w:r>
        <w:t>s</w:t>
      </w:r>
      <w:r w:rsidR="00964659" w:rsidRPr="005C3E03">
        <w:t xml:space="preserve"> was obtaining reliable health information, and the given messages must be relevant to the </w:t>
      </w:r>
      <w:r w:rsidR="00B42892">
        <w:t>need</w:t>
      </w:r>
      <w:r>
        <w:t>s</w:t>
      </w:r>
      <w:r w:rsidR="00964659" w:rsidRPr="005C3E03">
        <w:t xml:space="preserve"> of different socio-economic and demographic groups </w:t>
      </w:r>
      <w:r w:rsidR="00964659" w:rsidRPr="005C3E03">
        <w:fldChar w:fldCharType="begin" w:fldLock="1"/>
      </w:r>
      <w:r w:rsidR="00964659">
        <w:instrText>ADDIN CSL_CITATION {"citationItems":[{"id":"ITEM-1","itemData":{"DOI":"10.3390/ijerph17124377","ISSN":"16604601","PMID":"32570819","abstract":"Due to the rapid spread of coronavirus, Vietnam introduced its first national partial lockdown on April 1st, 2020. The public relied on online sources, whether through official websites or phone-based applications, to acquire up-to-date health information, provide accurate instructions, and limit misinformation. This study aims to provide insight regarding the current level of awareness of the pandemic, and to identify associated factors in Vietnamese participants to recommend necessary interventions. A cross-sectional study was conducted using a web-based survey during the first week of the lockdown period. There were 341 observations collected using a snowball sampling technique. A Tobit multivariable regression model was used to identify factors associated with the demand for each category of health information. The most requested information was the latest updated news on the epidemic, followed by information about disease symptoms and updated news on the outbreak. The prevalence of diverse socioeconomic, demographic, and ethnic factors in Vietnam requires consideration of the specific health information needs of unique groups. Identifying group-specific demands would be helpful to provide proper information to fulfill each population group’s needs.","author":[{"dropping-particle":"","family":"Le","given":"Huong Thi","non-dropping-particle":"","parse-names":false,"suffix":""},{"dropping-particle":"","family":"Nguyen","given":"Diep Ngoc","non-dropping-particle":"","parse-names":false,"suffix":""},{"dropping-particle":"","family":"Beydoun","given":"Ahmed Sam","non-dropping-particle":"","parse-names":false,"suffix":""},{"dropping-particle":"","family":"Le","given":"Xuan Thi Thanh","non-dropping-particle":"","parse-names":false,"suffix":""},{"dropping-particle":"","family":"Nguyen","given":"Thao Thanh","non-dropping-particle":"","parse-names":false,"suffix":""},{"dropping-particle":"","family":"Pham","given":"Quan Thi","non-dropping-particle":"","parse-names":false,"suffix":""},{"dropping-particle":"","family":"Ta","given":"Nhung Thi Kim","non-dropping-particle":"","parse-names":false,"suffix":""},{"dropping-particle":"","family":"Nguyen","given":"Quynh Thi","non-dropping-particle":"","parse-names":false,"suffix":""},{"dropping-particle":"","family":"Nguyen","given":"Anh Ngoc","non-dropping-particle":"","parse-names":false,"suffix":""},{"dropping-particle":"","family":"Hoang","given":"Men Thi","non-dropping-particle":"","parse-names":false,"suffix":""},{"dropping-particle":"","family":"Vu","given":"Linh Gia","non-dropping-particle":"","parse-names":false,"suffix":""},{"dropping-particle":"","family":"Tran","given":"Bach Xuan","non-dropping-particle":"","parse-names":false,"suffix":""},{"dropping-particle":"","family":"Latkin","given":"Carl A.","non-dropping-particle":"","parse-names":false,"suffix":""},{"dropping-particle":"","family":"Ho","given":"Cyrus S.H.","non-dropping-particle":"","parse-names":false,"suffix":""},{"dropping-particle":"","family":"Ho","given":"Roger C.M.","non-dropping-particle":"","parse-names":false,"suffix":""}],"container-title":"International Journal of Environmental Research and Public Health","id":"ITEM-1","issue":"12","issued":{"date-parts":[["2020"]]},"page":"1-12","title":"Demand for health information on COVID-19 among Vietnamese","type":"article-journal","volume":"17"},"uris":["http://www.mendeley.com/documents/?uuid=02c625bf-e04f-4fbd-ab0f-cd372798a7ac"]}],"mendeley":{"formattedCitation":"(H. T. Le &lt;i&gt;et al.&lt;/i&gt;, 2020)","plainTextFormattedCitation":"(H. T. Le et al., 2020)","previouslyFormattedCitation":"(H. T. Le &lt;i&gt;et al.&lt;/i&gt;, 2020)"},"properties":{"noteIndex":0},"schema":"https://github.com/citation-style-language/schema/raw/master/csl-citation.json"}</w:instrText>
      </w:r>
      <w:r w:rsidR="00964659" w:rsidRPr="005C3E03">
        <w:fldChar w:fldCharType="separate"/>
      </w:r>
      <w:r w:rsidR="00964659" w:rsidRPr="005C3E03">
        <w:rPr>
          <w:noProof/>
        </w:rPr>
        <w:t xml:space="preserve">(H. T. Le </w:t>
      </w:r>
      <w:r w:rsidR="00964659" w:rsidRPr="005C3E03">
        <w:rPr>
          <w:i/>
          <w:noProof/>
        </w:rPr>
        <w:t>et al.</w:t>
      </w:r>
      <w:r w:rsidR="00964659" w:rsidRPr="005C3E03">
        <w:rPr>
          <w:noProof/>
        </w:rPr>
        <w:t>, 2020)</w:t>
      </w:r>
      <w:r w:rsidR="00964659" w:rsidRPr="005C3E03">
        <w:fldChar w:fldCharType="end"/>
      </w:r>
      <w:r w:rsidR="00964659" w:rsidRPr="005C3E03">
        <w:t xml:space="preserve">. </w:t>
      </w:r>
      <w:r w:rsidR="00B42892" w:rsidRPr="00824C65">
        <w:rPr>
          <w:color w:val="833C0B" w:themeColor="accent2" w:themeShade="80"/>
        </w:rPr>
        <w:t xml:space="preserve">However, most health communication attempts </w:t>
      </w:r>
      <w:r>
        <w:rPr>
          <w:color w:val="833C0B" w:themeColor="accent2" w:themeShade="80"/>
        </w:rPr>
        <w:t>were</w:t>
      </w:r>
      <w:r w:rsidR="00B42892" w:rsidRPr="00824C65">
        <w:rPr>
          <w:color w:val="833C0B" w:themeColor="accent2" w:themeShade="80"/>
        </w:rPr>
        <w:t xml:space="preserve"> failed to engage people in health</w:t>
      </w:r>
      <w:r w:rsidR="008949DC" w:rsidRPr="00824C65">
        <w:rPr>
          <w:color w:val="833C0B" w:themeColor="accent2" w:themeShade="80"/>
        </w:rPr>
        <w:t>y</w:t>
      </w:r>
      <w:r w:rsidR="00B42892" w:rsidRPr="00824C65">
        <w:rPr>
          <w:color w:val="833C0B" w:themeColor="accent2" w:themeShade="80"/>
        </w:rPr>
        <w:t xml:space="preserve"> behaviours </w:t>
      </w:r>
      <w:r w:rsidR="00B42892" w:rsidRPr="00824C65">
        <w:rPr>
          <w:color w:val="833C0B" w:themeColor="accent2" w:themeShade="80"/>
        </w:rPr>
        <w:fldChar w:fldCharType="begin" w:fldLock="1"/>
      </w:r>
      <w:r w:rsidR="00D00F65" w:rsidRPr="00824C65">
        <w:rPr>
          <w:color w:val="833C0B" w:themeColor="accent2" w:themeShade="80"/>
        </w:rPr>
        <w:instrText>ADDIN CSL_CITATION {"citationItems":[{"id":"ITEM-1","itemData":{"author":[{"dropping-particle":"","family":"Neuhauser","given":"Linda","non-dropping-particle":"","parse-names":false,"suffix":""},{"dropping-particle":"","family":"Kreps","given":"Gary L.","non-dropping-particle":"","parse-names":false,"suffix":""}],"container-title":"Journal of Health Psychology","id":"ITEM-1","issued":{"date-parts":[["2003"]]},"title":"Rethinking Communication in the E-health Era","type":"article-journal"},"uris":["http://www.mendeley.com/documents/?uuid=75ed4e47-6838-46f1-98fa-0990745fb9e6"]}],"mendeley":{"formattedCitation":"(Neuhauser and Kreps, 2003)","plainTextFormattedCitation":"(Neuhauser and Kreps, 2003)","previouslyFormattedCitation":"(Neuhauser and Kreps, 2003)"},"properties":{"noteIndex":0},"schema":"https://github.com/citation-style-language/schema/raw/master/csl-citation.json"}</w:instrText>
      </w:r>
      <w:r w:rsidR="00B42892" w:rsidRPr="00824C65">
        <w:rPr>
          <w:color w:val="833C0B" w:themeColor="accent2" w:themeShade="80"/>
        </w:rPr>
        <w:fldChar w:fldCharType="separate"/>
      </w:r>
      <w:r w:rsidR="00D00F65" w:rsidRPr="00824C65">
        <w:rPr>
          <w:noProof/>
          <w:color w:val="833C0B" w:themeColor="accent2" w:themeShade="80"/>
        </w:rPr>
        <w:t>(Neuhauser and Kreps, 2003)</w:t>
      </w:r>
      <w:r w:rsidR="00B42892" w:rsidRPr="00824C65">
        <w:rPr>
          <w:color w:val="833C0B" w:themeColor="accent2" w:themeShade="80"/>
        </w:rPr>
        <w:fldChar w:fldCharType="end"/>
      </w:r>
      <w:r w:rsidR="00B42892" w:rsidRPr="00824C65">
        <w:rPr>
          <w:color w:val="833C0B" w:themeColor="accent2" w:themeShade="80"/>
        </w:rPr>
        <w:t>. The poor results of those initiatives require</w:t>
      </w:r>
      <w:r>
        <w:rPr>
          <w:color w:val="833C0B" w:themeColor="accent2" w:themeShade="80"/>
        </w:rPr>
        <w:t>d</w:t>
      </w:r>
      <w:r w:rsidR="00B42892" w:rsidRPr="00824C65">
        <w:rPr>
          <w:color w:val="833C0B" w:themeColor="accent2" w:themeShade="80"/>
        </w:rPr>
        <w:t xml:space="preserve"> a further understanding of media channels' properties and comparing their effectiveness in delivering health information. </w:t>
      </w:r>
      <w:r w:rsidR="00A001CA" w:rsidRPr="00824C65">
        <w:rPr>
          <w:color w:val="833C0B" w:themeColor="accent2" w:themeShade="80"/>
        </w:rPr>
        <w:t xml:space="preserve">Moreover, identifying the impact of media channels in influencing </w:t>
      </w:r>
      <w:r w:rsidR="00ED4806" w:rsidRPr="00824C65">
        <w:rPr>
          <w:color w:val="833C0B" w:themeColor="accent2" w:themeShade="80"/>
        </w:rPr>
        <w:t xml:space="preserve">preventive behaviours </w:t>
      </w:r>
      <w:r w:rsidR="00A001CA" w:rsidRPr="00824C65">
        <w:rPr>
          <w:color w:val="833C0B" w:themeColor="accent2" w:themeShade="80"/>
        </w:rPr>
        <w:t xml:space="preserve">is </w:t>
      </w:r>
      <w:r w:rsidR="00ED4806" w:rsidRPr="00824C65">
        <w:rPr>
          <w:color w:val="833C0B" w:themeColor="accent2" w:themeShade="80"/>
        </w:rPr>
        <w:t>extremely</w:t>
      </w:r>
      <w:r w:rsidR="00A001CA" w:rsidRPr="00824C65">
        <w:rPr>
          <w:color w:val="833C0B" w:themeColor="accent2" w:themeShade="80"/>
        </w:rPr>
        <w:t xml:space="preserve"> important</w:t>
      </w:r>
      <w:r w:rsidRPr="00824C65">
        <w:rPr>
          <w:color w:val="833C0B" w:themeColor="accent2" w:themeShade="80"/>
        </w:rPr>
        <w:t xml:space="preserve"> during pandemic crise</w:t>
      </w:r>
      <w:r w:rsidR="00ED4806" w:rsidRPr="00824C65">
        <w:rPr>
          <w:color w:val="833C0B" w:themeColor="accent2" w:themeShade="80"/>
        </w:rPr>
        <w:t>s</w:t>
      </w:r>
      <w:r w:rsidR="00A001CA" w:rsidRPr="00824C65">
        <w:rPr>
          <w:color w:val="833C0B" w:themeColor="accent2" w:themeShade="80"/>
        </w:rPr>
        <w:t xml:space="preserve">. </w:t>
      </w:r>
      <w:r w:rsidR="00B42892" w:rsidRPr="00824C65">
        <w:rPr>
          <w:color w:val="833C0B" w:themeColor="accent2" w:themeShade="80"/>
        </w:rPr>
        <w:t xml:space="preserve">Therefore, this study </w:t>
      </w:r>
      <w:r w:rsidR="00D00F65" w:rsidRPr="00824C65">
        <w:rPr>
          <w:color w:val="833C0B" w:themeColor="accent2" w:themeShade="80"/>
        </w:rPr>
        <w:t>investigated</w:t>
      </w:r>
      <w:r w:rsidR="008949DC" w:rsidRPr="00824C65">
        <w:rPr>
          <w:color w:val="833C0B" w:themeColor="accent2" w:themeShade="80"/>
        </w:rPr>
        <w:t xml:space="preserve"> the exposure frequency, </w:t>
      </w:r>
      <w:r w:rsidR="00B42892" w:rsidRPr="00824C65">
        <w:rPr>
          <w:color w:val="833C0B" w:themeColor="accent2" w:themeShade="80"/>
        </w:rPr>
        <w:t xml:space="preserve">perceived usefulness in </w:t>
      </w:r>
      <w:r w:rsidR="00D00F65" w:rsidRPr="00824C65">
        <w:rPr>
          <w:color w:val="833C0B" w:themeColor="accent2" w:themeShade="80"/>
        </w:rPr>
        <w:t>disease</w:t>
      </w:r>
      <w:r w:rsidR="00B42892" w:rsidRPr="00824C65">
        <w:rPr>
          <w:color w:val="833C0B" w:themeColor="accent2" w:themeShade="80"/>
        </w:rPr>
        <w:t xml:space="preserve"> warnings of </w:t>
      </w:r>
      <w:r w:rsidR="00ED4806" w:rsidRPr="00824C65">
        <w:rPr>
          <w:color w:val="833C0B" w:themeColor="accent2" w:themeShade="80"/>
        </w:rPr>
        <w:t xml:space="preserve">different </w:t>
      </w:r>
      <w:r w:rsidR="00B42892" w:rsidRPr="00824C65">
        <w:rPr>
          <w:color w:val="833C0B" w:themeColor="accent2" w:themeShade="80"/>
        </w:rPr>
        <w:t xml:space="preserve">media types </w:t>
      </w:r>
      <w:r w:rsidR="008949DC" w:rsidRPr="00824C65">
        <w:rPr>
          <w:color w:val="833C0B" w:themeColor="accent2" w:themeShade="80"/>
        </w:rPr>
        <w:t xml:space="preserve">and their relationships with </w:t>
      </w:r>
      <w:r w:rsidR="00A001CA" w:rsidRPr="00824C65">
        <w:rPr>
          <w:color w:val="833C0B" w:themeColor="accent2" w:themeShade="80"/>
        </w:rPr>
        <w:t xml:space="preserve">adherence to preventive measures </w:t>
      </w:r>
      <w:r w:rsidR="008949DC" w:rsidRPr="00824C65">
        <w:rPr>
          <w:color w:val="833C0B" w:themeColor="accent2" w:themeShade="80"/>
        </w:rPr>
        <w:t>in</w:t>
      </w:r>
      <w:r w:rsidR="00B42892" w:rsidRPr="00824C65">
        <w:rPr>
          <w:color w:val="833C0B" w:themeColor="accent2" w:themeShade="80"/>
        </w:rPr>
        <w:t xml:space="preserve"> Vietnam</w:t>
      </w:r>
      <w:r w:rsidR="00ED4806" w:rsidRPr="00824C65">
        <w:rPr>
          <w:color w:val="833C0B" w:themeColor="accent2" w:themeShade="80"/>
        </w:rPr>
        <w:t xml:space="preserve"> during the COVID-19</w:t>
      </w:r>
      <w:r w:rsidR="008949DC" w:rsidRPr="00824C65">
        <w:rPr>
          <w:color w:val="833C0B" w:themeColor="accent2" w:themeShade="80"/>
        </w:rPr>
        <w:t>.</w:t>
      </w:r>
    </w:p>
    <w:p w:rsidR="00DF4916" w:rsidRPr="005C3E03" w:rsidRDefault="004A4548" w:rsidP="00DF4916">
      <w:r w:rsidRPr="005C3E03">
        <w:t>Analysing</w:t>
      </w:r>
      <w:r w:rsidR="00DF4916" w:rsidRPr="005C3E03">
        <w:t xml:space="preserve"> 4,648 </w:t>
      </w:r>
      <w:r w:rsidR="00B42892" w:rsidRPr="00ED4806">
        <w:t xml:space="preserve">Vietnamese </w:t>
      </w:r>
      <w:r w:rsidR="00DF4916" w:rsidRPr="005C3E03">
        <w:t>youth</w:t>
      </w:r>
      <w:r w:rsidR="00B008A4" w:rsidRPr="005C3E03">
        <w:t>s</w:t>
      </w:r>
      <w:r w:rsidR="00DF4916" w:rsidRPr="005C3E03">
        <w:t xml:space="preserve"> showed that they received disease alerts most frequently via three channels:</w:t>
      </w:r>
      <w:r w:rsidR="00824C65">
        <w:t xml:space="preserve"> social networks, SMS, and television/r</w:t>
      </w:r>
      <w:r w:rsidR="00DF4916" w:rsidRPr="005C3E03">
        <w:t>adio. In addition, young Vietnam</w:t>
      </w:r>
      <w:r w:rsidR="00824C65">
        <w:t>ese rated three channels (SMS, television/radio, s</w:t>
      </w:r>
      <w:r w:rsidR="00DF4916" w:rsidRPr="005C3E03">
        <w:t xml:space="preserve">tate agencies website) most beneficial for disseminating disease warnings. On the other hand, WOM conversation </w:t>
      </w:r>
      <w:r w:rsidR="00824C65">
        <w:t>was</w:t>
      </w:r>
      <w:r w:rsidR="00DF4916" w:rsidRPr="005C3E03">
        <w:t xml:space="preserve"> the least helpfu</w:t>
      </w:r>
      <w:r w:rsidR="003A48C2" w:rsidRPr="005C3E03">
        <w:t>l channel for disease warnings.</w:t>
      </w:r>
      <w:r w:rsidR="00EF2A51">
        <w:t xml:space="preserve"> </w:t>
      </w:r>
      <w:r w:rsidR="00677BC5" w:rsidRPr="00824C65">
        <w:t>The results emphasised the opportunity of official channels in motivating the youths to tak</w:t>
      </w:r>
      <w:r w:rsidR="002C45BB">
        <w:t>e</w:t>
      </w:r>
      <w:r w:rsidR="00677BC5" w:rsidRPr="00824C65">
        <w:t xml:space="preserve"> precautionary measures. </w:t>
      </w:r>
      <w:r w:rsidR="00DF4916" w:rsidRPr="00824C65">
        <w:t xml:space="preserve">The first remarkable point </w:t>
      </w:r>
      <w:r w:rsidR="00B008A4" w:rsidRPr="00824C65">
        <w:t>was</w:t>
      </w:r>
      <w:r w:rsidR="00DF4916" w:rsidRPr="00824C65">
        <w:t xml:space="preserve"> that young Vietnamese people receive</w:t>
      </w:r>
      <w:r w:rsidR="00B008A4" w:rsidRPr="00824C65">
        <w:t>d</w:t>
      </w:r>
      <w:r w:rsidR="00DF4916" w:rsidRPr="00824C65">
        <w:t xml:space="preserve"> disea</w:t>
      </w:r>
      <w:r w:rsidR="00D00F65" w:rsidRPr="00824C65">
        <w:t>se alerts most frequently from s</w:t>
      </w:r>
      <w:r w:rsidR="00DF4916" w:rsidRPr="00824C65">
        <w:t xml:space="preserve">ocial networks, but this platform </w:t>
      </w:r>
      <w:r w:rsidR="00B008A4" w:rsidRPr="00824C65">
        <w:t>was</w:t>
      </w:r>
      <w:r w:rsidR="00DF4916" w:rsidRPr="00824C65">
        <w:t xml:space="preserve"> not high-rated for usefulness</w:t>
      </w:r>
      <w:r w:rsidR="00DF4916" w:rsidRPr="005C3E03">
        <w:t xml:space="preserve">. It </w:t>
      </w:r>
      <w:r w:rsidR="00B008A4" w:rsidRPr="005C3E03">
        <w:t>could</w:t>
      </w:r>
      <w:r w:rsidR="00DF4916" w:rsidRPr="005C3E03">
        <w:t xml:space="preserve"> be explained by the fact that social networks were viral among young people in Vietnam, but </w:t>
      </w:r>
      <w:r w:rsidR="003A48C2" w:rsidRPr="005C3E03">
        <w:t>these platforms</w:t>
      </w:r>
      <w:r w:rsidR="00B008A4" w:rsidRPr="005C3E03">
        <w:t xml:space="preserve"> had </w:t>
      </w:r>
      <w:r w:rsidR="00DF4916" w:rsidRPr="005C3E03">
        <w:t>extensive coverage of fake news</w:t>
      </w:r>
      <w:r w:rsidR="00D00F65">
        <w:t xml:space="preserve"> </w:t>
      </w:r>
      <w:r w:rsidR="00D00F65">
        <w:fldChar w:fldCharType="begin" w:fldLock="1"/>
      </w:r>
      <w:r w:rsidR="00D00F65">
        <w:instrText>ADDIN CSL_CITATION {"citationItems":[{"id":"ITEM-1","itemData":{"DOI":"10.1057/s41271-020-00247-w","ISBN":"0123456789","ISSN":"1745655X","PMID":"32826935","abstract":"The COVID-19 pandemic has caused a complementary infodemic, whereby various outlets and digital media portals shared false information and unsourced recommendations on health. In addition, journals and authors published a mass of academic articles at a speed that suggests a non-existent or a non-rigorous peer review process. Such lapses can promote false information and adoption of health policies based on misleading data. Reliable information is vital for designing and implementing preventive measures and promoting health awareness in the fight against COVID-19. In the age of social media, information travels wide and fast, emphasizing a need for accurate data to be corroborated swiftly and for preventing misleading information from wide dissemination. Here, we discuss the implications of the COVID-19 infodemic and explore practical ways to leverage health communication strategies to overcome it. We propose the “Infodemic Response Checklist” as a comprehensive tool to overcome the challenges posed by the current and any future infodemics.","author":[{"dropping-particle":"","family":"Mheidly","given":"Nour","non-dropping-particle":"","parse-names":false,"suffix":""},{"dropping-particle":"","family":"Fares","given":"Jawad","non-dropping-particle":"","parse-names":false,"suffix":""}],"container-title":"Journal of Public Health Policy","id":"ITEM-1","issue":"4","issued":{"date-parts":[["2020"]]},"page":"410-420","publisher":"Palgrave Macmillan UK","title":"Leveraging media and health communication strategies to overcome the COVID-19 infodemic","type":"article-journal","volume":"41"},"uris":["http://www.mendeley.com/documents/?uuid=216fbcb4-7de8-4219-afeb-6afaf87833eb"]}],"mendeley":{"formattedCitation":"(Mheidly and Fares, 2020)","plainTextFormattedCitation":"(Mheidly and Fares, 2020)","previouslyFormattedCitation":"(Mheidly and Fares, 2020)"},"properties":{"noteIndex":0},"schema":"https://github.com/citation-style-language/schema/raw/master/csl-citation.json"}</w:instrText>
      </w:r>
      <w:r w:rsidR="00D00F65">
        <w:fldChar w:fldCharType="separate"/>
      </w:r>
      <w:r w:rsidR="00D00F65" w:rsidRPr="00D00F65">
        <w:rPr>
          <w:noProof/>
        </w:rPr>
        <w:t>(Mheidly and Fares, 2020)</w:t>
      </w:r>
      <w:r w:rsidR="00D00F65">
        <w:fldChar w:fldCharType="end"/>
      </w:r>
      <w:r w:rsidR="00DF4916" w:rsidRPr="005C3E03">
        <w:t>.</w:t>
      </w:r>
      <w:r w:rsidR="002C45BB">
        <w:t xml:space="preserve"> Moreover,</w:t>
      </w:r>
      <w:r w:rsidR="00824C65">
        <w:t xml:space="preserve"> </w:t>
      </w:r>
      <w:r w:rsidR="002C45BB">
        <w:t xml:space="preserve">the </w:t>
      </w:r>
      <w:r w:rsidR="00B008A4" w:rsidRPr="005C3E03">
        <w:t xml:space="preserve">Vietnamese </w:t>
      </w:r>
      <w:r w:rsidR="006455E7">
        <w:t>g</w:t>
      </w:r>
      <w:r w:rsidR="00DF4916" w:rsidRPr="005C3E03">
        <w:t xml:space="preserve">overnment </w:t>
      </w:r>
      <w:r w:rsidR="00B008A4" w:rsidRPr="005C3E03">
        <w:t>could not entirely monitor</w:t>
      </w:r>
      <w:r w:rsidR="00DF4916" w:rsidRPr="005C3E03">
        <w:t xml:space="preserve"> the </w:t>
      </w:r>
      <w:r w:rsidR="00B008A4" w:rsidRPr="005C3E03">
        <w:t xml:space="preserve">online information </w:t>
      </w:r>
      <w:r w:rsidR="00DF4916" w:rsidRPr="005C3E03">
        <w:t xml:space="preserve">sources, contributing to the trust level for social networks was not as high as the official channels. If the Law on Cyber Security (Law No. 24/2018/QH14) was applied more effectively in Vietnam, social media might gain more legitimacy in </w:t>
      </w:r>
      <w:r w:rsidR="00824C65">
        <w:t>warning</w:t>
      </w:r>
      <w:r w:rsidR="00824C65" w:rsidRPr="005C3E03">
        <w:t xml:space="preserve"> </w:t>
      </w:r>
      <w:r w:rsidR="00DF4916" w:rsidRPr="005C3E03">
        <w:t>disease to the population.</w:t>
      </w:r>
      <w:r w:rsidR="00EF2A51">
        <w:t xml:space="preserve"> </w:t>
      </w:r>
      <w:r w:rsidR="00DF4916" w:rsidRPr="005C3E03">
        <w:t xml:space="preserve">The second </w:t>
      </w:r>
      <w:r w:rsidR="00824C65">
        <w:t>point</w:t>
      </w:r>
      <w:r w:rsidR="00DF4916" w:rsidRPr="005C3E03">
        <w:t xml:space="preserve"> was that young people </w:t>
      </w:r>
      <w:r w:rsidR="00B008A4" w:rsidRPr="005C3E03">
        <w:t>rarely</w:t>
      </w:r>
      <w:r w:rsidR="00DF4916" w:rsidRPr="005C3E03">
        <w:t xml:space="preserve"> receive</w:t>
      </w:r>
      <w:r w:rsidR="00B008A4" w:rsidRPr="005C3E03">
        <w:t>d</w:t>
      </w:r>
      <w:r w:rsidR="00DF4916" w:rsidRPr="005C3E03">
        <w:t xml:space="preserve"> diseases warnings th</w:t>
      </w:r>
      <w:r w:rsidR="00B42892">
        <w:t>rough b</w:t>
      </w:r>
      <w:r w:rsidR="00DF4916" w:rsidRPr="005C3E03">
        <w:t xml:space="preserve">ulletin boards on the streets and </w:t>
      </w:r>
      <w:r w:rsidR="00B42892">
        <w:t>newspapers/m</w:t>
      </w:r>
      <w:r w:rsidR="00DF4916" w:rsidRPr="005C3E03">
        <w:t xml:space="preserve">agazines. As a result, the press publishers and those responsible for installing bulletin boards </w:t>
      </w:r>
      <w:r w:rsidR="00B42892">
        <w:t>must</w:t>
      </w:r>
      <w:r w:rsidR="00DF4916" w:rsidRPr="005C3E03">
        <w:t xml:space="preserve"> consider changing approaches (</w:t>
      </w:r>
      <w:r w:rsidR="00B42892">
        <w:t xml:space="preserve">e.g. </w:t>
      </w:r>
      <w:r w:rsidR="00DF4916" w:rsidRPr="005C3E03">
        <w:t>content,</w:t>
      </w:r>
      <w:r w:rsidR="003A48C2" w:rsidRPr="005C3E03">
        <w:t xml:space="preserve"> design,</w:t>
      </w:r>
      <w:r w:rsidR="00B42892">
        <w:t xml:space="preserve"> location, timing</w:t>
      </w:r>
      <w:r w:rsidR="00DF4916" w:rsidRPr="005C3E03">
        <w:t>) to be more accessible to the youth community and avoid waste</w:t>
      </w:r>
      <w:r w:rsidR="003A48C2" w:rsidRPr="005C3E03">
        <w:t>s</w:t>
      </w:r>
      <w:r w:rsidR="00DF4916" w:rsidRPr="005C3E03">
        <w:t>.</w:t>
      </w:r>
    </w:p>
    <w:p w:rsidR="006E1DD1" w:rsidRPr="00824C65" w:rsidRDefault="00DF4916" w:rsidP="006E1DD1">
      <w:pPr>
        <w:rPr>
          <w:color w:val="833C0B" w:themeColor="accent2" w:themeShade="80"/>
        </w:rPr>
      </w:pPr>
      <w:r w:rsidRPr="005C3E03">
        <w:t xml:space="preserve">Vietnamese youth </w:t>
      </w:r>
      <w:r w:rsidR="00B42892">
        <w:t>had</w:t>
      </w:r>
      <w:r w:rsidRPr="005C3E03">
        <w:t xml:space="preserve"> a high level of trust in the </w:t>
      </w:r>
      <w:r w:rsidR="006455E7">
        <w:t>g</w:t>
      </w:r>
      <w:r w:rsidRPr="005C3E03">
        <w:t xml:space="preserve">overnment's management. In particular, </w:t>
      </w:r>
      <w:r w:rsidR="00D00F65">
        <w:t>their</w:t>
      </w:r>
      <w:r w:rsidRPr="005C3E03">
        <w:t xml:space="preserve"> trust level was even higher during the COVID-19 outbreak, demonstrating that pandemic prevention </w:t>
      </w:r>
      <w:r w:rsidR="00B42892">
        <w:t>of Vietnam's g</w:t>
      </w:r>
      <w:r w:rsidRPr="005C3E03">
        <w:t>overnment w</w:t>
      </w:r>
      <w:r w:rsidR="00B42892">
        <w:t>as</w:t>
      </w:r>
      <w:r w:rsidRPr="005C3E03">
        <w:t xml:space="preserve"> in line with </w:t>
      </w:r>
      <w:r w:rsidR="00B42892">
        <w:t>their</w:t>
      </w:r>
      <w:r w:rsidRPr="005C3E03">
        <w:t xml:space="preserve"> expectations.</w:t>
      </w:r>
      <w:r w:rsidR="006E1DD1">
        <w:t xml:space="preserve"> Furthermore, y</w:t>
      </w:r>
      <w:r w:rsidR="006E1DD1" w:rsidRPr="005C3E03">
        <w:t xml:space="preserve">oung people provided </w:t>
      </w:r>
      <w:r w:rsidR="00D00F65">
        <w:t>good</w:t>
      </w:r>
      <w:r w:rsidR="006E1DD1" w:rsidRPr="005C3E03">
        <w:t xml:space="preserve"> supports for the </w:t>
      </w:r>
      <w:r w:rsidR="006E1DD1">
        <w:t>g</w:t>
      </w:r>
      <w:r w:rsidR="006E1DD1" w:rsidRPr="005C3E03">
        <w:t>overnment to</w:t>
      </w:r>
      <w:r w:rsidR="006E1DD1">
        <w:t xml:space="preserve"> avoid</w:t>
      </w:r>
      <w:r w:rsidR="006E1DD1" w:rsidRPr="006E1DD1">
        <w:t xml:space="preserve"> the spread of COVID-19</w:t>
      </w:r>
      <w:r w:rsidR="006E1DD1">
        <w:t>.</w:t>
      </w:r>
      <w:r w:rsidR="003A48C2" w:rsidRPr="005C3E03">
        <w:t xml:space="preserve"> </w:t>
      </w:r>
      <w:r w:rsidR="00C813CC">
        <w:t>For example, a</w:t>
      </w:r>
      <w:r w:rsidRPr="005C3E03">
        <w:t>fter receiving the COVID-19 warning, most young people cancelled unnecessary travel plans (hanging out, shopping) and postponed going to study/workplaces (</w:t>
      </w:r>
      <w:r w:rsidRPr="005C3E03">
        <w:fldChar w:fldCharType="begin"/>
      </w:r>
      <w:r w:rsidRPr="005C3E03">
        <w:instrText xml:space="preserve"> REF _Ref71811625 \h  \* MERGEFORMAT </w:instrText>
      </w:r>
      <w:r w:rsidRPr="005C3E03">
        <w:fldChar w:fldCharType="separate"/>
      </w:r>
      <w:r w:rsidRPr="005C3E03">
        <w:t xml:space="preserve">Table </w:t>
      </w:r>
      <w:r w:rsidRPr="005C3E03">
        <w:rPr>
          <w:noProof/>
        </w:rPr>
        <w:t>1</w:t>
      </w:r>
      <w:r w:rsidRPr="005C3E03">
        <w:fldChar w:fldCharType="end"/>
      </w:r>
      <w:r w:rsidRPr="005C3E03">
        <w:t xml:space="preserve">). At the same time, they </w:t>
      </w:r>
      <w:r w:rsidR="00B42892">
        <w:t>actively a</w:t>
      </w:r>
      <w:r w:rsidR="00B42892" w:rsidRPr="00B42892">
        <w:t>dhere</w:t>
      </w:r>
      <w:r w:rsidR="00B42892">
        <w:t>d</w:t>
      </w:r>
      <w:r w:rsidR="00B42892" w:rsidRPr="00B42892">
        <w:t xml:space="preserve"> to preventive measure</w:t>
      </w:r>
      <w:r w:rsidR="00B42892">
        <w:t>s (</w:t>
      </w:r>
      <w:r w:rsidRPr="005C3E03">
        <w:t xml:space="preserve">report health status and family medical history, go into mandatory isolation/quarantine if </w:t>
      </w:r>
      <w:r w:rsidR="00B42892">
        <w:t>having</w:t>
      </w:r>
      <w:r w:rsidRPr="005C3E03">
        <w:t xml:space="preserve"> symptoms, and take recommended measures to </w:t>
      </w:r>
      <w:r w:rsidR="00B9190A">
        <w:t>hinder</w:t>
      </w:r>
      <w:r w:rsidRPr="005C3E03">
        <w:t xml:space="preserve"> the virus's spread to society</w:t>
      </w:r>
      <w:r w:rsidR="00B42892" w:rsidRPr="002C45BB">
        <w:t>)</w:t>
      </w:r>
      <w:r w:rsidRPr="002C45BB">
        <w:t xml:space="preserve">. </w:t>
      </w:r>
      <w:r w:rsidR="006E1DD1" w:rsidRPr="002C45BB">
        <w:t xml:space="preserve">The previous study </w:t>
      </w:r>
      <w:r w:rsidR="002C45BB" w:rsidRPr="002C45BB">
        <w:t xml:space="preserve">also </w:t>
      </w:r>
      <w:r w:rsidR="006E1DD1" w:rsidRPr="002C45BB">
        <w:t xml:space="preserve">supported this result, which </w:t>
      </w:r>
      <w:r w:rsidR="00D00F65" w:rsidRPr="002C45BB">
        <w:t>showed</w:t>
      </w:r>
      <w:r w:rsidR="006E1DD1" w:rsidRPr="002C45BB">
        <w:t xml:space="preserve"> a high adherence to preventive response</w:t>
      </w:r>
      <w:r w:rsidR="00C86F8B" w:rsidRPr="002C45BB">
        <w:t>s</w:t>
      </w:r>
      <w:r w:rsidR="006E1DD1" w:rsidRPr="002C45BB">
        <w:t xml:space="preserve"> to COVID-19 among Vietnamese </w:t>
      </w:r>
      <w:r w:rsidR="006E1DD1" w:rsidRPr="002C45BB">
        <w:fldChar w:fldCharType="begin" w:fldLock="1"/>
      </w:r>
      <w:r w:rsidR="00D00F65" w:rsidRPr="002C45BB">
        <w:instrText>ADDIN CSL_CITATION {"citationItems":[{"id":"ITEM-1","itemData":{"DOI":"10.1371/journal.pone.0238830","ISBN":"1111111111","ISSN":"19326203","PMID":"32903286","abstract":"We sought to evaluate the adherence of Vietnamese adults to Coronavirus Disease 2019 (COVID-19) preventive measures, and gain insight into the effects of the epidemic on the daily lives of Vietnamese people. An online questionnaire was administered from March 31 to April 6, 2020. The questionnaire assessed personal preventive behavior (such as physical distancing, wearing a face mask, cough etiquette, regular handwashing and using an alcohol hand sanitizer, body temperature check, and disinfecting mobile phones) and community preventive behavior (such as avoiding meetings, large gatherings, going to the market, avoiding travel in a vehicle/bus with more than 10 persons, and not traveling outside of the local area during the lockdown). A total adherence score was calculated by summing the scores of the 9 personal and the 11 community prevention questions. In total, 2175 respondents completed the questionnaire; mean age: 31.4 ± 10.7; (range: 18–69); 66.9% were women; 54.2% were health professionals and 22.8% were medical students. The mean adherence scores for personal and community preventive measures were 7.23 ± 1.63 (range 1–9) and 9.57 ± 1.12 (range 1–11), respectively. Perceived adaptation of the community to lockdown (Beta (β) = 2.64, 95% Confidence Interval (CI) 1.25–4.03), fears/worries concerning one’s health (β = 2.87, 95% CI 0.04–5.70), residing in large cities (β = 19.40, 95% CI 13.78–25.03), access to official COVID-19 information sources (β = 16.45, 95% CI 6.82–26.08), and working in healthcare/medical students (β = 22.53, 95% CI 16.00–29.07) were associated with a higher adherence score to anti-COVID instructions. In conclusion, this study confirmed a high degree of adherence to personal and community preventive behavior among Vietnamese people. Our findings are consistent with the epidemiology of COVID-19 in Vietnam, where there have been few infections and no recorded deaths up to the first week of July 2020.","author":[{"dropping-particle":"","family":"Nguyen","given":"Nhan Phuc Thanh","non-dropping-particle":"","parse-names":false,"suffix":""},{"dropping-particle":"","family":"Hoang","given":"Tuyen Dinh","non-dropping-particle":"","parse-names":false,"suffix":""},{"dropping-particle":"","family":"Tran","given":"Vi Thao","non-dropping-particle":"","parse-names":false,"suffix":""},{"dropping-particle":"","family":"Vu","given":"Cuc Thi","non-dropping-particle":"","parse-names":false,"suffix":""},{"dropping-particle":"","family":"Fodjo","given":"Joseph Nelson Siewe","non-dropping-particle":"","parse-names":false,"suffix":""},{"dropping-particle":"","family":"Colebunders","given":"Robert","non-dropping-particle":"","parse-names":false,"suffix":""},{"dropping-particle":"","family":"Dunne","given":"Michael P.","non-dropping-particle":"","parse-names":false,"suffix":""},{"dropping-particle":"","family":"Vo","given":"Thang","non-dropping-particle":"van","parse-names":false,"suffix":""}],"container-title":"PLoS ONE","id":"ITEM-1","issue":"9 September","issued":{"date-parts":[["2020"]]},"page":"1-11","title":"Preventive behavior of Vietnamese people in response to the COVID-19 pandemic","type":"article-journal","volume":"15"},"uris":["http://www.mendeley.com/documents/?uuid=eb4fc940-c5cc-4e34-aadc-591014fb282d"]}],"mendeley":{"formattedCitation":"(Nguyen &lt;i&gt;et al.&lt;/i&gt;, 2020)","plainTextFormattedCitation":"(Nguyen et al., 2020)","previouslyFormattedCitation":"(Nguyen &lt;i&gt;et al.&lt;/i&gt;, 2020)"},"properties":{"noteIndex":0},"schema":"https://github.com/citation-style-language/schema/raw/master/csl-citation.json"}</w:instrText>
      </w:r>
      <w:r w:rsidR="006E1DD1" w:rsidRPr="002C45BB">
        <w:fldChar w:fldCharType="separate"/>
      </w:r>
      <w:r w:rsidR="006E1DD1" w:rsidRPr="002C45BB">
        <w:rPr>
          <w:noProof/>
        </w:rPr>
        <w:t xml:space="preserve">(Nguyen </w:t>
      </w:r>
      <w:r w:rsidR="006E1DD1" w:rsidRPr="002C45BB">
        <w:rPr>
          <w:i/>
          <w:noProof/>
        </w:rPr>
        <w:t>et al.</w:t>
      </w:r>
      <w:r w:rsidR="006E1DD1" w:rsidRPr="002C45BB">
        <w:rPr>
          <w:noProof/>
        </w:rPr>
        <w:t>, 2020)</w:t>
      </w:r>
      <w:r w:rsidR="006E1DD1" w:rsidRPr="002C45BB">
        <w:fldChar w:fldCharType="end"/>
      </w:r>
      <w:r w:rsidR="006E1DD1" w:rsidRPr="002C45BB">
        <w:t>.</w:t>
      </w:r>
    </w:p>
    <w:p w:rsidR="00E33DC3" w:rsidRPr="00824C65" w:rsidRDefault="00480072" w:rsidP="00E33DC3">
      <w:pPr>
        <w:rPr>
          <w:color w:val="833C0B" w:themeColor="accent2" w:themeShade="80"/>
        </w:rPr>
      </w:pPr>
      <w:r w:rsidRPr="00824C65">
        <w:rPr>
          <w:color w:val="833C0B" w:themeColor="accent2" w:themeShade="80"/>
        </w:rPr>
        <w:t>Health communication w</w:t>
      </w:r>
      <w:r w:rsidR="00E42112" w:rsidRPr="00824C65">
        <w:rPr>
          <w:color w:val="833C0B" w:themeColor="accent2" w:themeShade="80"/>
        </w:rPr>
        <w:t>as</w:t>
      </w:r>
      <w:r w:rsidRPr="00824C65">
        <w:rPr>
          <w:color w:val="833C0B" w:themeColor="accent2" w:themeShade="80"/>
        </w:rPr>
        <w:t xml:space="preserve"> </w:t>
      </w:r>
      <w:r w:rsidR="00C813CC" w:rsidRPr="00824C65">
        <w:rPr>
          <w:color w:val="833C0B" w:themeColor="accent2" w:themeShade="80"/>
        </w:rPr>
        <w:t>considered</w:t>
      </w:r>
      <w:r w:rsidRPr="00824C65">
        <w:rPr>
          <w:color w:val="833C0B" w:themeColor="accent2" w:themeShade="80"/>
        </w:rPr>
        <w:t xml:space="preserve"> </w:t>
      </w:r>
      <w:r w:rsidR="002C45BB">
        <w:rPr>
          <w:color w:val="833C0B" w:themeColor="accent2" w:themeShade="80"/>
        </w:rPr>
        <w:t>a</w:t>
      </w:r>
      <w:r w:rsidRPr="00824C65">
        <w:rPr>
          <w:color w:val="833C0B" w:themeColor="accent2" w:themeShade="80"/>
        </w:rPr>
        <w:t xml:space="preserve"> non-pharmaceutical therap</w:t>
      </w:r>
      <w:r w:rsidR="002C45BB">
        <w:rPr>
          <w:color w:val="833C0B" w:themeColor="accent2" w:themeShade="80"/>
        </w:rPr>
        <w:t>y</w:t>
      </w:r>
      <w:r w:rsidRPr="00824C65">
        <w:rPr>
          <w:color w:val="833C0B" w:themeColor="accent2" w:themeShade="80"/>
        </w:rPr>
        <w:t xml:space="preserve"> </w:t>
      </w:r>
      <w:r w:rsidR="002C45BB">
        <w:rPr>
          <w:color w:val="833C0B" w:themeColor="accent2" w:themeShade="80"/>
        </w:rPr>
        <w:t>through</w:t>
      </w:r>
      <w:r w:rsidRPr="00824C65">
        <w:rPr>
          <w:color w:val="833C0B" w:themeColor="accent2" w:themeShade="80"/>
        </w:rPr>
        <w:t xml:space="preserve"> </w:t>
      </w:r>
      <w:r w:rsidR="00F83947">
        <w:rPr>
          <w:color w:val="833C0B" w:themeColor="accent2" w:themeShade="80"/>
        </w:rPr>
        <w:t>promoting</w:t>
      </w:r>
      <w:r w:rsidRPr="00824C65">
        <w:rPr>
          <w:color w:val="833C0B" w:themeColor="accent2" w:themeShade="80"/>
        </w:rPr>
        <w:t xml:space="preserve"> </w:t>
      </w:r>
      <w:r w:rsidR="00CF7B33">
        <w:rPr>
          <w:color w:val="833C0B" w:themeColor="accent2" w:themeShade="80"/>
        </w:rPr>
        <w:t xml:space="preserve">healthy </w:t>
      </w:r>
      <w:r w:rsidRPr="00824C65">
        <w:rPr>
          <w:color w:val="833C0B" w:themeColor="accent2" w:themeShade="80"/>
        </w:rPr>
        <w:t xml:space="preserve">behavioural adjustments </w:t>
      </w:r>
      <w:r w:rsidR="00B02E24" w:rsidRPr="00824C65">
        <w:rPr>
          <w:color w:val="833C0B" w:themeColor="accent2" w:themeShade="80"/>
        </w:rPr>
        <w:fldChar w:fldCharType="begin" w:fldLock="1"/>
      </w:r>
      <w:r w:rsidR="00B02E24" w:rsidRPr="00824C65">
        <w:rPr>
          <w:color w:val="833C0B" w:themeColor="accent2" w:themeShade="80"/>
        </w:rPr>
        <w:instrText>ADDIN CSL_CITATION {"citationItems":[{"id":"ITEM-1","itemData":{"DOI":"10.1146/annurev.publhealth.031308.100300","ISSN":"01637525","PMID":"19296776","abstract":"With reference to the Communication-Persuasion model, we describe various research issues and challenges when considering the health of Latinos, and implications for designing and evaluating health communication and behavior change efforts in this population. Latinos, collectively the nation's largest minority group, vary substantially in terms of socioeconomic and legal status, their country of origin and the extent of ongoing contact with that country, their region of residence within the United States, their generation status and levels of acculturation, and psychosocial factors. Health communication efforts with Latinos need to focus on family, cultural traditions, and collectivism while attending to acculturation, language, generation and national origin. The most extensive intervention topic in Latino health promotion has been the application of the lay health advisor model. This and other fundamental communication approaches, as well as audience and population characteristics, need to be considered within the context of dynamic and complex societal changes. Copyright © 2009 by Annual Reviews. All rights reserved.","author":[{"dropping-particle":"","family":"Elder","given":"John P.","non-dropping-particle":"","parse-names":false,"suffix":""},{"dropping-particle":"","family":"Ayala","given":"Guadalupe X.","non-dropping-particle":"","parse-names":false,"suffix":""},{"dropping-particle":"","family":"Parra-Medina","given":"Deborah","non-dropping-particle":"","parse-names":false,"suffix":""},{"dropping-particle":"","family":"Talavera","given":"Gregory A.","non-dropping-particle":"","parse-names":false,"suffix":""}],"container-title":"Annual Review of Public Health","id":"ITEM-1","issued":{"date-parts":[["2009"]]},"page":"227-251","title":"Health communication in the Latino community: Issues and approaches","type":"article-journal","volume":"30"},"uris":["http://www.mendeley.com/documents/?uuid=cb606f81-c680-41c1-80fa-54af56464de2"]}],"mendeley":{"formattedCitation":"(Elder &lt;i&gt;et al.&lt;/i&gt;, 2009)","plainTextFormattedCitation":"(Elder et al., 2009)","previouslyFormattedCitation":"(Elder &lt;i&gt;et al.&lt;/i&gt;, 2009)"},"properties":{"noteIndex":0},"schema":"https://github.com/citation-style-language/schema/raw/master/csl-citation.json"}</w:instrText>
      </w:r>
      <w:r w:rsidR="00B02E24" w:rsidRPr="00824C65">
        <w:rPr>
          <w:color w:val="833C0B" w:themeColor="accent2" w:themeShade="80"/>
        </w:rPr>
        <w:fldChar w:fldCharType="separate"/>
      </w:r>
      <w:r w:rsidR="00B02E24" w:rsidRPr="00824C65">
        <w:rPr>
          <w:noProof/>
          <w:color w:val="833C0B" w:themeColor="accent2" w:themeShade="80"/>
        </w:rPr>
        <w:t xml:space="preserve">(Elder </w:t>
      </w:r>
      <w:r w:rsidR="00B02E24" w:rsidRPr="00824C65">
        <w:rPr>
          <w:i/>
          <w:noProof/>
          <w:color w:val="833C0B" w:themeColor="accent2" w:themeShade="80"/>
        </w:rPr>
        <w:t>et al.</w:t>
      </w:r>
      <w:r w:rsidR="00B02E24" w:rsidRPr="00824C65">
        <w:rPr>
          <w:noProof/>
          <w:color w:val="833C0B" w:themeColor="accent2" w:themeShade="80"/>
        </w:rPr>
        <w:t>, 2009)</w:t>
      </w:r>
      <w:r w:rsidR="00B02E24" w:rsidRPr="00824C65">
        <w:rPr>
          <w:color w:val="833C0B" w:themeColor="accent2" w:themeShade="80"/>
        </w:rPr>
        <w:fldChar w:fldCharType="end"/>
      </w:r>
      <w:r w:rsidRPr="00824C65">
        <w:rPr>
          <w:color w:val="833C0B" w:themeColor="accent2" w:themeShade="80"/>
        </w:rPr>
        <w:t xml:space="preserve">. </w:t>
      </w:r>
      <w:r w:rsidR="002E4FEB">
        <w:rPr>
          <w:color w:val="833C0B" w:themeColor="accent2" w:themeShade="80"/>
        </w:rPr>
        <w:t>In</w:t>
      </w:r>
      <w:r w:rsidR="00D00F65" w:rsidRPr="00824C65">
        <w:rPr>
          <w:color w:val="833C0B" w:themeColor="accent2" w:themeShade="80"/>
        </w:rPr>
        <w:t xml:space="preserve"> pandemic</w:t>
      </w:r>
      <w:r w:rsidR="002E4FEB">
        <w:rPr>
          <w:color w:val="833C0B" w:themeColor="accent2" w:themeShade="80"/>
        </w:rPr>
        <w:t xml:space="preserve"> outbreaks</w:t>
      </w:r>
      <w:r w:rsidR="00D00F65" w:rsidRPr="00824C65">
        <w:rPr>
          <w:color w:val="833C0B" w:themeColor="accent2" w:themeShade="80"/>
        </w:rPr>
        <w:t xml:space="preserve">, the governments </w:t>
      </w:r>
      <w:r w:rsidR="002E4FEB">
        <w:rPr>
          <w:color w:val="833C0B" w:themeColor="accent2" w:themeShade="80"/>
        </w:rPr>
        <w:t>could</w:t>
      </w:r>
      <w:r w:rsidR="00D00F65" w:rsidRPr="00824C65">
        <w:rPr>
          <w:color w:val="833C0B" w:themeColor="accent2" w:themeShade="80"/>
        </w:rPr>
        <w:t xml:space="preserve"> u</w:t>
      </w:r>
      <w:r w:rsidR="002C45BB">
        <w:rPr>
          <w:color w:val="833C0B" w:themeColor="accent2" w:themeShade="80"/>
        </w:rPr>
        <w:t xml:space="preserve">se health communication to foster prevention by enhancing the public's awareness of the health crisis </w:t>
      </w:r>
      <w:r w:rsidR="002C45BB">
        <w:rPr>
          <w:color w:val="833C0B" w:themeColor="accent2" w:themeShade="80"/>
        </w:rPr>
        <w:t>severity</w:t>
      </w:r>
      <w:r w:rsidR="00D00F65" w:rsidRPr="00824C65">
        <w:rPr>
          <w:color w:val="833C0B" w:themeColor="accent2" w:themeShade="80"/>
        </w:rPr>
        <w:t xml:space="preserve"> </w:t>
      </w:r>
      <w:r w:rsidR="00D00F65" w:rsidRPr="00824C65">
        <w:rPr>
          <w:color w:val="833C0B" w:themeColor="accent2" w:themeShade="80"/>
        </w:rPr>
        <w:fldChar w:fldCharType="begin" w:fldLock="1"/>
      </w:r>
      <w:r w:rsidR="00682B71" w:rsidRPr="00824C65">
        <w:rPr>
          <w:color w:val="833C0B" w:themeColor="accent2" w:themeShade="80"/>
        </w:rPr>
        <w:instrText>ADDIN CSL_CITATION {"citationItems":[{"id":"ITEM-1","itemData":{"DOI":"10.1080/10410236.2018.1449552","ISSN":"15327027","PMID":"29558170","abstract":"Public health officials (PHOs) are responsible for providing trustworthy information during a public health crisis; however, there is little research on how the public behaves when their expectations for such information are violated. Drawing on media dependency theory and source credibility research as our primary theoretical framework, we tested how credibility of information from PHOs is associated with people’s reliance on a particular communication channel in the context of the 2015 Middle East Respiratory Syndrome (MERS) outbreak in South Korea. Using nationally representative data (N = 1036) collected during the MERS outbreak, we found that less credible information from PHOs led to more frequent use of online news, interpersonal networks, and social media for acquiring MERS-related information. However, credibility of information from PHOs was not associated with the use of television news or print newspapers. The theoretical and practical implications of our results on communication channels usage are discussed.","author":[{"dropping-particle":"","family":"Jang","given":"Kyungeun","non-dropping-particle":"","parse-names":false,"suffix":""},{"dropping-particle":"","family":"Baek","given":"Young Min","non-dropping-particle":"","parse-names":false,"suffix":""}],"container-title":"Health Communication","id":"ITEM-1","issue":"9","issued":{"date-parts":[["2019"]]},"page":"991-998","publisher":"Routledge","title":"When information from Public health officials is untrustworthy: The use of online news, interpersonal networks, and social media during the MERS outbreak in South Korea","type":"article-journal","volume":"34"},"uris":["http://www.mendeley.com/documents/?uuid=6c65253f-974a-425b-9ec1-676fdc38b5de"]}],"mendeley":{"formattedCitation":"(Jang and Baek, 2019)","plainTextFormattedCitation":"(Jang and Baek, 2019)","previouslyFormattedCitation":"(Jang and Baek, 2019)"},"properties":{"noteIndex":0},"schema":"https://github.com/citation-style-language/schema/raw/master/csl-citation.json"}</w:instrText>
      </w:r>
      <w:r w:rsidR="00D00F65" w:rsidRPr="00824C65">
        <w:rPr>
          <w:color w:val="833C0B" w:themeColor="accent2" w:themeShade="80"/>
        </w:rPr>
        <w:fldChar w:fldCharType="separate"/>
      </w:r>
      <w:r w:rsidR="00D00F65" w:rsidRPr="00824C65">
        <w:rPr>
          <w:noProof/>
          <w:color w:val="833C0B" w:themeColor="accent2" w:themeShade="80"/>
        </w:rPr>
        <w:t>(Jang and Baek, 2019)</w:t>
      </w:r>
      <w:r w:rsidR="00D00F65" w:rsidRPr="00824C65">
        <w:rPr>
          <w:color w:val="833C0B" w:themeColor="accent2" w:themeShade="80"/>
        </w:rPr>
        <w:fldChar w:fldCharType="end"/>
      </w:r>
      <w:r w:rsidR="00D00F65" w:rsidRPr="00824C65">
        <w:rPr>
          <w:color w:val="833C0B" w:themeColor="accent2" w:themeShade="80"/>
        </w:rPr>
        <w:t xml:space="preserve">. </w:t>
      </w:r>
      <w:r w:rsidR="00C813CC" w:rsidRPr="00824C65">
        <w:rPr>
          <w:color w:val="833C0B" w:themeColor="accent2" w:themeShade="80"/>
        </w:rPr>
        <w:t xml:space="preserve">This study </w:t>
      </w:r>
      <w:r w:rsidR="00D00F65" w:rsidRPr="00824C65">
        <w:rPr>
          <w:color w:val="833C0B" w:themeColor="accent2" w:themeShade="80"/>
        </w:rPr>
        <w:t>proved</w:t>
      </w:r>
      <w:r w:rsidR="00C813CC" w:rsidRPr="00824C65">
        <w:rPr>
          <w:color w:val="833C0B" w:themeColor="accent2" w:themeShade="80"/>
        </w:rPr>
        <w:t xml:space="preserve"> that increasing the cumulative frequency of receiving disease alerts and the usefulness</w:t>
      </w:r>
      <w:r w:rsidR="00B02E24" w:rsidRPr="00824C65">
        <w:rPr>
          <w:color w:val="833C0B" w:themeColor="accent2" w:themeShade="80"/>
        </w:rPr>
        <w:t xml:space="preserve"> </w:t>
      </w:r>
      <w:r w:rsidR="00C813CC" w:rsidRPr="00824C65">
        <w:rPr>
          <w:color w:val="833C0B" w:themeColor="accent2" w:themeShade="80"/>
        </w:rPr>
        <w:t xml:space="preserve">of media channels were associated with a higher incidence of </w:t>
      </w:r>
      <w:r w:rsidR="002E4FEB">
        <w:rPr>
          <w:color w:val="833C0B" w:themeColor="accent2" w:themeShade="80"/>
        </w:rPr>
        <w:t>adherence to</w:t>
      </w:r>
      <w:r w:rsidR="00C813CC" w:rsidRPr="00824C65">
        <w:rPr>
          <w:color w:val="833C0B" w:themeColor="accent2" w:themeShade="80"/>
        </w:rPr>
        <w:t xml:space="preserve"> preventive </w:t>
      </w:r>
      <w:r w:rsidR="002E4FEB">
        <w:rPr>
          <w:color w:val="833C0B" w:themeColor="accent2" w:themeShade="80"/>
        </w:rPr>
        <w:t>recommendations</w:t>
      </w:r>
      <w:r w:rsidR="00C813CC" w:rsidRPr="00824C65">
        <w:rPr>
          <w:color w:val="833C0B" w:themeColor="accent2" w:themeShade="80"/>
        </w:rPr>
        <w:t xml:space="preserve">. </w:t>
      </w:r>
      <w:r w:rsidR="002C45BB">
        <w:rPr>
          <w:color w:val="833C0B" w:themeColor="accent2" w:themeShade="80"/>
        </w:rPr>
        <w:t>Prior research</w:t>
      </w:r>
      <w:r w:rsidR="00677BC5" w:rsidRPr="00824C65">
        <w:rPr>
          <w:color w:val="833C0B" w:themeColor="accent2" w:themeShade="80"/>
        </w:rPr>
        <w:t xml:space="preserve"> also emphasised the comprehensive exploitation of available</w:t>
      </w:r>
      <w:r w:rsidR="00824C65">
        <w:rPr>
          <w:color w:val="833C0B" w:themeColor="accent2" w:themeShade="80"/>
        </w:rPr>
        <w:t xml:space="preserve"> </w:t>
      </w:r>
      <w:r w:rsidR="00677BC5" w:rsidRPr="00824C65">
        <w:rPr>
          <w:color w:val="833C0B" w:themeColor="accent2" w:themeShade="80"/>
        </w:rPr>
        <w:t xml:space="preserve">channels to increase </w:t>
      </w:r>
      <w:r w:rsidR="002C45BB">
        <w:rPr>
          <w:color w:val="833C0B" w:themeColor="accent2" w:themeShade="80"/>
        </w:rPr>
        <w:t xml:space="preserve">people's </w:t>
      </w:r>
      <w:r w:rsidR="00677BC5" w:rsidRPr="00824C65">
        <w:rPr>
          <w:color w:val="833C0B" w:themeColor="accent2" w:themeShade="80"/>
        </w:rPr>
        <w:t xml:space="preserve">preparedness and </w:t>
      </w:r>
      <w:r w:rsidR="002C45BB">
        <w:rPr>
          <w:color w:val="833C0B" w:themeColor="accent2" w:themeShade="80"/>
        </w:rPr>
        <w:t xml:space="preserve">ability to </w:t>
      </w:r>
      <w:r w:rsidR="002C45BB" w:rsidRPr="00824C65">
        <w:rPr>
          <w:color w:val="833C0B" w:themeColor="accent2" w:themeShade="80"/>
        </w:rPr>
        <w:t>make informed decisions</w:t>
      </w:r>
      <w:r w:rsidR="002C45BB" w:rsidRPr="00824C65">
        <w:rPr>
          <w:color w:val="833C0B" w:themeColor="accent2" w:themeShade="80"/>
        </w:rPr>
        <w:t xml:space="preserve"> </w:t>
      </w:r>
      <w:r w:rsidR="00677BC5" w:rsidRPr="00824C65">
        <w:rPr>
          <w:color w:val="833C0B" w:themeColor="accent2" w:themeShade="80"/>
        </w:rPr>
        <w:t>duri</w:t>
      </w:r>
      <w:r w:rsidR="00824C65">
        <w:rPr>
          <w:color w:val="833C0B" w:themeColor="accent2" w:themeShade="80"/>
        </w:rPr>
        <w:t xml:space="preserve">ng </w:t>
      </w:r>
      <w:r w:rsidR="002C45BB">
        <w:rPr>
          <w:color w:val="833C0B" w:themeColor="accent2" w:themeShade="80"/>
        </w:rPr>
        <w:t>pandemics</w:t>
      </w:r>
      <w:r w:rsidR="00677BC5" w:rsidRPr="00824C65">
        <w:rPr>
          <w:color w:val="833C0B" w:themeColor="accent2" w:themeShade="80"/>
        </w:rPr>
        <w:t xml:space="preserve"> </w:t>
      </w:r>
      <w:r w:rsidR="00677BC5" w:rsidRPr="00824C65">
        <w:rPr>
          <w:color w:val="833C0B" w:themeColor="accent2" w:themeShade="80"/>
        </w:rPr>
        <w:fldChar w:fldCharType="begin" w:fldLock="1"/>
      </w:r>
      <w:r w:rsidR="00682B71" w:rsidRPr="00824C65">
        <w:rPr>
          <w:color w:val="833C0B" w:themeColor="accent2" w:themeShade="80"/>
        </w:rPr>
        <w:instrText>ADDIN CSL_CITATION {"citationItems":[{"id":"ITEM-1","itemData":{"DOI":"10.1016/j.pubrev.2019.05.015","ISSN":"03638111","abstract":"The 2016 Zika virus epidemic presented a serious threat to public health and left publics confused and anxious about their risks. A survey (n = 370) was distributed in late Summer 2016 in the U.S., when public anxiety regarding Zika was peaking. Results indicate interesting differences in channel preferences based on audiences’ preparedness, risk, and intention to follow crisis directives. Television news was the most important channels for Zika information, indicating the continued importance of traditional media in crisis communication.","author":[{"dropping-particle":"","family":"Park","given":"Sejin","non-dropping-particle":"","parse-names":false,"suffix":""},{"dropping-particle":"","family":"Boatwright","given":"Brandon","non-dropping-particle":"","parse-names":false,"suffix":""},{"dropping-particle":"","family":"Johnson Avery","given":"Elizabeth","non-dropping-particle":"","parse-names":false,"suffix":""}],"container-title":"Public Relations Review","id":"ITEM-1","issue":"5","issued":{"date-parts":[["2019"]]},"page":"101794","publisher":"Elsevier","title":"Information channel preference in health crisis: Exploring the roles of perceived risk, preparedness, knowledge, and intent to follow directives","type":"article-journal","volume":"45"},"uris":["http://www.mendeley.com/documents/?uuid=8d52b001-6d2d-49a9-9eb1-88e0dbec5111"]}],"mendeley":{"formattedCitation":"(Park, Boatwright and Johnson Avery, 2019)","plainTextFormattedCitation":"(Park, Boatwright and Johnson Avery, 2019)","previouslyFormattedCitation":"(Park, Boatwright and Johnson Avery, 2019)"},"properties":{"noteIndex":0},"schema":"https://github.com/citation-style-language/schema/raw/master/csl-citation.json"}</w:instrText>
      </w:r>
      <w:r w:rsidR="00677BC5" w:rsidRPr="00824C65">
        <w:rPr>
          <w:color w:val="833C0B" w:themeColor="accent2" w:themeShade="80"/>
        </w:rPr>
        <w:fldChar w:fldCharType="separate"/>
      </w:r>
      <w:r w:rsidR="00677BC5" w:rsidRPr="00824C65">
        <w:rPr>
          <w:noProof/>
          <w:color w:val="833C0B" w:themeColor="accent2" w:themeShade="80"/>
        </w:rPr>
        <w:t>(Park, Boatwright and Johnson Avery, 2019)</w:t>
      </w:r>
      <w:r w:rsidR="00677BC5" w:rsidRPr="00824C65">
        <w:rPr>
          <w:color w:val="833C0B" w:themeColor="accent2" w:themeShade="80"/>
        </w:rPr>
        <w:fldChar w:fldCharType="end"/>
      </w:r>
      <w:r w:rsidR="00677BC5" w:rsidRPr="00824C65">
        <w:rPr>
          <w:color w:val="833C0B" w:themeColor="accent2" w:themeShade="80"/>
        </w:rPr>
        <w:t xml:space="preserve">. </w:t>
      </w:r>
      <w:r w:rsidR="002C45BB">
        <w:rPr>
          <w:color w:val="833C0B" w:themeColor="accent2" w:themeShade="80"/>
        </w:rPr>
        <w:t>T</w:t>
      </w:r>
      <w:r w:rsidR="00C813CC" w:rsidRPr="00824C65">
        <w:rPr>
          <w:color w:val="833C0B" w:themeColor="accent2" w:themeShade="80"/>
        </w:rPr>
        <w:t xml:space="preserve">o leverage health communication, the </w:t>
      </w:r>
      <w:r w:rsidR="00321622" w:rsidRPr="00824C65">
        <w:rPr>
          <w:color w:val="833C0B" w:themeColor="accent2" w:themeShade="80"/>
        </w:rPr>
        <w:t>governments</w:t>
      </w:r>
      <w:r w:rsidR="00C813CC" w:rsidRPr="00824C65">
        <w:rPr>
          <w:color w:val="833C0B" w:themeColor="accent2" w:themeShade="80"/>
        </w:rPr>
        <w:t xml:space="preserve"> </w:t>
      </w:r>
      <w:r w:rsidR="002E4FEB">
        <w:rPr>
          <w:color w:val="833C0B" w:themeColor="accent2" w:themeShade="80"/>
        </w:rPr>
        <w:t>should</w:t>
      </w:r>
      <w:r w:rsidR="00C813CC" w:rsidRPr="00824C65">
        <w:rPr>
          <w:color w:val="833C0B" w:themeColor="accent2" w:themeShade="80"/>
        </w:rPr>
        <w:t xml:space="preserve"> prioritise </w:t>
      </w:r>
      <w:r w:rsidR="002C45BB">
        <w:rPr>
          <w:color w:val="833C0B" w:themeColor="accent2" w:themeShade="80"/>
        </w:rPr>
        <w:t xml:space="preserve">health </w:t>
      </w:r>
      <w:r w:rsidR="00C813CC" w:rsidRPr="00824C65">
        <w:rPr>
          <w:color w:val="833C0B" w:themeColor="accent2" w:themeShade="80"/>
        </w:rPr>
        <w:t xml:space="preserve">media channels favoured by the community </w:t>
      </w:r>
      <w:r w:rsidR="00CF7B33">
        <w:rPr>
          <w:color w:val="833C0B" w:themeColor="accent2" w:themeShade="80"/>
        </w:rPr>
        <w:t>and</w:t>
      </w:r>
      <w:r w:rsidR="00C813CC" w:rsidRPr="00824C65">
        <w:rPr>
          <w:color w:val="833C0B" w:themeColor="accent2" w:themeShade="80"/>
        </w:rPr>
        <w:t xml:space="preserve"> </w:t>
      </w:r>
      <w:r w:rsidR="002C45BB">
        <w:rPr>
          <w:color w:val="833C0B" w:themeColor="accent2" w:themeShade="80"/>
        </w:rPr>
        <w:t xml:space="preserve">simultaneously </w:t>
      </w:r>
      <w:r w:rsidR="00C813CC" w:rsidRPr="00824C65">
        <w:rPr>
          <w:color w:val="833C0B" w:themeColor="accent2" w:themeShade="80"/>
        </w:rPr>
        <w:t>improve other channels with low levels of accessibility or usefulness.</w:t>
      </w:r>
      <w:r w:rsidR="00D00F65" w:rsidRPr="00824C65">
        <w:rPr>
          <w:color w:val="833C0B" w:themeColor="accent2" w:themeShade="80"/>
        </w:rPr>
        <w:t xml:space="preserve"> </w:t>
      </w:r>
      <w:r w:rsidR="00CF7B33">
        <w:rPr>
          <w:color w:val="833C0B" w:themeColor="accent2" w:themeShade="80"/>
        </w:rPr>
        <w:t>Hence</w:t>
      </w:r>
      <w:r w:rsidR="00824C65" w:rsidRPr="00824C65">
        <w:rPr>
          <w:color w:val="833C0B" w:themeColor="accent2" w:themeShade="80"/>
        </w:rPr>
        <w:t xml:space="preserve">, the government could maintain its </w:t>
      </w:r>
      <w:r w:rsidR="00824C65">
        <w:rPr>
          <w:color w:val="833C0B" w:themeColor="accent2" w:themeShade="80"/>
        </w:rPr>
        <w:t>leading</w:t>
      </w:r>
      <w:r w:rsidR="00824C65" w:rsidRPr="00824C65">
        <w:rPr>
          <w:color w:val="833C0B" w:themeColor="accent2" w:themeShade="80"/>
        </w:rPr>
        <w:t xml:space="preserve"> role </w:t>
      </w:r>
      <w:r w:rsidR="00824C65" w:rsidRPr="00824C65">
        <w:rPr>
          <w:color w:val="833C0B" w:themeColor="accent2" w:themeShade="80"/>
        </w:rPr>
        <w:t>and s</w:t>
      </w:r>
      <w:r w:rsidR="00824C65">
        <w:rPr>
          <w:color w:val="833C0B" w:themeColor="accent2" w:themeShade="80"/>
        </w:rPr>
        <w:t>atisfy</w:t>
      </w:r>
      <w:r w:rsidR="00824C65" w:rsidRPr="00824C65">
        <w:rPr>
          <w:color w:val="833C0B" w:themeColor="accent2" w:themeShade="80"/>
        </w:rPr>
        <w:t xml:space="preserve"> society's expectations</w:t>
      </w:r>
      <w:r w:rsidR="00824C65" w:rsidRPr="00824C65">
        <w:rPr>
          <w:color w:val="833C0B" w:themeColor="accent2" w:themeShade="80"/>
        </w:rPr>
        <w:t xml:space="preserve"> by delivering </w:t>
      </w:r>
      <w:r w:rsidR="00B52D31">
        <w:rPr>
          <w:color w:val="833C0B" w:themeColor="accent2" w:themeShade="80"/>
        </w:rPr>
        <w:t>useful</w:t>
      </w:r>
      <w:r w:rsidR="00824C65" w:rsidRPr="00824C65">
        <w:rPr>
          <w:color w:val="833C0B" w:themeColor="accent2" w:themeShade="80"/>
        </w:rPr>
        <w:t xml:space="preserve"> </w:t>
      </w:r>
      <w:r w:rsidR="002C45BB">
        <w:rPr>
          <w:color w:val="833C0B" w:themeColor="accent2" w:themeShade="80"/>
        </w:rPr>
        <w:t>warns</w:t>
      </w:r>
      <w:r w:rsidR="00824C65" w:rsidRPr="00824C65">
        <w:rPr>
          <w:color w:val="833C0B" w:themeColor="accent2" w:themeShade="80"/>
        </w:rPr>
        <w:t xml:space="preserve"> in a timely and transparent manner </w:t>
      </w:r>
      <w:r w:rsidR="00824C65" w:rsidRPr="00824C65">
        <w:rPr>
          <w:color w:val="833C0B" w:themeColor="accent2" w:themeShade="80"/>
        </w:rPr>
        <w:fldChar w:fldCharType="begin" w:fldLock="1"/>
      </w:r>
      <w:r w:rsidR="00824C65" w:rsidRPr="00824C65">
        <w:rPr>
          <w:color w:val="833C0B" w:themeColor="accent2" w:themeShade="80"/>
        </w:rPr>
        <w:instrText>ADDIN CSL_CITATION {"citationItems":[{"id":"ITEM-1","itemData":{"DOI":"10.1080/10410236.2018.1449552","ISSN":"15327027","PMID":"29558170","abstract":"Public health officials (PHOs) are responsible for providing trustworthy information during a public health crisis; however, there is little research on how the public behaves when their expectations for such information are violated. Drawing on media dependency theory and source credibility research as our primary theoretical framework, we tested how credibility of information from PHOs is associated with people’s reliance on a particular communication channel in the context of the 2015 Middle East Respiratory Syndrome (MERS) outbreak in South Korea. Using nationally representative data (N = 1036) collected during the MERS outbreak, we found that less credible information from PHOs led to more frequent use of online news, interpersonal networks, and social media for acquiring MERS-related information. However, credibility of information from PHOs was not associated with the use of television news or print newspapers. The theoretical and practical implications of our results on communication channels usage are discussed.","author":[{"dropping-particle":"","family":"Jang","given":"Kyungeun","non-dropping-particle":"","parse-names":false,"suffix":""},{"dropping-particle":"","family":"Baek","given":"Young Min","non-dropping-particle":"","parse-names":false,"suffix":""}],"container-title":"Health Communication","id":"ITEM-1","issue":"9","issued":{"date-parts":[["2019"]]},"page":"991-998","publisher":"Routledge","title":"When information from Public health officials is untrustworthy: The use of online news, interpersonal networks, and social media during the MERS outbreak in South Korea","type":"article-journal","volume":"34"},"uris":["http://www.mendeley.com/documents/?uuid=6c65253f-974a-425b-9ec1-676fdc38b5de"]}],"mendeley":{"formattedCitation":"(Jang and Baek, 2019)","plainTextFormattedCitation":"(Jang and Baek, 2019)","previouslyFormattedCitation":"(Jang and Baek, 2019)"},"properties":{"noteIndex":0},"schema":"https://github.com/citation-style-language/schema/raw/master/csl-citation.json"}</w:instrText>
      </w:r>
      <w:r w:rsidR="00824C65" w:rsidRPr="00824C65">
        <w:rPr>
          <w:color w:val="833C0B" w:themeColor="accent2" w:themeShade="80"/>
        </w:rPr>
        <w:fldChar w:fldCharType="separate"/>
      </w:r>
      <w:r w:rsidR="00824C65" w:rsidRPr="00824C65">
        <w:rPr>
          <w:noProof/>
          <w:color w:val="833C0B" w:themeColor="accent2" w:themeShade="80"/>
        </w:rPr>
        <w:t>(Jang and Baek, 2019)</w:t>
      </w:r>
      <w:r w:rsidR="00824C65" w:rsidRPr="00824C65">
        <w:rPr>
          <w:color w:val="833C0B" w:themeColor="accent2" w:themeShade="80"/>
        </w:rPr>
        <w:fldChar w:fldCharType="end"/>
      </w:r>
      <w:r w:rsidR="00824C65">
        <w:rPr>
          <w:color w:val="833C0B" w:themeColor="accent2" w:themeShade="80"/>
        </w:rPr>
        <w:t>.</w:t>
      </w:r>
      <w:r w:rsidR="00824C65">
        <w:rPr>
          <w:color w:val="833C0B" w:themeColor="accent2" w:themeShade="80"/>
        </w:rPr>
        <w:t xml:space="preserve"> </w:t>
      </w:r>
      <w:r w:rsidR="002C45BB">
        <w:rPr>
          <w:color w:val="833C0B" w:themeColor="accent2" w:themeShade="80"/>
        </w:rPr>
        <w:t>This</w:t>
      </w:r>
      <w:r w:rsidR="00D20C39" w:rsidRPr="00D20C39">
        <w:rPr>
          <w:color w:val="833C0B" w:themeColor="accent2" w:themeShade="80"/>
        </w:rPr>
        <w:t xml:space="preserve"> </w:t>
      </w:r>
      <w:r w:rsidR="002C45BB">
        <w:rPr>
          <w:color w:val="833C0B" w:themeColor="accent2" w:themeShade="80"/>
        </w:rPr>
        <w:t>might increase</w:t>
      </w:r>
      <w:r w:rsidR="00D20C39" w:rsidRPr="00D20C39">
        <w:rPr>
          <w:color w:val="833C0B" w:themeColor="accent2" w:themeShade="80"/>
        </w:rPr>
        <w:t xml:space="preserve"> people's trust in the government's management and </w:t>
      </w:r>
      <w:r w:rsidR="00CF7B33">
        <w:rPr>
          <w:color w:val="833C0B" w:themeColor="accent2" w:themeShade="80"/>
        </w:rPr>
        <w:t>positively impact</w:t>
      </w:r>
      <w:r w:rsidR="00D20C39" w:rsidRPr="00D20C39">
        <w:rPr>
          <w:color w:val="833C0B" w:themeColor="accent2" w:themeShade="80"/>
        </w:rPr>
        <w:t xml:space="preserve"> </w:t>
      </w:r>
      <w:r w:rsidR="00CF7B33">
        <w:rPr>
          <w:color w:val="833C0B" w:themeColor="accent2" w:themeShade="80"/>
        </w:rPr>
        <w:t>their</w:t>
      </w:r>
      <w:r w:rsidR="00D20C39" w:rsidRPr="00D20C39">
        <w:rPr>
          <w:color w:val="833C0B" w:themeColor="accent2" w:themeShade="80"/>
        </w:rPr>
        <w:t xml:space="preserve"> compliance with pandemic prevention measures.</w:t>
      </w:r>
    </w:p>
    <w:p w:rsidR="00462BC4" w:rsidRPr="005C3E03" w:rsidRDefault="00DF4916" w:rsidP="00DF4916">
      <w:r w:rsidRPr="005C3E03">
        <w:lastRenderedPageBreak/>
        <w:t>The drawback of this analysis was that the sample just consisted of Vietnamese youth</w:t>
      </w:r>
      <w:r w:rsidR="003A48C2" w:rsidRPr="005C3E03">
        <w:t>s</w:t>
      </w:r>
      <w:r w:rsidRPr="005C3E03">
        <w:t>. Furthermore, since the research was conducted during the COVID-19 pandemic, respondents' awareness of this pandemic may still be incomplete. Thus, it remains necessary to replicate this research using more representative population samples and apply other data collection methods to validate the findings. Simultaneously, further research was encouraged to explore the comprehensive consequences of adjusting particular travel plans (</w:t>
      </w:r>
      <w:r w:rsidR="004B75C7">
        <w:t xml:space="preserve">e.g. </w:t>
      </w:r>
      <w:r w:rsidRPr="005C3E03">
        <w:t xml:space="preserve">shopping, travelling, studying abroad) </w:t>
      </w:r>
      <w:r w:rsidR="004B75C7">
        <w:t>following</w:t>
      </w:r>
      <w:r w:rsidRPr="005C3E03">
        <w:t xml:space="preserve"> pandemic warnings.</w:t>
      </w:r>
    </w:p>
    <w:p w:rsidR="00462BC4" w:rsidRPr="005C3E03" w:rsidRDefault="00462BC4" w:rsidP="00462BC4">
      <w:pPr>
        <w:pStyle w:val="mcCp1"/>
        <w:numPr>
          <w:ilvl w:val="0"/>
          <w:numId w:val="3"/>
        </w:numPr>
        <w:rPr>
          <w:color w:val="000000"/>
        </w:rPr>
      </w:pPr>
      <w:r w:rsidRPr="005C3E03">
        <w:t>Conclusion</w:t>
      </w:r>
    </w:p>
    <w:p w:rsidR="00F76E0B" w:rsidRPr="000F1DB6" w:rsidRDefault="00F76E0B" w:rsidP="00DF4916">
      <w:pPr>
        <w:rPr>
          <w:color w:val="833C0B" w:themeColor="accent2" w:themeShade="80"/>
        </w:rPr>
      </w:pPr>
      <w:r w:rsidRPr="000F1DB6">
        <w:rPr>
          <w:color w:val="833C0B" w:themeColor="accent2" w:themeShade="80"/>
        </w:rPr>
        <w:t xml:space="preserve">It was essential to investigate the effectiveness of media channels as a health communication component when facing new, dangerous pandemics, such as COVID-19. This study compared common media platforms in Vietnam and discovered how youths adhere to prevention after receiving </w:t>
      </w:r>
      <w:r w:rsidR="000F1DB6">
        <w:rPr>
          <w:color w:val="833C0B" w:themeColor="accent2" w:themeShade="80"/>
        </w:rPr>
        <w:t>pandemic</w:t>
      </w:r>
      <w:r w:rsidRPr="000F1DB6">
        <w:rPr>
          <w:color w:val="833C0B" w:themeColor="accent2" w:themeShade="80"/>
        </w:rPr>
        <w:t xml:space="preserve"> warnings. The results showed that SMS and television/radio were the two disease alert channels most frequently reached and had the highest usefulness assessment by young Vietnamese. Therefore, the government should use these platforms to disseminate disease warnings promptly and simultaneously provide preventive guidance to the youth community. The Vietnamese government's management also earned a high level of trust from youths.</w:t>
      </w:r>
      <w:r w:rsidR="000F1DB6">
        <w:rPr>
          <w:color w:val="833C0B" w:themeColor="accent2" w:themeShade="80"/>
        </w:rPr>
        <w:t xml:space="preserve"> Hence,</w:t>
      </w:r>
      <w:r w:rsidRPr="000F1DB6">
        <w:rPr>
          <w:color w:val="833C0B" w:themeColor="accent2" w:themeShade="80"/>
        </w:rPr>
        <w:t xml:space="preserve"> most young Vietnamese were willing to adjust their travel plans and agreed to implement the authority's pandemic preventive recommendations. In conclusion, this </w:t>
      </w:r>
      <w:r w:rsidRPr="000F1DB6">
        <w:rPr>
          <w:color w:val="833C0B" w:themeColor="accent2" w:themeShade="80"/>
        </w:rPr>
        <w:t xml:space="preserve">article </w:t>
      </w:r>
      <w:r w:rsidRPr="000F1DB6">
        <w:rPr>
          <w:color w:val="833C0B" w:themeColor="accent2" w:themeShade="80"/>
        </w:rPr>
        <w:t xml:space="preserve">highlighted the need to select appropriate media channels for delivering disease warnings to maximise the young population's exposure and attention. The authors suggest extensive research on </w:t>
      </w:r>
      <w:r w:rsidR="00B37364" w:rsidRPr="000F1DB6">
        <w:rPr>
          <w:color w:val="833C0B" w:themeColor="accent2" w:themeShade="80"/>
        </w:rPr>
        <w:t>adaptations of personal plans and the causal relationships between the factors related to health communication</w:t>
      </w:r>
      <w:r w:rsidRPr="000F1DB6">
        <w:rPr>
          <w:color w:val="833C0B" w:themeColor="accent2" w:themeShade="80"/>
        </w:rPr>
        <w:t xml:space="preserve"> when pandemics occur.</w:t>
      </w:r>
      <w:bookmarkStart w:id="7" w:name="_GoBack"/>
      <w:bookmarkEnd w:id="7"/>
    </w:p>
    <w:p w:rsidR="00A6281F" w:rsidRDefault="00EE2F3D" w:rsidP="00A6281F">
      <w:pPr>
        <w:pStyle w:val="Danhmctiliuthamkho"/>
      </w:pPr>
      <w:r w:rsidRPr="009B4908">
        <w:t>REFERENCES</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Pr>
          <w:b/>
          <w:szCs w:val="24"/>
        </w:rPr>
        <w:fldChar w:fldCharType="begin" w:fldLock="1"/>
      </w:r>
      <w:r w:rsidRPr="00682B71">
        <w:rPr>
          <w:b/>
          <w:szCs w:val="24"/>
        </w:rPr>
        <w:instrText xml:space="preserve">ADDIN Mendeley Bibliography CSL_BIBLIOGRAPHY </w:instrText>
      </w:r>
      <w:r>
        <w:rPr>
          <w:b/>
          <w:szCs w:val="24"/>
        </w:rPr>
        <w:fldChar w:fldCharType="separate"/>
      </w:r>
      <w:r w:rsidRPr="00682B71">
        <w:rPr>
          <w:noProof/>
          <w:szCs w:val="24"/>
        </w:rPr>
        <w:t xml:space="preserve">Augustine, J. M. P. and Harikumar, M. S. (2017) </w:t>
      </w:r>
      <w:r w:rsidR="00824C65">
        <w:rPr>
          <w:noProof/>
          <w:szCs w:val="24"/>
        </w:rPr>
        <w:t>'</w:t>
      </w:r>
      <w:r w:rsidRPr="00682B71">
        <w:rPr>
          <w:noProof/>
          <w:szCs w:val="24"/>
        </w:rPr>
        <w:t>The role of mass media in rural health communication: A micro level study in Kerala</w:t>
      </w:r>
      <w:r w:rsidR="00824C65">
        <w:rPr>
          <w:noProof/>
          <w:szCs w:val="24"/>
        </w:rPr>
        <w:t>'</w:t>
      </w:r>
      <w:r w:rsidRPr="00682B71">
        <w:rPr>
          <w:noProof/>
          <w:szCs w:val="24"/>
        </w:rPr>
        <w:t xml:space="preserve">, </w:t>
      </w:r>
      <w:r w:rsidRPr="00682B71">
        <w:rPr>
          <w:i/>
          <w:iCs/>
          <w:noProof/>
          <w:szCs w:val="24"/>
        </w:rPr>
        <w:t>Communication and Media Studies</w:t>
      </w:r>
      <w:r w:rsidRPr="00682B71">
        <w:rPr>
          <w:noProof/>
          <w:szCs w:val="24"/>
        </w:rPr>
        <w:t>, 6(1), pp. 61–72.</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824C65">
        <w:rPr>
          <w:noProof/>
          <w:szCs w:val="24"/>
          <w:lang w:val="fr-BE"/>
        </w:rPr>
        <w:t xml:space="preserve">Elder, J. P. </w:t>
      </w:r>
      <w:r w:rsidRPr="00824C65">
        <w:rPr>
          <w:i/>
          <w:iCs/>
          <w:noProof/>
          <w:szCs w:val="24"/>
          <w:lang w:val="fr-BE"/>
        </w:rPr>
        <w:t>et al.</w:t>
      </w:r>
      <w:r w:rsidRPr="00824C65">
        <w:rPr>
          <w:noProof/>
          <w:szCs w:val="24"/>
          <w:lang w:val="fr-BE"/>
        </w:rPr>
        <w:t xml:space="preserve"> </w:t>
      </w:r>
      <w:r w:rsidRPr="00682B71">
        <w:rPr>
          <w:noProof/>
          <w:szCs w:val="24"/>
        </w:rPr>
        <w:t xml:space="preserve">(2009) </w:t>
      </w:r>
      <w:r w:rsidR="00824C65">
        <w:rPr>
          <w:noProof/>
          <w:szCs w:val="24"/>
        </w:rPr>
        <w:t>'</w:t>
      </w:r>
      <w:r w:rsidRPr="00682B71">
        <w:rPr>
          <w:noProof/>
          <w:szCs w:val="24"/>
        </w:rPr>
        <w:t>Health communication in the Latino community: Issues and approaches</w:t>
      </w:r>
      <w:r w:rsidR="00824C65">
        <w:rPr>
          <w:noProof/>
          <w:szCs w:val="24"/>
        </w:rPr>
        <w:t>'</w:t>
      </w:r>
      <w:r w:rsidRPr="00682B71">
        <w:rPr>
          <w:noProof/>
          <w:szCs w:val="24"/>
        </w:rPr>
        <w:t xml:space="preserve">, </w:t>
      </w:r>
      <w:r w:rsidRPr="00682B71">
        <w:rPr>
          <w:i/>
          <w:iCs/>
          <w:noProof/>
          <w:szCs w:val="24"/>
        </w:rPr>
        <w:t>Annual Review of Public Health</w:t>
      </w:r>
      <w:r w:rsidRPr="00682B71">
        <w:rPr>
          <w:noProof/>
          <w:szCs w:val="24"/>
        </w:rPr>
        <w:t>, 30, pp. 227–251. doi: 10.1146/annurev.publhealth.031308.100300.</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Garfin, D. R., Silver, R. C. and Holman, E. A. (2020) </w:t>
      </w:r>
      <w:r w:rsidR="00824C65">
        <w:rPr>
          <w:noProof/>
          <w:szCs w:val="24"/>
        </w:rPr>
        <w:t>'</w:t>
      </w:r>
      <w:r w:rsidRPr="00682B71">
        <w:rPr>
          <w:noProof/>
          <w:szCs w:val="24"/>
        </w:rPr>
        <w:t>The novel coronavirus (COVID-2019) outbreak: Amplification of public health consequences by media exposure</w:t>
      </w:r>
      <w:r w:rsidR="00824C65">
        <w:rPr>
          <w:noProof/>
          <w:szCs w:val="24"/>
        </w:rPr>
        <w:t>'</w:t>
      </w:r>
      <w:r w:rsidRPr="00682B71">
        <w:rPr>
          <w:noProof/>
          <w:szCs w:val="24"/>
        </w:rPr>
        <w:t xml:space="preserve">, </w:t>
      </w:r>
      <w:r w:rsidRPr="00682B71">
        <w:rPr>
          <w:i/>
          <w:iCs/>
          <w:noProof/>
          <w:szCs w:val="24"/>
        </w:rPr>
        <w:t>Health Psychology</w:t>
      </w:r>
      <w:r w:rsidRPr="00682B71">
        <w:rPr>
          <w:noProof/>
          <w:szCs w:val="24"/>
        </w:rPr>
        <w:t>, 39(5), pp. 355–357. doi: 10.1037/hea0000875.</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International Labour Organization (2020) </w:t>
      </w:r>
      <w:r w:rsidRPr="00682B71">
        <w:rPr>
          <w:i/>
          <w:iCs/>
          <w:noProof/>
          <w:szCs w:val="24"/>
        </w:rPr>
        <w:t>World employment and social outlook: Trends 2020</w:t>
      </w:r>
      <w:r w:rsidRPr="00682B71">
        <w:rPr>
          <w:noProof/>
          <w:szCs w:val="24"/>
        </w:rPr>
        <w:t xml:space="preserve">, </w:t>
      </w:r>
      <w:r w:rsidRPr="00682B71">
        <w:rPr>
          <w:i/>
          <w:iCs/>
          <w:noProof/>
          <w:szCs w:val="24"/>
        </w:rPr>
        <w:t>International Labour Organization</w:t>
      </w:r>
      <w:r w:rsidRPr="00682B71">
        <w:rPr>
          <w:noProof/>
          <w:szCs w:val="24"/>
        </w:rPr>
        <w:t>.</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Jang, K. and Baek, Y. M. (2019) </w:t>
      </w:r>
      <w:r w:rsidR="00824C65">
        <w:rPr>
          <w:noProof/>
          <w:szCs w:val="24"/>
        </w:rPr>
        <w:t>'</w:t>
      </w:r>
      <w:r w:rsidRPr="00682B71">
        <w:rPr>
          <w:noProof/>
          <w:szCs w:val="24"/>
        </w:rPr>
        <w:t>When information from Public health officials is untrustworthy: The use of online news, interpersonal networks, and social media during the MERS outbreak in South Korea</w:t>
      </w:r>
      <w:r w:rsidR="00824C65">
        <w:rPr>
          <w:noProof/>
          <w:szCs w:val="24"/>
        </w:rPr>
        <w:t>'</w:t>
      </w:r>
      <w:r w:rsidRPr="00682B71">
        <w:rPr>
          <w:noProof/>
          <w:szCs w:val="24"/>
        </w:rPr>
        <w:t xml:space="preserve">, </w:t>
      </w:r>
      <w:r w:rsidRPr="00682B71">
        <w:rPr>
          <w:i/>
          <w:iCs/>
          <w:noProof/>
          <w:szCs w:val="24"/>
        </w:rPr>
        <w:t>Health Communication</w:t>
      </w:r>
      <w:r w:rsidRPr="00682B71">
        <w:rPr>
          <w:noProof/>
          <w:szCs w:val="24"/>
        </w:rPr>
        <w:t>. Routledge, 34(9), pp. 991–998. doi: 10.1080/10410236.2018.1449552.</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Johns Hopkins Center for Health Security (2020) </w:t>
      </w:r>
      <w:r w:rsidRPr="00682B71">
        <w:rPr>
          <w:i/>
          <w:iCs/>
          <w:noProof/>
          <w:szCs w:val="24"/>
        </w:rPr>
        <w:t>2019 Global Health Security Index</w:t>
      </w:r>
      <w:r w:rsidRPr="00682B71">
        <w:rPr>
          <w:noProof/>
          <w:szCs w:val="24"/>
        </w:rPr>
        <w:t>. Available at: https://www.ghsindex.org/ (Accessed: 12 December 2020).</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Le, H. T. </w:t>
      </w:r>
      <w:r w:rsidRPr="00682B71">
        <w:rPr>
          <w:i/>
          <w:iCs/>
          <w:noProof/>
          <w:szCs w:val="24"/>
        </w:rPr>
        <w:t>et al.</w:t>
      </w:r>
      <w:r w:rsidRPr="00682B71">
        <w:rPr>
          <w:noProof/>
          <w:szCs w:val="24"/>
        </w:rPr>
        <w:t xml:space="preserve"> (2020) </w:t>
      </w:r>
      <w:r w:rsidR="00824C65">
        <w:rPr>
          <w:noProof/>
          <w:szCs w:val="24"/>
        </w:rPr>
        <w:t>'</w:t>
      </w:r>
      <w:r w:rsidRPr="00682B71">
        <w:rPr>
          <w:noProof/>
          <w:szCs w:val="24"/>
        </w:rPr>
        <w:t>Demand for health information on COVID-19 among Vietnamese</w:t>
      </w:r>
      <w:r w:rsidR="00824C65">
        <w:rPr>
          <w:noProof/>
          <w:szCs w:val="24"/>
        </w:rPr>
        <w:t>'</w:t>
      </w:r>
      <w:r w:rsidRPr="00682B71">
        <w:rPr>
          <w:noProof/>
          <w:szCs w:val="24"/>
        </w:rPr>
        <w:t xml:space="preserve">, </w:t>
      </w:r>
      <w:r w:rsidRPr="00682B71">
        <w:rPr>
          <w:i/>
          <w:iCs/>
          <w:noProof/>
          <w:szCs w:val="24"/>
        </w:rPr>
        <w:t>International Journal of Environmental Research and Public Health</w:t>
      </w:r>
      <w:r w:rsidRPr="00682B71">
        <w:rPr>
          <w:noProof/>
          <w:szCs w:val="24"/>
        </w:rPr>
        <w:t>, 17(12), pp. 1–12. doi: 10.3390/ijerph17124377.</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Le, X. T. T. </w:t>
      </w:r>
      <w:r w:rsidRPr="00682B71">
        <w:rPr>
          <w:i/>
          <w:iCs/>
          <w:noProof/>
          <w:szCs w:val="24"/>
        </w:rPr>
        <w:t>et al.</w:t>
      </w:r>
      <w:r w:rsidRPr="00682B71">
        <w:rPr>
          <w:noProof/>
          <w:szCs w:val="24"/>
        </w:rPr>
        <w:t xml:space="preserve"> (2020) </w:t>
      </w:r>
      <w:r w:rsidR="00824C65">
        <w:rPr>
          <w:noProof/>
          <w:szCs w:val="24"/>
        </w:rPr>
        <w:t>'</w:t>
      </w:r>
      <w:r w:rsidRPr="00682B71">
        <w:rPr>
          <w:noProof/>
          <w:szCs w:val="24"/>
        </w:rPr>
        <w:t>Evaluating the psychological impacts related to COVID-19 of Vietnamese people under the first nationwide Partial lockdown in Vietnam</w:t>
      </w:r>
      <w:r w:rsidR="00824C65">
        <w:rPr>
          <w:noProof/>
          <w:szCs w:val="24"/>
        </w:rPr>
        <w:t>'</w:t>
      </w:r>
      <w:r w:rsidRPr="00682B71">
        <w:rPr>
          <w:noProof/>
          <w:szCs w:val="24"/>
        </w:rPr>
        <w:t xml:space="preserve">, </w:t>
      </w:r>
      <w:r w:rsidRPr="00682B71">
        <w:rPr>
          <w:i/>
          <w:iCs/>
          <w:noProof/>
          <w:szCs w:val="24"/>
        </w:rPr>
        <w:t>Frontiers in Psychiatry</w:t>
      </w:r>
      <w:r w:rsidRPr="00682B71">
        <w:rPr>
          <w:noProof/>
          <w:szCs w:val="24"/>
        </w:rPr>
        <w:t>, 11(September), pp. 1–8. doi: 10.3389/fpsyt.2020.00824.</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Martin, S. (2017) </w:t>
      </w:r>
      <w:r w:rsidR="00824C65">
        <w:rPr>
          <w:noProof/>
          <w:szCs w:val="24"/>
        </w:rPr>
        <w:t>'</w:t>
      </w:r>
      <w:r w:rsidRPr="00682B71">
        <w:rPr>
          <w:noProof/>
          <w:szCs w:val="24"/>
        </w:rPr>
        <w:t xml:space="preserve">Word-of-mouth in the health care sector: a literature analysis of the current </w:t>
      </w:r>
      <w:r w:rsidRPr="00682B71">
        <w:rPr>
          <w:noProof/>
          <w:szCs w:val="24"/>
        </w:rPr>
        <w:lastRenderedPageBreak/>
        <w:t>state of research and future perspectives</w:t>
      </w:r>
      <w:r w:rsidR="00824C65">
        <w:rPr>
          <w:noProof/>
          <w:szCs w:val="24"/>
        </w:rPr>
        <w:t>'</w:t>
      </w:r>
      <w:r w:rsidRPr="00682B71">
        <w:rPr>
          <w:noProof/>
          <w:szCs w:val="24"/>
        </w:rPr>
        <w:t xml:space="preserve">, </w:t>
      </w:r>
      <w:r w:rsidRPr="00682B71">
        <w:rPr>
          <w:i/>
          <w:iCs/>
          <w:noProof/>
          <w:szCs w:val="24"/>
        </w:rPr>
        <w:t>International Review on Public and Nonprofit Marketing</w:t>
      </w:r>
      <w:r w:rsidRPr="00682B71">
        <w:rPr>
          <w:noProof/>
          <w:szCs w:val="24"/>
        </w:rPr>
        <w:t>, 14(1), pp. 35–56. doi: 10.1007/s12208-016-0154-y.</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McGuire, W. J. (1989) </w:t>
      </w:r>
      <w:r w:rsidR="00824C65">
        <w:rPr>
          <w:noProof/>
          <w:szCs w:val="24"/>
        </w:rPr>
        <w:t>'</w:t>
      </w:r>
      <w:r w:rsidRPr="00682B71">
        <w:rPr>
          <w:noProof/>
          <w:szCs w:val="24"/>
        </w:rPr>
        <w:t>Theoretical foundations of campaigns</w:t>
      </w:r>
      <w:r w:rsidR="00824C65">
        <w:rPr>
          <w:noProof/>
          <w:szCs w:val="24"/>
        </w:rPr>
        <w:t>'</w:t>
      </w:r>
      <w:r w:rsidRPr="00682B71">
        <w:rPr>
          <w:noProof/>
          <w:szCs w:val="24"/>
        </w:rPr>
        <w:t xml:space="preserve">, </w:t>
      </w:r>
      <w:r w:rsidRPr="00682B71">
        <w:rPr>
          <w:i/>
          <w:iCs/>
          <w:noProof/>
          <w:szCs w:val="24"/>
        </w:rPr>
        <w:t>Public communication campaigns</w:t>
      </w:r>
      <w:r w:rsidRPr="00682B71">
        <w:rPr>
          <w:noProof/>
          <w:szCs w:val="24"/>
        </w:rPr>
        <w:t>, 2, pp. 43–65.</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Mheidly, N. and Fares, J. (2020) </w:t>
      </w:r>
      <w:r w:rsidR="00824C65">
        <w:rPr>
          <w:noProof/>
          <w:szCs w:val="24"/>
        </w:rPr>
        <w:t>'</w:t>
      </w:r>
      <w:r w:rsidRPr="00682B71">
        <w:rPr>
          <w:noProof/>
          <w:szCs w:val="24"/>
        </w:rPr>
        <w:t>Leveraging media and health communication strategies to overcome the COVID-19 infodemic</w:t>
      </w:r>
      <w:r w:rsidR="00824C65">
        <w:rPr>
          <w:noProof/>
          <w:szCs w:val="24"/>
        </w:rPr>
        <w:t>'</w:t>
      </w:r>
      <w:r w:rsidRPr="00682B71">
        <w:rPr>
          <w:noProof/>
          <w:szCs w:val="24"/>
        </w:rPr>
        <w:t xml:space="preserve">, </w:t>
      </w:r>
      <w:r w:rsidRPr="00682B71">
        <w:rPr>
          <w:i/>
          <w:iCs/>
          <w:noProof/>
          <w:szCs w:val="24"/>
        </w:rPr>
        <w:t>Journal of Public Health Policy</w:t>
      </w:r>
      <w:r w:rsidRPr="00682B71">
        <w:rPr>
          <w:noProof/>
          <w:szCs w:val="24"/>
        </w:rPr>
        <w:t>. Palgrave Macmillan UK, 41(4), pp. 410–420. doi: 10.1057/s41271-020-00247-w.</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Mohamed-Azzam Zakout, Y. </w:t>
      </w:r>
      <w:r w:rsidRPr="00682B71">
        <w:rPr>
          <w:i/>
          <w:iCs/>
          <w:noProof/>
          <w:szCs w:val="24"/>
        </w:rPr>
        <w:t>et al.</w:t>
      </w:r>
      <w:r w:rsidRPr="00682B71">
        <w:rPr>
          <w:noProof/>
          <w:szCs w:val="24"/>
        </w:rPr>
        <w:t xml:space="preserve"> (2020) </w:t>
      </w:r>
      <w:r w:rsidR="00824C65">
        <w:rPr>
          <w:noProof/>
          <w:szCs w:val="24"/>
        </w:rPr>
        <w:t>'</w:t>
      </w:r>
      <w:r w:rsidRPr="00682B71">
        <w:rPr>
          <w:noProof/>
          <w:szCs w:val="24"/>
        </w:rPr>
        <w:t>The magnitude of COVID-19 related stress, anxiety and depression associated with intense mass media coverage in Saudi Arabi</w:t>
      </w:r>
      <w:r w:rsidR="00824C65">
        <w:rPr>
          <w:noProof/>
          <w:szCs w:val="24"/>
        </w:rPr>
        <w:t>'</w:t>
      </w:r>
      <w:r w:rsidRPr="00682B71">
        <w:rPr>
          <w:noProof/>
          <w:szCs w:val="24"/>
        </w:rPr>
        <w:t xml:space="preserve">, </w:t>
      </w:r>
      <w:r w:rsidRPr="00682B71">
        <w:rPr>
          <w:i/>
          <w:iCs/>
          <w:noProof/>
          <w:szCs w:val="24"/>
        </w:rPr>
        <w:t>AIMS Public Health</w:t>
      </w:r>
      <w:r w:rsidRPr="00682B71">
        <w:rPr>
          <w:noProof/>
          <w:szCs w:val="24"/>
        </w:rPr>
        <w:t>, 7(3), pp. 664–678. doi: 10.3934/publichealth.2020052.</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Neuhauser, L. and Kreps, G. L. (2003) </w:t>
      </w:r>
      <w:r w:rsidR="00824C65">
        <w:rPr>
          <w:noProof/>
          <w:szCs w:val="24"/>
        </w:rPr>
        <w:t>'</w:t>
      </w:r>
      <w:r w:rsidRPr="00682B71">
        <w:rPr>
          <w:noProof/>
          <w:szCs w:val="24"/>
        </w:rPr>
        <w:t>Rethinking Communication in the E-health Era</w:t>
      </w:r>
      <w:r w:rsidR="00824C65">
        <w:rPr>
          <w:noProof/>
          <w:szCs w:val="24"/>
        </w:rPr>
        <w:t>'</w:t>
      </w:r>
      <w:r w:rsidRPr="00682B71">
        <w:rPr>
          <w:noProof/>
          <w:szCs w:val="24"/>
        </w:rPr>
        <w:t xml:space="preserve">, </w:t>
      </w:r>
      <w:r w:rsidRPr="00682B71">
        <w:rPr>
          <w:i/>
          <w:iCs/>
          <w:noProof/>
          <w:szCs w:val="24"/>
        </w:rPr>
        <w:t>Journal of Health Psychology</w:t>
      </w:r>
      <w:r w:rsidRPr="00682B71">
        <w:rPr>
          <w:noProof/>
          <w:szCs w:val="24"/>
        </w:rPr>
        <w:t>.</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824C65">
        <w:rPr>
          <w:noProof/>
          <w:szCs w:val="24"/>
          <w:lang w:val="fr-BE"/>
        </w:rPr>
        <w:t xml:space="preserve">Nguyen, N. P. T. </w:t>
      </w:r>
      <w:r w:rsidRPr="00824C65">
        <w:rPr>
          <w:i/>
          <w:iCs/>
          <w:noProof/>
          <w:szCs w:val="24"/>
          <w:lang w:val="fr-BE"/>
        </w:rPr>
        <w:t>et al.</w:t>
      </w:r>
      <w:r w:rsidRPr="00824C65">
        <w:rPr>
          <w:noProof/>
          <w:szCs w:val="24"/>
          <w:lang w:val="fr-BE"/>
        </w:rPr>
        <w:t xml:space="preserve"> </w:t>
      </w:r>
      <w:r w:rsidRPr="00682B71">
        <w:rPr>
          <w:noProof/>
          <w:szCs w:val="24"/>
        </w:rPr>
        <w:t xml:space="preserve">(2020) </w:t>
      </w:r>
      <w:r w:rsidR="00824C65">
        <w:rPr>
          <w:noProof/>
          <w:szCs w:val="24"/>
        </w:rPr>
        <w:t>'</w:t>
      </w:r>
      <w:r w:rsidRPr="00682B71">
        <w:rPr>
          <w:noProof/>
          <w:szCs w:val="24"/>
        </w:rPr>
        <w:t>Preventive behavior of Vietnamese people in response to the COVID-19 pandemic</w:t>
      </w:r>
      <w:r w:rsidR="00824C65">
        <w:rPr>
          <w:noProof/>
          <w:szCs w:val="24"/>
        </w:rPr>
        <w:t>'</w:t>
      </w:r>
      <w:r w:rsidRPr="00682B71">
        <w:rPr>
          <w:noProof/>
          <w:szCs w:val="24"/>
        </w:rPr>
        <w:t xml:space="preserve">, </w:t>
      </w:r>
      <w:r w:rsidRPr="00682B71">
        <w:rPr>
          <w:i/>
          <w:iCs/>
          <w:noProof/>
          <w:szCs w:val="24"/>
        </w:rPr>
        <w:t>PLoS ONE</w:t>
      </w:r>
      <w:r w:rsidRPr="00682B71">
        <w:rPr>
          <w:noProof/>
          <w:szCs w:val="24"/>
        </w:rPr>
        <w:t>, 15(9 September), pp. 1–11. doi: 10.1371/journal.pone.0238830.</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Paek, H. J. and Hove, T. (2020) </w:t>
      </w:r>
      <w:r w:rsidR="00824C65">
        <w:rPr>
          <w:noProof/>
          <w:szCs w:val="24"/>
        </w:rPr>
        <w:t>'</w:t>
      </w:r>
      <w:r w:rsidRPr="00682B71">
        <w:rPr>
          <w:noProof/>
          <w:szCs w:val="24"/>
        </w:rPr>
        <w:t>Communicating uncertainties during the COVID-19 outbreak</w:t>
      </w:r>
      <w:r w:rsidR="00824C65">
        <w:rPr>
          <w:noProof/>
          <w:szCs w:val="24"/>
        </w:rPr>
        <w:t>'</w:t>
      </w:r>
      <w:r w:rsidRPr="00682B71">
        <w:rPr>
          <w:noProof/>
          <w:szCs w:val="24"/>
        </w:rPr>
        <w:t xml:space="preserve">, </w:t>
      </w:r>
      <w:r w:rsidRPr="00682B71">
        <w:rPr>
          <w:i/>
          <w:iCs/>
          <w:noProof/>
          <w:szCs w:val="24"/>
        </w:rPr>
        <w:t>Health Communication</w:t>
      </w:r>
      <w:r w:rsidRPr="00682B71">
        <w:rPr>
          <w:noProof/>
          <w:szCs w:val="24"/>
        </w:rPr>
        <w:t>. Routledge, 35(14), pp. 1729–1731. doi: 10.1080/10410236.2020.1838092.</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Park, S., Boatwright, B. and Johnson Avery, E. (2019) </w:t>
      </w:r>
      <w:r w:rsidR="00824C65">
        <w:rPr>
          <w:noProof/>
          <w:szCs w:val="24"/>
        </w:rPr>
        <w:t>'</w:t>
      </w:r>
      <w:r w:rsidRPr="00682B71">
        <w:rPr>
          <w:noProof/>
          <w:szCs w:val="24"/>
        </w:rPr>
        <w:t>Information channel preference in health crisis: Exploring the roles of perceived risk, preparedness, knowledge, and intent to follow directives</w:t>
      </w:r>
      <w:r w:rsidR="00824C65">
        <w:rPr>
          <w:noProof/>
          <w:szCs w:val="24"/>
        </w:rPr>
        <w:t>'</w:t>
      </w:r>
      <w:r w:rsidRPr="00682B71">
        <w:rPr>
          <w:noProof/>
          <w:szCs w:val="24"/>
        </w:rPr>
        <w:t xml:space="preserve">, </w:t>
      </w:r>
      <w:r w:rsidRPr="00682B71">
        <w:rPr>
          <w:i/>
          <w:iCs/>
          <w:noProof/>
          <w:szCs w:val="24"/>
        </w:rPr>
        <w:t>Public Relations Review</w:t>
      </w:r>
      <w:r w:rsidRPr="00682B71">
        <w:rPr>
          <w:noProof/>
          <w:szCs w:val="24"/>
        </w:rPr>
        <w:t>. Elsevier, 45(5), p. 101794. doi: 10.1016/j.pubrev.2019.05.015.</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Pinkleton, B. E. and Austin, E. W. (2002) </w:t>
      </w:r>
      <w:r w:rsidR="00824C65">
        <w:rPr>
          <w:noProof/>
          <w:szCs w:val="24"/>
        </w:rPr>
        <w:t>'</w:t>
      </w:r>
      <w:r w:rsidRPr="00682B71">
        <w:rPr>
          <w:noProof/>
          <w:szCs w:val="24"/>
        </w:rPr>
        <w:t>Exploring relationships among media use frequency, perceived media importance, and media satisfaction in political disaffection and efficacy</w:t>
      </w:r>
      <w:r w:rsidR="00824C65">
        <w:rPr>
          <w:noProof/>
          <w:szCs w:val="24"/>
        </w:rPr>
        <w:t>'</w:t>
      </w:r>
      <w:r w:rsidRPr="00682B71">
        <w:rPr>
          <w:noProof/>
          <w:szCs w:val="24"/>
        </w:rPr>
        <w:t xml:space="preserve">, </w:t>
      </w:r>
      <w:r w:rsidRPr="00682B71">
        <w:rPr>
          <w:i/>
          <w:iCs/>
          <w:noProof/>
          <w:szCs w:val="24"/>
        </w:rPr>
        <w:t>Mass Communication and Society</w:t>
      </w:r>
      <w:r w:rsidRPr="00682B71">
        <w:rPr>
          <w:noProof/>
          <w:szCs w:val="24"/>
        </w:rPr>
        <w:t>, 5(2), pp. 207–228. doi: 10.1207/s15327825mcs0502_6.</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Ratzan, S. C., Sommariva, S. and Rauh, L. (2020) </w:t>
      </w:r>
      <w:r w:rsidR="00824C65">
        <w:rPr>
          <w:noProof/>
          <w:szCs w:val="24"/>
        </w:rPr>
        <w:t>'</w:t>
      </w:r>
      <w:r w:rsidRPr="00682B71">
        <w:rPr>
          <w:noProof/>
          <w:szCs w:val="24"/>
        </w:rPr>
        <w:t>Enhancing global health communication during a crisis: Lessons from the COVID-19 pandemic</w:t>
      </w:r>
      <w:r w:rsidR="00824C65">
        <w:rPr>
          <w:noProof/>
          <w:szCs w:val="24"/>
        </w:rPr>
        <w:t>'</w:t>
      </w:r>
      <w:r w:rsidRPr="00682B71">
        <w:rPr>
          <w:noProof/>
          <w:szCs w:val="24"/>
        </w:rPr>
        <w:t xml:space="preserve">, </w:t>
      </w:r>
      <w:r w:rsidRPr="00682B71">
        <w:rPr>
          <w:i/>
          <w:iCs/>
          <w:noProof/>
          <w:szCs w:val="24"/>
        </w:rPr>
        <w:t>Public Health Research and Practice</w:t>
      </w:r>
      <w:r w:rsidRPr="00682B71">
        <w:rPr>
          <w:noProof/>
          <w:szCs w:val="24"/>
        </w:rPr>
        <w:t>, 30(2). doi: 10.17061/phrp3022010.</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Rimal, R. N. and Lapinski, M. K. (2009) </w:t>
      </w:r>
      <w:r w:rsidR="00824C65">
        <w:rPr>
          <w:noProof/>
          <w:szCs w:val="24"/>
        </w:rPr>
        <w:t>'</w:t>
      </w:r>
      <w:r w:rsidRPr="00682B71">
        <w:rPr>
          <w:noProof/>
          <w:szCs w:val="24"/>
        </w:rPr>
        <w:t>Why health communication is important in public health</w:t>
      </w:r>
      <w:r w:rsidR="00824C65">
        <w:rPr>
          <w:noProof/>
          <w:szCs w:val="24"/>
        </w:rPr>
        <w:t>'</w:t>
      </w:r>
      <w:r w:rsidRPr="00682B71">
        <w:rPr>
          <w:noProof/>
          <w:szCs w:val="24"/>
        </w:rPr>
        <w:t xml:space="preserve">, </w:t>
      </w:r>
      <w:r w:rsidRPr="00682B71">
        <w:rPr>
          <w:i/>
          <w:iCs/>
          <w:noProof/>
          <w:szCs w:val="24"/>
        </w:rPr>
        <w:t>Bulletin of the World Health Organization</w:t>
      </w:r>
      <w:r w:rsidRPr="00682B71">
        <w:rPr>
          <w:noProof/>
          <w:szCs w:val="24"/>
        </w:rPr>
        <w:t>, p. 247. doi: 10.2471/BLT.08.056713.</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Romantan, A. </w:t>
      </w:r>
      <w:r w:rsidRPr="00682B71">
        <w:rPr>
          <w:i/>
          <w:iCs/>
          <w:noProof/>
          <w:szCs w:val="24"/>
        </w:rPr>
        <w:t>et al.</w:t>
      </w:r>
      <w:r w:rsidRPr="00682B71">
        <w:rPr>
          <w:noProof/>
          <w:szCs w:val="24"/>
        </w:rPr>
        <w:t xml:space="preserve"> (2008) </w:t>
      </w:r>
      <w:r w:rsidR="00824C65">
        <w:rPr>
          <w:noProof/>
          <w:szCs w:val="24"/>
        </w:rPr>
        <w:t>'</w:t>
      </w:r>
      <w:r w:rsidRPr="00682B71">
        <w:rPr>
          <w:noProof/>
          <w:szCs w:val="24"/>
        </w:rPr>
        <w:t>A comparative analysis of the performance of alternative measures of exposure</w:t>
      </w:r>
      <w:r w:rsidR="00824C65">
        <w:rPr>
          <w:noProof/>
          <w:szCs w:val="24"/>
        </w:rPr>
        <w:t>'</w:t>
      </w:r>
      <w:r w:rsidRPr="00682B71">
        <w:rPr>
          <w:noProof/>
          <w:szCs w:val="24"/>
        </w:rPr>
        <w:t xml:space="preserve">, </w:t>
      </w:r>
      <w:r w:rsidRPr="00682B71">
        <w:rPr>
          <w:i/>
          <w:iCs/>
          <w:noProof/>
          <w:szCs w:val="24"/>
        </w:rPr>
        <w:t>Communication Methods and Measures</w:t>
      </w:r>
      <w:r w:rsidRPr="00682B71">
        <w:rPr>
          <w:noProof/>
          <w:szCs w:val="24"/>
        </w:rPr>
        <w:t>, 2(1–2), pp. 80–99. doi: 10.1080/19312450802062539.</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Snyder, L. B. (2007) </w:t>
      </w:r>
      <w:r w:rsidR="00824C65">
        <w:rPr>
          <w:noProof/>
          <w:szCs w:val="24"/>
        </w:rPr>
        <w:t>'</w:t>
      </w:r>
      <w:r w:rsidRPr="00682B71">
        <w:rPr>
          <w:noProof/>
          <w:szCs w:val="24"/>
        </w:rPr>
        <w:t>Health communication campaigns and their impact on behavior</w:t>
      </w:r>
      <w:r w:rsidR="00824C65">
        <w:rPr>
          <w:noProof/>
          <w:szCs w:val="24"/>
        </w:rPr>
        <w:t>'</w:t>
      </w:r>
      <w:r w:rsidRPr="00682B71">
        <w:rPr>
          <w:noProof/>
          <w:szCs w:val="24"/>
        </w:rPr>
        <w:t xml:space="preserve">, </w:t>
      </w:r>
      <w:r w:rsidRPr="00682B71">
        <w:rPr>
          <w:i/>
          <w:iCs/>
          <w:noProof/>
          <w:szCs w:val="24"/>
        </w:rPr>
        <w:t>Journal of Nutrition Education and Behavior</w:t>
      </w:r>
      <w:r w:rsidRPr="00682B71">
        <w:rPr>
          <w:noProof/>
          <w:szCs w:val="24"/>
        </w:rPr>
        <w:t>, 39(2 SUPPL.). doi: 10.1016/j.jneb.2006.09.004.</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Sommariva, S. </w:t>
      </w:r>
      <w:r w:rsidRPr="00682B71">
        <w:rPr>
          <w:i/>
          <w:iCs/>
          <w:noProof/>
          <w:szCs w:val="24"/>
        </w:rPr>
        <w:t>et al.</w:t>
      </w:r>
      <w:r w:rsidRPr="00682B71">
        <w:rPr>
          <w:noProof/>
          <w:szCs w:val="24"/>
        </w:rPr>
        <w:t xml:space="preserve"> (2018) </w:t>
      </w:r>
      <w:r w:rsidR="00824C65">
        <w:rPr>
          <w:noProof/>
          <w:szCs w:val="24"/>
        </w:rPr>
        <w:t>'</w:t>
      </w:r>
      <w:r w:rsidRPr="00682B71">
        <w:rPr>
          <w:noProof/>
          <w:szCs w:val="24"/>
        </w:rPr>
        <w:t>Spreading the (fake) news: Exploring health messages on social media and the implications for health professionals using a case study</w:t>
      </w:r>
      <w:r w:rsidR="00824C65">
        <w:rPr>
          <w:noProof/>
          <w:szCs w:val="24"/>
        </w:rPr>
        <w:t>'</w:t>
      </w:r>
      <w:r w:rsidRPr="00682B71">
        <w:rPr>
          <w:noProof/>
          <w:szCs w:val="24"/>
        </w:rPr>
        <w:t xml:space="preserve">, </w:t>
      </w:r>
      <w:r w:rsidRPr="00682B71">
        <w:rPr>
          <w:i/>
          <w:iCs/>
          <w:noProof/>
          <w:szCs w:val="24"/>
        </w:rPr>
        <w:t>American Journal of Health Education</w:t>
      </w:r>
      <w:r w:rsidRPr="00682B71">
        <w:rPr>
          <w:noProof/>
          <w:szCs w:val="24"/>
        </w:rPr>
        <w:t>. Routledge, 49(4), pp. 246–255. doi: 10.1080/19325037.2018.1473178.</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Stead, M. </w:t>
      </w:r>
      <w:r w:rsidRPr="00682B71">
        <w:rPr>
          <w:i/>
          <w:iCs/>
          <w:noProof/>
          <w:szCs w:val="24"/>
        </w:rPr>
        <w:t>et al.</w:t>
      </w:r>
      <w:r w:rsidRPr="00682B71">
        <w:rPr>
          <w:noProof/>
          <w:szCs w:val="24"/>
        </w:rPr>
        <w:t xml:space="preserve"> (2019) </w:t>
      </w:r>
      <w:r w:rsidR="00824C65">
        <w:rPr>
          <w:noProof/>
          <w:szCs w:val="24"/>
        </w:rPr>
        <w:t>'</w:t>
      </w:r>
      <w:r w:rsidRPr="00682B71">
        <w:rPr>
          <w:noProof/>
          <w:szCs w:val="24"/>
        </w:rPr>
        <w:t>Mass media to communicate public health messages in six health topic areas: a systematic review and other reviews of the evidence</w:t>
      </w:r>
      <w:r w:rsidR="00824C65">
        <w:rPr>
          <w:noProof/>
          <w:szCs w:val="24"/>
        </w:rPr>
        <w:t>'</w:t>
      </w:r>
      <w:r w:rsidRPr="00682B71">
        <w:rPr>
          <w:noProof/>
          <w:szCs w:val="24"/>
        </w:rPr>
        <w:t xml:space="preserve">, </w:t>
      </w:r>
      <w:r w:rsidRPr="00682B71">
        <w:rPr>
          <w:i/>
          <w:iCs/>
          <w:noProof/>
          <w:szCs w:val="24"/>
        </w:rPr>
        <w:t>Public Health Research</w:t>
      </w:r>
      <w:r w:rsidRPr="00682B71">
        <w:rPr>
          <w:noProof/>
          <w:szCs w:val="24"/>
        </w:rPr>
        <w:t>, 7(8), pp. 1–206. doi: 10.3310/phr07080.</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Stroud, N. J. (2014) </w:t>
      </w:r>
      <w:r w:rsidR="00824C65">
        <w:rPr>
          <w:noProof/>
          <w:szCs w:val="24"/>
        </w:rPr>
        <w:t>'</w:t>
      </w:r>
      <w:r w:rsidRPr="00682B71">
        <w:rPr>
          <w:noProof/>
          <w:szCs w:val="24"/>
        </w:rPr>
        <w:t>Selective exposure theories</w:t>
      </w:r>
      <w:r w:rsidR="00824C65">
        <w:rPr>
          <w:noProof/>
          <w:szCs w:val="24"/>
        </w:rPr>
        <w:t>'</w:t>
      </w:r>
      <w:r w:rsidRPr="00682B71">
        <w:rPr>
          <w:noProof/>
          <w:szCs w:val="24"/>
        </w:rPr>
        <w:t xml:space="preserve">, </w:t>
      </w:r>
      <w:r w:rsidRPr="00682B71">
        <w:rPr>
          <w:i/>
          <w:iCs/>
          <w:noProof/>
          <w:szCs w:val="24"/>
        </w:rPr>
        <w:t xml:space="preserve">The Oxford Handbook of Political </w:t>
      </w:r>
      <w:r w:rsidRPr="00682B71">
        <w:rPr>
          <w:i/>
          <w:iCs/>
          <w:noProof/>
          <w:szCs w:val="24"/>
        </w:rPr>
        <w:lastRenderedPageBreak/>
        <w:t>Communication</w:t>
      </w:r>
      <w:r w:rsidRPr="00682B71">
        <w:rPr>
          <w:noProof/>
          <w:szCs w:val="24"/>
        </w:rPr>
        <w:t>, (July), pp. 1–21. doi: 10.1093/oxfordhb/9780199793471.013.009.</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Tam, L. T. </w:t>
      </w:r>
      <w:r w:rsidRPr="00682B71">
        <w:rPr>
          <w:i/>
          <w:iCs/>
          <w:noProof/>
          <w:szCs w:val="24"/>
        </w:rPr>
        <w:t>et al.</w:t>
      </w:r>
      <w:r w:rsidRPr="00682B71">
        <w:rPr>
          <w:noProof/>
          <w:szCs w:val="24"/>
        </w:rPr>
        <w:t xml:space="preserve"> (2021) </w:t>
      </w:r>
      <w:r w:rsidR="00824C65">
        <w:rPr>
          <w:noProof/>
          <w:szCs w:val="24"/>
        </w:rPr>
        <w:t>'</w:t>
      </w:r>
      <w:r w:rsidRPr="00682B71">
        <w:rPr>
          <w:noProof/>
          <w:szCs w:val="24"/>
        </w:rPr>
        <w:t>Receptivity of governmental communication and its effectiveness during COVID-19 pandemic emergency in Vietnam: A qualitative study</w:t>
      </w:r>
      <w:r w:rsidR="00824C65">
        <w:rPr>
          <w:noProof/>
          <w:szCs w:val="24"/>
        </w:rPr>
        <w:t>'</w:t>
      </w:r>
      <w:r w:rsidRPr="00682B71">
        <w:rPr>
          <w:noProof/>
          <w:szCs w:val="24"/>
        </w:rPr>
        <w:t xml:space="preserve">, </w:t>
      </w:r>
      <w:r w:rsidRPr="00682B71">
        <w:rPr>
          <w:i/>
          <w:iCs/>
          <w:noProof/>
          <w:szCs w:val="24"/>
        </w:rPr>
        <w:t>Global Journal of Flexible Systems Management</w:t>
      </w:r>
      <w:r w:rsidRPr="00682B71">
        <w:rPr>
          <w:noProof/>
          <w:szCs w:val="24"/>
        </w:rPr>
        <w:t>. Springer India, 22(s1), pp. 45–64. doi: 10.1007/s40171-021-00269-7.</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Tang, L. and Zou, W. (2020) </w:t>
      </w:r>
      <w:r w:rsidR="00824C65">
        <w:rPr>
          <w:noProof/>
          <w:szCs w:val="24"/>
        </w:rPr>
        <w:t>'</w:t>
      </w:r>
      <w:r w:rsidRPr="00682B71">
        <w:rPr>
          <w:noProof/>
          <w:szCs w:val="24"/>
        </w:rPr>
        <w:t>Health information consumption under COVID-19 lockdown: An interview study of residents of Hubei Province, China</w:t>
      </w:r>
      <w:r w:rsidR="00824C65">
        <w:rPr>
          <w:noProof/>
          <w:szCs w:val="24"/>
        </w:rPr>
        <w:t>'</w:t>
      </w:r>
      <w:r w:rsidRPr="00682B71">
        <w:rPr>
          <w:noProof/>
          <w:szCs w:val="24"/>
        </w:rPr>
        <w:t xml:space="preserve">, </w:t>
      </w:r>
      <w:r w:rsidRPr="00682B71">
        <w:rPr>
          <w:i/>
          <w:iCs/>
          <w:noProof/>
          <w:szCs w:val="24"/>
        </w:rPr>
        <w:t>Health Communication</w:t>
      </w:r>
      <w:r w:rsidRPr="00682B71">
        <w:rPr>
          <w:noProof/>
          <w:szCs w:val="24"/>
        </w:rPr>
        <w:t>. Routledge, 36(1), pp. 74–80. doi: 10.1080/10410236.2020.1847447.</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Toda, M. </w:t>
      </w:r>
      <w:r w:rsidRPr="00682B71">
        <w:rPr>
          <w:i/>
          <w:iCs/>
          <w:noProof/>
          <w:szCs w:val="24"/>
        </w:rPr>
        <w:t>et al.</w:t>
      </w:r>
      <w:r w:rsidRPr="00682B71">
        <w:rPr>
          <w:noProof/>
          <w:szCs w:val="24"/>
        </w:rPr>
        <w:t xml:space="preserve"> (2016) </w:t>
      </w:r>
      <w:r w:rsidR="00824C65">
        <w:rPr>
          <w:noProof/>
          <w:szCs w:val="24"/>
        </w:rPr>
        <w:t>'</w:t>
      </w:r>
      <w:r w:rsidRPr="00682B71">
        <w:rPr>
          <w:noProof/>
          <w:szCs w:val="24"/>
        </w:rPr>
        <w:t>Effectiveness of a mobile short-message-service-based disease outbreak alert system in Kenya</w:t>
      </w:r>
      <w:r w:rsidR="00824C65">
        <w:rPr>
          <w:noProof/>
          <w:szCs w:val="24"/>
        </w:rPr>
        <w:t>'</w:t>
      </w:r>
      <w:r w:rsidRPr="00682B71">
        <w:rPr>
          <w:noProof/>
          <w:szCs w:val="24"/>
        </w:rPr>
        <w:t xml:space="preserve">, </w:t>
      </w:r>
      <w:r w:rsidRPr="00682B71">
        <w:rPr>
          <w:i/>
          <w:iCs/>
          <w:noProof/>
          <w:szCs w:val="24"/>
        </w:rPr>
        <w:t>Emerging Infectious Diseases</w:t>
      </w:r>
      <w:r w:rsidRPr="00682B71">
        <w:rPr>
          <w:noProof/>
          <w:szCs w:val="24"/>
        </w:rPr>
        <w:t>, 22(4), pp. 711–715. doi: 10.3201/eid2204.151459.</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824C65">
        <w:rPr>
          <w:noProof/>
          <w:szCs w:val="24"/>
          <w:lang w:val="fr-BE"/>
        </w:rPr>
        <w:t xml:space="preserve">Tran, T. P. T. </w:t>
      </w:r>
      <w:r w:rsidRPr="00824C65">
        <w:rPr>
          <w:i/>
          <w:iCs/>
          <w:noProof/>
          <w:szCs w:val="24"/>
          <w:lang w:val="fr-BE"/>
        </w:rPr>
        <w:t>et al.</w:t>
      </w:r>
      <w:r w:rsidRPr="00824C65">
        <w:rPr>
          <w:noProof/>
          <w:szCs w:val="24"/>
          <w:lang w:val="fr-BE"/>
        </w:rPr>
        <w:t xml:space="preserve"> </w:t>
      </w:r>
      <w:r w:rsidRPr="00682B71">
        <w:rPr>
          <w:noProof/>
          <w:szCs w:val="24"/>
        </w:rPr>
        <w:t xml:space="preserve">(2020) </w:t>
      </w:r>
      <w:r w:rsidR="00824C65">
        <w:rPr>
          <w:noProof/>
          <w:szCs w:val="24"/>
        </w:rPr>
        <w:t>'</w:t>
      </w:r>
      <w:r w:rsidRPr="00682B71">
        <w:rPr>
          <w:noProof/>
          <w:szCs w:val="24"/>
        </w:rPr>
        <w:t>Rapid response to the COVID-19 pandemic: Vietnam government</w:t>
      </w:r>
      <w:r w:rsidR="00824C65">
        <w:rPr>
          <w:noProof/>
          <w:szCs w:val="24"/>
        </w:rPr>
        <w:t>'</w:t>
      </w:r>
      <w:r w:rsidRPr="00682B71">
        <w:rPr>
          <w:noProof/>
          <w:szCs w:val="24"/>
        </w:rPr>
        <w:t>s experience and preliminary success</w:t>
      </w:r>
      <w:r w:rsidR="00824C65">
        <w:rPr>
          <w:noProof/>
          <w:szCs w:val="24"/>
        </w:rPr>
        <w:t>'</w:t>
      </w:r>
      <w:r w:rsidRPr="00682B71">
        <w:rPr>
          <w:noProof/>
          <w:szCs w:val="24"/>
        </w:rPr>
        <w:t xml:space="preserve">, </w:t>
      </w:r>
      <w:r w:rsidRPr="00682B71">
        <w:rPr>
          <w:i/>
          <w:iCs/>
          <w:noProof/>
          <w:szCs w:val="24"/>
        </w:rPr>
        <w:t>Journal of global health</w:t>
      </w:r>
      <w:r w:rsidRPr="00682B71">
        <w:rPr>
          <w:noProof/>
          <w:szCs w:val="24"/>
        </w:rPr>
        <w:t>, 10(2), p. 020502. doi: 10.7189/jogh.10.020502.</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Walter, N. </w:t>
      </w:r>
      <w:r w:rsidRPr="00682B71">
        <w:rPr>
          <w:i/>
          <w:iCs/>
          <w:noProof/>
          <w:szCs w:val="24"/>
        </w:rPr>
        <w:t>et al.</w:t>
      </w:r>
      <w:r w:rsidRPr="00682B71">
        <w:rPr>
          <w:noProof/>
          <w:szCs w:val="24"/>
        </w:rPr>
        <w:t xml:space="preserve"> (2020) </w:t>
      </w:r>
      <w:r w:rsidR="00824C65">
        <w:rPr>
          <w:noProof/>
          <w:szCs w:val="24"/>
        </w:rPr>
        <w:t>'</w:t>
      </w:r>
      <w:r w:rsidRPr="00682B71">
        <w:rPr>
          <w:noProof/>
          <w:szCs w:val="24"/>
        </w:rPr>
        <w:t>Evaluating the impact of attempts to correct health misinformation on social media: A meta-analysis</w:t>
      </w:r>
      <w:r w:rsidR="00824C65">
        <w:rPr>
          <w:noProof/>
          <w:szCs w:val="24"/>
        </w:rPr>
        <w:t>'</w:t>
      </w:r>
      <w:r w:rsidRPr="00682B71">
        <w:rPr>
          <w:noProof/>
          <w:szCs w:val="24"/>
        </w:rPr>
        <w:t xml:space="preserve">, </w:t>
      </w:r>
      <w:r w:rsidRPr="00682B71">
        <w:rPr>
          <w:i/>
          <w:iCs/>
          <w:noProof/>
          <w:szCs w:val="24"/>
        </w:rPr>
        <w:t>Health Communication</w:t>
      </w:r>
      <w:r w:rsidRPr="00682B71">
        <w:rPr>
          <w:noProof/>
          <w:szCs w:val="24"/>
        </w:rPr>
        <w:t>. Routledge, 00(00), pp. 1–9. doi: 10.1080/10410236.2020.1794553.</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szCs w:val="24"/>
        </w:rPr>
      </w:pPr>
      <w:r w:rsidRPr="00682B71">
        <w:rPr>
          <w:noProof/>
          <w:szCs w:val="24"/>
        </w:rPr>
        <w:t xml:space="preserve">Wikipedia (2020) </w:t>
      </w:r>
      <w:r w:rsidRPr="00682B71">
        <w:rPr>
          <w:i/>
          <w:iCs/>
          <w:noProof/>
          <w:szCs w:val="24"/>
        </w:rPr>
        <w:t>Social and behavior change communication</w:t>
      </w:r>
      <w:r w:rsidRPr="00682B71">
        <w:rPr>
          <w:noProof/>
          <w:szCs w:val="24"/>
        </w:rPr>
        <w:t xml:space="preserve">, </w:t>
      </w:r>
      <w:r w:rsidRPr="00682B71">
        <w:rPr>
          <w:i/>
          <w:iCs/>
          <w:noProof/>
          <w:szCs w:val="24"/>
        </w:rPr>
        <w:t>Wikimedia Foundation</w:t>
      </w:r>
      <w:r w:rsidRPr="00682B71">
        <w:rPr>
          <w:noProof/>
          <w:szCs w:val="24"/>
        </w:rPr>
        <w:t>. Available at: https://en.wikipedia.org/wiki/Social_and_behavior_change_communication (Accessed: 11 October 2021).</w:t>
      </w:r>
    </w:p>
    <w:p w:rsidR="00682B71" w:rsidRPr="00682B71" w:rsidRDefault="00682B71" w:rsidP="00682B71">
      <w:pPr>
        <w:pStyle w:val="ListParagraph"/>
        <w:widowControl w:val="0"/>
        <w:numPr>
          <w:ilvl w:val="0"/>
          <w:numId w:val="24"/>
        </w:numPr>
        <w:tabs>
          <w:tab w:val="left" w:pos="1134"/>
        </w:tabs>
        <w:autoSpaceDE w:val="0"/>
        <w:autoSpaceDN w:val="0"/>
        <w:adjustRightInd w:val="0"/>
        <w:spacing w:before="0" w:after="0" w:line="360" w:lineRule="auto"/>
        <w:ind w:leftChars="0" w:left="0" w:firstLineChars="0" w:firstLine="567"/>
        <w:rPr>
          <w:noProof/>
        </w:rPr>
      </w:pPr>
      <w:r w:rsidRPr="00682B71">
        <w:rPr>
          <w:noProof/>
          <w:szCs w:val="24"/>
        </w:rPr>
        <w:t xml:space="preserve">Wright, K. B. (2020) </w:t>
      </w:r>
      <w:r w:rsidR="00824C65">
        <w:rPr>
          <w:noProof/>
          <w:szCs w:val="24"/>
        </w:rPr>
        <w:t>'</w:t>
      </w:r>
      <w:r w:rsidRPr="00682B71">
        <w:rPr>
          <w:noProof/>
          <w:szCs w:val="24"/>
        </w:rPr>
        <w:t>New Technologies and Health Communication</w:t>
      </w:r>
      <w:r w:rsidR="00824C65">
        <w:rPr>
          <w:noProof/>
          <w:szCs w:val="24"/>
        </w:rPr>
        <w:t>'</w:t>
      </w:r>
      <w:r w:rsidRPr="00682B71">
        <w:rPr>
          <w:noProof/>
          <w:szCs w:val="24"/>
        </w:rPr>
        <w:t xml:space="preserve">, </w:t>
      </w:r>
      <w:r w:rsidRPr="00682B71">
        <w:rPr>
          <w:i/>
          <w:iCs/>
          <w:noProof/>
          <w:szCs w:val="24"/>
        </w:rPr>
        <w:t>The Handbook of Applied Communication Research</w:t>
      </w:r>
      <w:r w:rsidRPr="00682B71">
        <w:rPr>
          <w:noProof/>
          <w:szCs w:val="24"/>
        </w:rPr>
        <w:t>, 2, pp. 863–878. doi: 10.1002/9781119399926.ch47.</w:t>
      </w:r>
    </w:p>
    <w:p w:rsidR="00682B71" w:rsidRPr="00664832" w:rsidRDefault="00682B71" w:rsidP="00682B71">
      <w:pPr>
        <w:pStyle w:val="Danhmctiliuthamkho"/>
        <w:tabs>
          <w:tab w:val="left" w:pos="1134"/>
        </w:tabs>
        <w:spacing w:before="0" w:after="0" w:line="360" w:lineRule="auto"/>
        <w:ind w:firstLine="567"/>
        <w:jc w:val="both"/>
        <w:rPr>
          <w:b w:val="0"/>
          <w:szCs w:val="24"/>
        </w:rPr>
      </w:pPr>
      <w:r>
        <w:rPr>
          <w:b w:val="0"/>
          <w:szCs w:val="24"/>
        </w:rPr>
        <w:fldChar w:fldCharType="end"/>
      </w:r>
    </w:p>
    <w:p w:rsidR="00EE2F3D" w:rsidRPr="00664832" w:rsidRDefault="00EE2F3D" w:rsidP="00682B71">
      <w:pPr>
        <w:pStyle w:val="Danhmctiliuthamkho"/>
        <w:tabs>
          <w:tab w:val="left" w:pos="1134"/>
        </w:tabs>
        <w:spacing w:before="0" w:after="0" w:line="360" w:lineRule="auto"/>
        <w:ind w:firstLine="567"/>
        <w:jc w:val="both"/>
        <w:rPr>
          <w:b w:val="0"/>
          <w:szCs w:val="24"/>
        </w:rPr>
      </w:pPr>
    </w:p>
    <w:sectPr w:rsidR="00EE2F3D" w:rsidRPr="00664832" w:rsidSect="001757BA">
      <w:headerReference w:type="even" r:id="rId9"/>
      <w:headerReference w:type="default" r:id="rId10"/>
      <w:footerReference w:type="even" r:id="rId11"/>
      <w:footerReference w:type="default" r:id="rId12"/>
      <w:pgSz w:w="11907" w:h="16839" w:code="9"/>
      <w:pgMar w:top="737" w:right="1134" w:bottom="1134" w:left="1134" w:header="567" w:footer="397" w:gutter="0"/>
      <w:pgNumType w:start="1"/>
      <w:cols w:space="720"/>
      <w:docGrid w:linePitch="382"/>
    </w:sectPr>
  </w:body>
</w:document>
</file>

<file path=word/customizations.xml><?xml version="1.0" encoding="utf-8"?>
<wne:tcg xmlns:r="http://schemas.openxmlformats.org/officeDocument/2006/relationships" xmlns:wne="http://schemas.microsoft.com/office/word/2006/wordml">
  <wne:keymaps>
    <wne:keymap wne:kcmPrimary="034E">
      <wne:acd wne:acdName="acd13"/>
    </wne:keymap>
    <wne:keymap wne:kcmPrimary="0430">
      <wne:acd wne:acdName="acd9"/>
    </wne:keymap>
    <wne:keymap wne:kcmPrimary="0431">
      <wne:acd wne:acdName="acd0"/>
    </wne:keymap>
    <wne:keymap wne:kcmPrimary="0432">
      <wne:acd wne:acdName="acd1"/>
    </wne:keymap>
    <wne:keymap wne:kcmPrimary="0433">
      <wne:acd wne:acdName="acd2"/>
    </wne:keymap>
    <wne:keymap wne:kcmPrimary="0434">
      <wne:acd wne:acdName="acd3"/>
    </wne:keymap>
    <wne:keymap wne:kcmPrimary="0435">
      <wne:acd wne:acdName="acd4"/>
    </wne:keymap>
    <wne:keymap wne:kcmPrimary="0436">
      <wne:acd wne:acdName="acd5"/>
    </wne:keymap>
    <wne:keymap wne:kcmPrimary="0437">
      <wne:acd wne:acdName="acd6"/>
    </wne:keymap>
    <wne:keymap wne:kcmPrimary="0438">
      <wne:acd wne:acdName="acd7"/>
    </wne:keymap>
    <wne:keymap wne:kcmPrimary="0439">
      <wne:acd wne:acdName="acd8"/>
    </wne:keymap>
    <wne:keymap wne:kcmPrimary="0442">
      <wne:acd wne:acdName="acd10"/>
    </wne:keymap>
    <wne:keymap wne:kcmPrimary="0444">
      <wne:acd wne:acdName="acd11"/>
    </wne:keymap>
    <wne:keymap wne:kcmPrimary="045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Manifest>
  </wne:toolbars>
  <wne:acds>
    <wne:acd wne:argValue="AgBAAFQAaQDqAHUAIAARAcEeIABUAGkAvx5uAGcAIABWAGkAxx50AA==" wne:acdName="acd0" wne:fciIndexBasedOn="0065"/>
    <wne:acd wne:argValue="AgBAAFQAaQDqAHUAIAARAcEeIABUAGkAvx5uAGcAIABBAG4AaAA=" wne:acdName="acd1" wne:fciIndexBasedOn="0065"/>
    <wne:acd wne:argValue="AgBAAFQA4QBjACAAZwBpAKMeIABiAOAAaQAgAGIA4QBvAA==" wne:acdName="acd2" wne:fciIndexBasedOn="0065"/>
    <wne:acd wne:argValue="AgBAABABoQFuACAAdgDLHiAAYwD0AG4AZwAgAHQA4QBjACAALQAgAEUAbQBhAGkAbAAgAHQA4QBj&#10;ACAAZwBpAKMe" wne:acdName="acd3" wne:fciIndexBasedOn="0065"/>
    <wne:acd wne:argValue="AgBAAFQA8wBtACAAdACvHnQAIAAtACAAQQBiAHMAdAByAGEAYwB0AA==" wne:acdName="acd4" wne:fciIndexBasedOn="0065"/>
    <wne:acd wne:argValue="AgBAAE4A2R5pACAAZAB1AG4AZwAgAFQA8wBtACAAdACvHnQAIAAtACAAQQBiAHMAdAByAGEAYwB0&#10;AA==" wne:acdName="acd5" wne:fciIndexBasedOn="0065"/>
    <wne:acd wne:argValue="AgBAACAAEAHBHiAAbQDlHmMAIAAoAEMApR5wACAAMQApAA==" wne:acdName="acd6" wne:fciIndexBasedOn="0065"/>
    <wne:acd wne:argValue="AgBAACAAEAHBHiAAbQDlHmMAIAAoAEMApR5wACAAMgApAA==" wne:acdName="acd7" wne:fciIndexBasedOn="0065"/>
    <wne:acd wne:argValue="AgBAACAAEAHBHiAAbQDlHmMAIAAoAEMApR5wACAAMwApAA==" wne:acdName="acd8" wne:fciIndexBasedOn="0065"/>
    <wne:acd wne:argValue="AgBAACAAEAHBHiAAbQDlHmMAIAAoAEMApR5wACAANAApAA==" wne:acdName="acd9" wne:fciIndexBasedOn="0065"/>
    <wne:acd wne:argValue="AgBAACAAQwBoAPoAIAB0AGgA7QBjAGgAIABCAKMebgBnACAAYgBpAMMedQAgAC0AIABIAOwAbgBo&#10;ACAAdgC9Hg==" wne:acdName="acd10" wne:fciIndexBasedOn="0065"/>
    <wne:acd wne:argValue="AgBAAEQAYQBuAGgAIABtAOUeYwAgAHQA4ABpACAAbABpAMcedQAgAHQAaABhAG0AIABrAGgAox5v&#10;AA==" wne:acdName="acd11" wne:fciIndexBasedOn="0065"/>
    <wne:acd wne:argValue="AgBAACAAVADgAGkAIABsAGkAxx51ACAAdABoAGEAbQAgAGsAaACjHm8AIAAoAG4A2R5pACAAZAB1&#10;AG4AZwApAA==" wne:acdName="acd12" wne:fciIndexBasedOn="0065"/>
    <wne:acd wne:argValue="AQAAAAAA" wne:acdName="acd13" wne:fciIndexBasedOn="0065"/>
  </wne:acd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1E0E" w:rsidRDefault="00E91E0E" w:rsidP="00E96470">
      <w:pPr>
        <w:spacing w:before="0" w:after="0" w:line="240" w:lineRule="auto"/>
      </w:pPr>
      <w:r>
        <w:separator/>
      </w:r>
    </w:p>
  </w:endnote>
  <w:endnote w:type="continuationSeparator" w:id="0">
    <w:p w:rsidR="00E91E0E" w:rsidRDefault="00E91E0E" w:rsidP="00E9647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Ntimes new roman">
    <w:charset w:val="00"/>
    <w:family w:val="swiss"/>
    <w:pitch w:val="variable"/>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Palatino">
    <w:altName w:val="Book Antiqu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0F65" w:rsidRPr="00884758" w:rsidRDefault="00D00F65">
    <w:pPr>
      <w:pStyle w:val="Footer"/>
      <w:rPr>
        <w:rFonts w:ascii="Arial" w:hAnsi="Arial" w:cs="Arial"/>
        <w:szCs w:val="20"/>
      </w:rPr>
    </w:pPr>
  </w:p>
  <w:p w:rsidR="00D00F65" w:rsidRDefault="00D00F6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3652642"/>
      <w:docPartObj>
        <w:docPartGallery w:val="Page Numbers (Bottom of Page)"/>
        <w:docPartUnique/>
      </w:docPartObj>
    </w:sdtPr>
    <w:sdtEndPr>
      <w:rPr>
        <w:noProof/>
        <w:sz w:val="20"/>
        <w:szCs w:val="20"/>
      </w:rPr>
    </w:sdtEndPr>
    <w:sdtContent>
      <w:p w:rsidR="00D00F65" w:rsidRPr="00833F17" w:rsidRDefault="00D00F65" w:rsidP="00833F17">
        <w:pPr>
          <w:pStyle w:val="Footer"/>
          <w:ind w:firstLine="0"/>
          <w:jc w:val="center"/>
          <w:rPr>
            <w:sz w:val="20"/>
            <w:szCs w:val="20"/>
          </w:rPr>
        </w:pPr>
        <w:r w:rsidRPr="00833F17">
          <w:rPr>
            <w:sz w:val="20"/>
            <w:szCs w:val="20"/>
          </w:rPr>
          <w:fldChar w:fldCharType="begin"/>
        </w:r>
        <w:r w:rsidRPr="00833F17">
          <w:rPr>
            <w:sz w:val="20"/>
            <w:szCs w:val="20"/>
          </w:rPr>
          <w:instrText xml:space="preserve"> PAGE   \* MERGEFORMAT </w:instrText>
        </w:r>
        <w:r w:rsidRPr="00833F17">
          <w:rPr>
            <w:sz w:val="20"/>
            <w:szCs w:val="20"/>
          </w:rPr>
          <w:fldChar w:fldCharType="separate"/>
        </w:r>
        <w:r w:rsidR="000F1DB6">
          <w:rPr>
            <w:noProof/>
            <w:sz w:val="20"/>
            <w:szCs w:val="20"/>
          </w:rPr>
          <w:t>7</w:t>
        </w:r>
        <w:r w:rsidRPr="00833F17">
          <w:rPr>
            <w:noProof/>
            <w:sz w:val="20"/>
            <w:szCs w:val="20"/>
          </w:rPr>
          <w:fldChar w:fldCharType="end"/>
        </w:r>
      </w:p>
    </w:sdtContent>
  </w:sdt>
  <w:p w:rsidR="00D00F65" w:rsidRDefault="00D00F65" w:rsidP="00884758">
    <w:pPr>
      <w:pStyle w:val="Footer"/>
      <w:ind w:firstLine="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1E0E" w:rsidRDefault="00E91E0E" w:rsidP="00E96470">
      <w:pPr>
        <w:spacing w:before="0" w:after="0" w:line="240" w:lineRule="auto"/>
      </w:pPr>
      <w:r>
        <w:separator/>
      </w:r>
    </w:p>
  </w:footnote>
  <w:footnote w:type="continuationSeparator" w:id="0">
    <w:p w:rsidR="00E91E0E" w:rsidRDefault="00E91E0E" w:rsidP="00E9647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0F65" w:rsidRPr="006237CE" w:rsidRDefault="00D00F65" w:rsidP="00C230F2">
    <w:pPr>
      <w:pStyle w:val="Header"/>
      <w:pBdr>
        <w:bottom w:val="thickThinSmallGap" w:sz="24" w:space="1" w:color="622423"/>
      </w:pBdr>
      <w:ind w:firstLine="0"/>
      <w:jc w:val="center"/>
      <w:rPr>
        <w:rFonts w:ascii="Arial" w:eastAsia="SimSun" w:hAnsi="Arial" w:cs="Arial"/>
        <w:i/>
        <w:szCs w:val="20"/>
      </w:rPr>
    </w:pPr>
    <w:r w:rsidRPr="006237CE">
      <w:rPr>
        <w:rFonts w:ascii="Arial" w:eastAsia="SimSun" w:hAnsi="Arial" w:cs="Arial"/>
        <w:i/>
        <w:szCs w:val="20"/>
      </w:rPr>
      <w:t xml:space="preserve">Hội Thảo Quốc Gia Khoa Học Quản Trị Và Kinh Doanh </w:t>
    </w:r>
    <w:r>
      <w:rPr>
        <w:rFonts w:ascii="Arial" w:eastAsia="SimSun" w:hAnsi="Arial" w:cs="Arial"/>
        <w:i/>
        <w:szCs w:val="20"/>
      </w:rPr>
      <w:t>(</w:t>
    </w:r>
    <w:r w:rsidRPr="006237CE">
      <w:rPr>
        <w:rFonts w:ascii="Arial" w:eastAsia="SimSun" w:hAnsi="Arial" w:cs="Arial"/>
        <w:i/>
        <w:szCs w:val="20"/>
      </w:rPr>
      <w:t>COMB</w:t>
    </w:r>
    <w:r>
      <w:rPr>
        <w:rFonts w:ascii="Arial" w:eastAsia="SimSun" w:hAnsi="Arial" w:cs="Arial"/>
        <w:i/>
        <w:szCs w:val="20"/>
      </w:rPr>
      <w:t>-2018)</w:t>
    </w:r>
    <w:r w:rsidRPr="006237CE">
      <w:rPr>
        <w:rFonts w:ascii="Arial" w:eastAsia="SimSun" w:hAnsi="Arial" w:cs="Arial"/>
        <w:i/>
        <w:szCs w:val="20"/>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0F65" w:rsidRPr="001057B6" w:rsidRDefault="00D00F65" w:rsidP="004920DC">
    <w:pPr>
      <w:pStyle w:val="Header"/>
      <w:pBdr>
        <w:bottom w:val="thickThinSmallGap" w:sz="24" w:space="1" w:color="622423"/>
      </w:pBdr>
      <w:spacing w:line="240" w:lineRule="auto"/>
      <w:ind w:firstLine="0"/>
      <w:jc w:val="center"/>
      <w:rPr>
        <w:rFonts w:eastAsia="SimSun"/>
        <w:i/>
        <w:sz w:val="21"/>
        <w:szCs w:val="21"/>
      </w:rPr>
    </w:pPr>
    <w:r>
      <w:rPr>
        <w:i/>
        <w:sz w:val="21"/>
        <w:szCs w:val="21"/>
      </w:rPr>
      <w:t>The International Conference o</w:t>
    </w:r>
    <w:r w:rsidRPr="001057B6">
      <w:rPr>
        <w:i/>
        <w:sz w:val="21"/>
        <w:szCs w:val="21"/>
      </w:rPr>
      <w:t xml:space="preserve">n Management </w:t>
    </w:r>
    <w:r>
      <w:rPr>
        <w:i/>
        <w:sz w:val="21"/>
        <w:szCs w:val="21"/>
      </w:rPr>
      <w:t>a</w:t>
    </w:r>
    <w:r w:rsidRPr="001057B6">
      <w:rPr>
        <w:i/>
        <w:sz w:val="21"/>
        <w:szCs w:val="21"/>
      </w:rPr>
      <w:t>nd Business</w:t>
    </w:r>
    <w:r>
      <w:rPr>
        <w:i/>
        <w:color w:val="000000"/>
        <w:sz w:val="21"/>
        <w:szCs w:val="21"/>
      </w:rPr>
      <w:t xml:space="preserve"> – COMB</w:t>
    </w:r>
    <w:r w:rsidRPr="001057B6">
      <w:rPr>
        <w:i/>
        <w:color w:val="000000"/>
        <w:sz w:val="21"/>
        <w:szCs w:val="21"/>
      </w:rPr>
      <w:t xml:space="preserve"> 20</w:t>
    </w:r>
    <w:r>
      <w:rPr>
        <w:i/>
        <w:color w:val="000000"/>
        <w:sz w:val="21"/>
        <w:szCs w:val="21"/>
      </w:rPr>
      <w:t>21</w:t>
    </w:r>
  </w:p>
  <w:p w:rsidR="00D00F65" w:rsidRPr="00C512E2" w:rsidRDefault="00D00F65" w:rsidP="00C512E2">
    <w:pPr>
      <w:pStyle w:val="Header"/>
      <w:pBdr>
        <w:bottom w:val="thickThinSmallGap" w:sz="24" w:space="1" w:color="622423"/>
      </w:pBdr>
      <w:spacing w:before="0" w:after="0" w:line="240" w:lineRule="auto"/>
      <w:ind w:firstLine="0"/>
      <w:rPr>
        <w:rFonts w:eastAsia="SimSun"/>
        <w:i/>
        <w:sz w:val="2"/>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C48A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AD72E7"/>
    <w:multiLevelType w:val="hybridMultilevel"/>
    <w:tmpl w:val="C1F08FF0"/>
    <w:lvl w:ilvl="0" w:tplc="04090001">
      <w:start w:val="1"/>
      <w:numFmt w:val="bullet"/>
      <w:lvlText w:val=""/>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2" w15:restartNumberingAfterBreak="0">
    <w:nsid w:val="0A963BA2"/>
    <w:multiLevelType w:val="hybridMultilevel"/>
    <w:tmpl w:val="F8986EF2"/>
    <w:lvl w:ilvl="0" w:tplc="E8F48524">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DD440F8"/>
    <w:multiLevelType w:val="multilevel"/>
    <w:tmpl w:val="54326250"/>
    <w:lvl w:ilvl="0">
      <w:start w:val="1"/>
      <w:numFmt w:val="decimal"/>
      <w:lvlText w:val="%1."/>
      <w:lvlJc w:val="left"/>
      <w:pPr>
        <w:ind w:left="360" w:hanging="360"/>
      </w:pPr>
      <w:rPr>
        <w:rFonts w:ascii="Times New Roman" w:hAnsi="Times New Roman" w:hint="default"/>
        <w:b/>
        <w:i w:val="0"/>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F927D67"/>
    <w:multiLevelType w:val="multilevel"/>
    <w:tmpl w:val="4900D8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DC5BAE"/>
    <w:multiLevelType w:val="hybridMultilevel"/>
    <w:tmpl w:val="83304096"/>
    <w:lvl w:ilvl="0" w:tplc="04090001">
      <w:start w:val="1"/>
      <w:numFmt w:val="bullet"/>
      <w:lvlText w:val=""/>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6" w15:restartNumberingAfterBreak="0">
    <w:nsid w:val="23970095"/>
    <w:multiLevelType w:val="hybridMultilevel"/>
    <w:tmpl w:val="6C00BEAC"/>
    <w:lvl w:ilvl="0" w:tplc="66426C66">
      <w:start w:val="1"/>
      <w:numFmt w:val="decimal"/>
      <w:lvlText w:val="[%1]"/>
      <w:lvlJc w:val="left"/>
      <w:pPr>
        <w:ind w:left="61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AD18AD"/>
    <w:multiLevelType w:val="hybridMultilevel"/>
    <w:tmpl w:val="A24CEF96"/>
    <w:lvl w:ilvl="0" w:tplc="66426C66">
      <w:start w:val="1"/>
      <w:numFmt w:val="decimal"/>
      <w:lvlText w:val="[%1]"/>
      <w:lvlJc w:val="left"/>
      <w:pPr>
        <w:ind w:left="1287" w:hanging="360"/>
      </w:pPr>
      <w:rPr>
        <w:rFonts w:hint="default"/>
        <w:i w:val="0"/>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8" w15:restartNumberingAfterBreak="0">
    <w:nsid w:val="2D3D416C"/>
    <w:multiLevelType w:val="multilevel"/>
    <w:tmpl w:val="3D7AFD22"/>
    <w:lvl w:ilvl="0">
      <w:start w:val="1"/>
      <w:numFmt w:val="decimal"/>
      <w:lvlText w:val="%1."/>
      <w:lvlJc w:val="left"/>
      <w:pPr>
        <w:ind w:left="0" w:firstLine="0"/>
      </w:pPr>
      <w:rPr>
        <w:i w:val="0"/>
        <w:color w:val="000000"/>
        <w:vertAlign w:val="baseline"/>
      </w:rPr>
    </w:lvl>
    <w:lvl w:ilvl="1">
      <w:start w:val="1"/>
      <w:numFmt w:val="decimal"/>
      <w:lvlText w:val="%1.%2."/>
      <w:lvlJc w:val="left"/>
      <w:pPr>
        <w:ind w:left="0" w:firstLine="0"/>
      </w:pPr>
      <w:rPr>
        <w:rFonts w:ascii="Times New Roman" w:eastAsia="Times New Roman" w:hAnsi="Times New Roman" w:cs="Times New Roman"/>
        <w:i w:val="0"/>
        <w:color w:val="000000"/>
        <w:vertAlign w:val="baseline"/>
      </w:rPr>
    </w:lvl>
    <w:lvl w:ilvl="2">
      <w:start w:val="1"/>
      <w:numFmt w:val="decimal"/>
      <w:lvlText w:val="%1.%2.%3."/>
      <w:lvlJc w:val="left"/>
      <w:pPr>
        <w:ind w:left="0" w:firstLine="0"/>
      </w:pPr>
      <w:rPr>
        <w:vertAlign w:val="baseline"/>
      </w:rPr>
    </w:lvl>
    <w:lvl w:ilvl="3">
      <w:start w:val="1"/>
      <w:numFmt w:val="lowerLetter"/>
      <w:lvlText w:val="%4)"/>
      <w:lvlJc w:val="left"/>
      <w:pPr>
        <w:ind w:left="0" w:firstLine="720"/>
      </w:pPr>
      <w:rPr>
        <w:i w:val="0"/>
        <w:color w:val="000000"/>
        <w:vertAlign w:val="baseline"/>
      </w:rPr>
    </w:lvl>
    <w:lvl w:ilvl="4">
      <w:start w:val="1"/>
      <w:numFmt w:val="decimal"/>
      <w:lvlText w:val="%1.%2.%3.%4.%5"/>
      <w:lvlJc w:val="left"/>
      <w:pPr>
        <w:ind w:left="0" w:firstLine="0"/>
      </w:pPr>
      <w:rPr>
        <w:vertAlign w:val="baseline"/>
      </w:rPr>
    </w:lvl>
    <w:lvl w:ilvl="5">
      <w:start w:val="1"/>
      <w:numFmt w:val="decimal"/>
      <w:lvlText w:val="%1.%2.%3.%4.%5.%6"/>
      <w:lvlJc w:val="left"/>
      <w:pPr>
        <w:ind w:left="0" w:firstLine="0"/>
      </w:pPr>
      <w:rPr>
        <w:vertAlign w:val="baseline"/>
      </w:rPr>
    </w:lvl>
    <w:lvl w:ilvl="6">
      <w:start w:val="1"/>
      <w:numFmt w:val="decimal"/>
      <w:lvlText w:val="%1.%2.%3.%4.%5.%6.%7"/>
      <w:lvlJc w:val="left"/>
      <w:pPr>
        <w:ind w:left="0" w:firstLine="0"/>
      </w:pPr>
      <w:rPr>
        <w:vertAlign w:val="baseline"/>
      </w:rPr>
    </w:lvl>
    <w:lvl w:ilvl="7">
      <w:start w:val="1"/>
      <w:numFmt w:val="decimal"/>
      <w:lvlText w:val="%1.%2.%3.%4.%5.%6.%7.%8"/>
      <w:lvlJc w:val="left"/>
      <w:pPr>
        <w:ind w:left="0" w:firstLine="0"/>
      </w:pPr>
      <w:rPr>
        <w:vertAlign w:val="baseline"/>
      </w:rPr>
    </w:lvl>
    <w:lvl w:ilvl="8">
      <w:start w:val="1"/>
      <w:numFmt w:val="decimal"/>
      <w:lvlText w:val="[%9]"/>
      <w:lvlJc w:val="left"/>
      <w:pPr>
        <w:ind w:left="454" w:hanging="454"/>
      </w:pPr>
      <w:rPr>
        <w:b w:val="0"/>
        <w:i w:val="0"/>
        <w:color w:val="000000"/>
        <w:vertAlign w:val="baseline"/>
      </w:rPr>
    </w:lvl>
  </w:abstractNum>
  <w:abstractNum w:abstractNumId="9" w15:restartNumberingAfterBreak="0">
    <w:nsid w:val="2DA250B6"/>
    <w:multiLevelType w:val="hybridMultilevel"/>
    <w:tmpl w:val="54189B76"/>
    <w:lvl w:ilvl="0" w:tplc="66426C66">
      <w:start w:val="1"/>
      <w:numFmt w:val="decimal"/>
      <w:lvlText w:val="[%1]"/>
      <w:lvlJc w:val="left"/>
      <w:pPr>
        <w:ind w:left="720" w:hanging="360"/>
      </w:pPr>
      <w:rPr>
        <w:rFonts w:hint="default"/>
        <w:i w:val="0"/>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2E595458"/>
    <w:multiLevelType w:val="multilevel"/>
    <w:tmpl w:val="35464A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657744D"/>
    <w:multiLevelType w:val="hybridMultilevel"/>
    <w:tmpl w:val="256C0ADE"/>
    <w:lvl w:ilvl="0" w:tplc="87A089F0">
      <w:start w:val="6"/>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5830CC"/>
    <w:multiLevelType w:val="hybridMultilevel"/>
    <w:tmpl w:val="DB7CE56E"/>
    <w:lvl w:ilvl="0" w:tplc="6DC6CB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DC0709"/>
    <w:multiLevelType w:val="hybridMultilevel"/>
    <w:tmpl w:val="213C3C88"/>
    <w:lvl w:ilvl="0" w:tplc="04090001">
      <w:start w:val="1"/>
      <w:numFmt w:val="bullet"/>
      <w:lvlText w:val=""/>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14" w15:restartNumberingAfterBreak="0">
    <w:nsid w:val="4F5A7D0E"/>
    <w:multiLevelType w:val="hybridMultilevel"/>
    <w:tmpl w:val="CD163BA6"/>
    <w:lvl w:ilvl="0" w:tplc="04090001">
      <w:start w:val="1"/>
      <w:numFmt w:val="bullet"/>
      <w:lvlText w:val=""/>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15" w15:restartNumberingAfterBreak="0">
    <w:nsid w:val="501906DC"/>
    <w:multiLevelType w:val="hybridMultilevel"/>
    <w:tmpl w:val="2786866E"/>
    <w:lvl w:ilvl="0" w:tplc="91F0321E">
      <w:start w:val="1"/>
      <w:numFmt w:val="decimal"/>
      <w:lvlText w:val="%1."/>
      <w:lvlJc w:val="left"/>
      <w:pPr>
        <w:ind w:left="360" w:hanging="360"/>
      </w:pPr>
      <w:rPr>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AB6C38"/>
    <w:multiLevelType w:val="hybridMultilevel"/>
    <w:tmpl w:val="2F02D110"/>
    <w:lvl w:ilvl="0" w:tplc="995AB1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142"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8" w15:restartNumberingAfterBreak="0">
    <w:nsid w:val="5DC2196E"/>
    <w:multiLevelType w:val="multilevel"/>
    <w:tmpl w:val="62107B5E"/>
    <w:lvl w:ilvl="0">
      <w:start w:val="1"/>
      <w:numFmt w:val="decimal"/>
      <w:pStyle w:val="mcCp1"/>
      <w:suff w:val="space"/>
      <w:lvlText w:val="%1."/>
      <w:lvlJc w:val="left"/>
      <w:pPr>
        <w:ind w:left="0" w:firstLine="0"/>
      </w:pPr>
      <w:rPr>
        <w:rFonts w:hint="default"/>
        <w:i w:val="0"/>
        <w:color w:val="auto"/>
      </w:rPr>
    </w:lvl>
    <w:lvl w:ilvl="1">
      <w:start w:val="1"/>
      <w:numFmt w:val="decimal"/>
      <w:pStyle w:val="mcCp2"/>
      <w:suff w:val="space"/>
      <w:lvlText w:val="%1.%2."/>
      <w:lvlJc w:val="left"/>
      <w:pPr>
        <w:ind w:left="0" w:firstLine="0"/>
      </w:pPr>
      <w:rPr>
        <w:color w:val="auto"/>
      </w:rPr>
    </w:lvl>
    <w:lvl w:ilvl="2">
      <w:start w:val="1"/>
      <w:numFmt w:val="decimal"/>
      <w:pStyle w:val="mcCp3"/>
      <w:suff w:val="space"/>
      <w:lvlText w:val="%1.%2.%3."/>
      <w:lvlJc w:val="left"/>
      <w:pPr>
        <w:ind w:left="0" w:firstLine="0"/>
      </w:pPr>
      <w:rPr>
        <w:rFonts w:hint="default"/>
      </w:rPr>
    </w:lvl>
    <w:lvl w:ilvl="3">
      <w:start w:val="1"/>
      <w:numFmt w:val="lowerLetter"/>
      <w:pStyle w:val="mcCp4"/>
      <w:suff w:val="space"/>
      <w:lvlText w:val="%4)"/>
      <w:lvlJc w:val="left"/>
      <w:pPr>
        <w:ind w:left="0" w:firstLine="720"/>
      </w:pPr>
      <w:rPr>
        <w:rFonts w:hint="default"/>
        <w:b w:val="0"/>
        <w:i/>
        <w:color w:val="000000"/>
      </w:rPr>
    </w:lvl>
    <w:lvl w:ilvl="4">
      <w:start w:val="1"/>
      <w:numFmt w:val="decimal"/>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Tiliuthamkhonidung"/>
      <w:lvlText w:val="[%9]"/>
      <w:lvlJc w:val="left"/>
      <w:pPr>
        <w:tabs>
          <w:tab w:val="num" w:pos="454"/>
        </w:tabs>
        <w:ind w:left="454" w:hanging="454"/>
      </w:pPr>
      <w:rPr>
        <w:rFonts w:hint="default"/>
        <w:b w:val="0"/>
        <w:i w:val="0"/>
        <w:color w:val="auto"/>
      </w:rPr>
    </w:lvl>
  </w:abstractNum>
  <w:abstractNum w:abstractNumId="19" w15:restartNumberingAfterBreak="0">
    <w:nsid w:val="6594212E"/>
    <w:multiLevelType w:val="hybridMultilevel"/>
    <w:tmpl w:val="C6F41F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907417"/>
    <w:multiLevelType w:val="hybridMultilevel"/>
    <w:tmpl w:val="CB5E8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15:restartNumberingAfterBreak="0">
    <w:nsid w:val="7DF90BE5"/>
    <w:multiLevelType w:val="hybridMultilevel"/>
    <w:tmpl w:val="547EE37E"/>
    <w:lvl w:ilvl="0" w:tplc="65D2A870">
      <w:start w:val="4"/>
      <w:numFmt w:val="bullet"/>
      <w:lvlText w:val="-"/>
      <w:lvlJc w:val="left"/>
      <w:pPr>
        <w:ind w:left="1600" w:hanging="88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9"/>
  </w:num>
  <w:num w:numId="2">
    <w:abstractNumId w:val="3"/>
  </w:num>
  <w:num w:numId="3">
    <w:abstractNumId w:val="18"/>
  </w:num>
  <w:num w:numId="4">
    <w:abstractNumId w:val="0"/>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21"/>
  </w:num>
  <w:num w:numId="8">
    <w:abstractNumId w:val="8"/>
  </w:num>
  <w:num w:numId="9">
    <w:abstractNumId w:val="6"/>
  </w:num>
  <w:num w:numId="10">
    <w:abstractNumId w:val="10"/>
  </w:num>
  <w:num w:numId="11">
    <w:abstractNumId w:val="15"/>
  </w:num>
  <w:num w:numId="12">
    <w:abstractNumId w:val="18"/>
  </w:num>
  <w:num w:numId="13">
    <w:abstractNumId w:val="20"/>
  </w:num>
  <w:num w:numId="14">
    <w:abstractNumId w:val="17"/>
  </w:num>
  <w:num w:numId="15">
    <w:abstractNumId w:val="12"/>
  </w:num>
  <w:num w:numId="16">
    <w:abstractNumId w:val="14"/>
  </w:num>
  <w:num w:numId="17">
    <w:abstractNumId w:val="16"/>
  </w:num>
  <w:num w:numId="18">
    <w:abstractNumId w:val="11"/>
  </w:num>
  <w:num w:numId="19">
    <w:abstractNumId w:val="13"/>
  </w:num>
  <w:num w:numId="20">
    <w:abstractNumId w:val="1"/>
  </w:num>
  <w:num w:numId="21">
    <w:abstractNumId w:val="5"/>
  </w:num>
  <w:num w:numId="22">
    <w:abstractNumId w:val="7"/>
  </w:num>
  <w:num w:numId="23">
    <w:abstractNumId w:val="9"/>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mirrorMargins/>
  <w:hideSpellingErrors/>
  <w:hideGrammaticalErrors/>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I3MDcwM7W0sDQyNDBU0lEKTi0uzszPAykwNKwFALq3nvEtAAAA"/>
  </w:docVars>
  <w:rsids>
    <w:rsidRoot w:val="00F33AC8"/>
    <w:rsid w:val="000051DC"/>
    <w:rsid w:val="00007612"/>
    <w:rsid w:val="00014925"/>
    <w:rsid w:val="00016634"/>
    <w:rsid w:val="00030D58"/>
    <w:rsid w:val="00035ADD"/>
    <w:rsid w:val="000376CE"/>
    <w:rsid w:val="0005394C"/>
    <w:rsid w:val="00055D43"/>
    <w:rsid w:val="00056017"/>
    <w:rsid w:val="00056E04"/>
    <w:rsid w:val="00082032"/>
    <w:rsid w:val="00082E4C"/>
    <w:rsid w:val="00083481"/>
    <w:rsid w:val="000B0435"/>
    <w:rsid w:val="000B08CD"/>
    <w:rsid w:val="000B156F"/>
    <w:rsid w:val="000B70A8"/>
    <w:rsid w:val="000C0826"/>
    <w:rsid w:val="000C1C59"/>
    <w:rsid w:val="000D16AB"/>
    <w:rsid w:val="000D2934"/>
    <w:rsid w:val="000D2C89"/>
    <w:rsid w:val="000D59F7"/>
    <w:rsid w:val="000E1BAD"/>
    <w:rsid w:val="000F1DB6"/>
    <w:rsid w:val="000F72AB"/>
    <w:rsid w:val="00100F86"/>
    <w:rsid w:val="00101306"/>
    <w:rsid w:val="001126C1"/>
    <w:rsid w:val="00123276"/>
    <w:rsid w:val="00141B15"/>
    <w:rsid w:val="001426C8"/>
    <w:rsid w:val="0015048C"/>
    <w:rsid w:val="00154C52"/>
    <w:rsid w:val="00166186"/>
    <w:rsid w:val="001710C0"/>
    <w:rsid w:val="001757BA"/>
    <w:rsid w:val="00186629"/>
    <w:rsid w:val="001A1DEC"/>
    <w:rsid w:val="001A3959"/>
    <w:rsid w:val="001B58F4"/>
    <w:rsid w:val="001C00A9"/>
    <w:rsid w:val="001C1569"/>
    <w:rsid w:val="001C3409"/>
    <w:rsid w:val="001D0ECB"/>
    <w:rsid w:val="001D1676"/>
    <w:rsid w:val="001D6879"/>
    <w:rsid w:val="001E614E"/>
    <w:rsid w:val="001F6FF3"/>
    <w:rsid w:val="00202D5B"/>
    <w:rsid w:val="00210F2D"/>
    <w:rsid w:val="00214066"/>
    <w:rsid w:val="00225137"/>
    <w:rsid w:val="00225AF3"/>
    <w:rsid w:val="002278F1"/>
    <w:rsid w:val="002279A3"/>
    <w:rsid w:val="00231067"/>
    <w:rsid w:val="00243515"/>
    <w:rsid w:val="00244D14"/>
    <w:rsid w:val="002531D5"/>
    <w:rsid w:val="00254196"/>
    <w:rsid w:val="002554DA"/>
    <w:rsid w:val="002613AE"/>
    <w:rsid w:val="00265DBA"/>
    <w:rsid w:val="002714B7"/>
    <w:rsid w:val="00272ED1"/>
    <w:rsid w:val="00274255"/>
    <w:rsid w:val="00274A82"/>
    <w:rsid w:val="002801A2"/>
    <w:rsid w:val="002839A8"/>
    <w:rsid w:val="00286CDC"/>
    <w:rsid w:val="002A02C3"/>
    <w:rsid w:val="002C14E0"/>
    <w:rsid w:val="002C1CDF"/>
    <w:rsid w:val="002C29AD"/>
    <w:rsid w:val="002C45BB"/>
    <w:rsid w:val="002C72DF"/>
    <w:rsid w:val="002D19A3"/>
    <w:rsid w:val="002E17A8"/>
    <w:rsid w:val="002E3B22"/>
    <w:rsid w:val="002E4FEB"/>
    <w:rsid w:val="002E661F"/>
    <w:rsid w:val="002F062E"/>
    <w:rsid w:val="003066BC"/>
    <w:rsid w:val="00321622"/>
    <w:rsid w:val="0032195C"/>
    <w:rsid w:val="0032369C"/>
    <w:rsid w:val="00325A0A"/>
    <w:rsid w:val="003260E9"/>
    <w:rsid w:val="003263F6"/>
    <w:rsid w:val="0033059A"/>
    <w:rsid w:val="0034013A"/>
    <w:rsid w:val="00341F63"/>
    <w:rsid w:val="00343569"/>
    <w:rsid w:val="0034524F"/>
    <w:rsid w:val="00347450"/>
    <w:rsid w:val="00350407"/>
    <w:rsid w:val="00351F39"/>
    <w:rsid w:val="003540F2"/>
    <w:rsid w:val="00355EE2"/>
    <w:rsid w:val="00361EBE"/>
    <w:rsid w:val="003765CE"/>
    <w:rsid w:val="003856C7"/>
    <w:rsid w:val="00385E51"/>
    <w:rsid w:val="003861EB"/>
    <w:rsid w:val="003864A6"/>
    <w:rsid w:val="003959B0"/>
    <w:rsid w:val="003A48C2"/>
    <w:rsid w:val="003B159D"/>
    <w:rsid w:val="003C0258"/>
    <w:rsid w:val="003C3086"/>
    <w:rsid w:val="003D3EDD"/>
    <w:rsid w:val="003D477C"/>
    <w:rsid w:val="003D5F31"/>
    <w:rsid w:val="003D6AEF"/>
    <w:rsid w:val="003D7A1F"/>
    <w:rsid w:val="003E40D1"/>
    <w:rsid w:val="003E642F"/>
    <w:rsid w:val="003F6E17"/>
    <w:rsid w:val="004000D4"/>
    <w:rsid w:val="004007AC"/>
    <w:rsid w:val="00402C98"/>
    <w:rsid w:val="00404965"/>
    <w:rsid w:val="00406069"/>
    <w:rsid w:val="00411AE3"/>
    <w:rsid w:val="00413337"/>
    <w:rsid w:val="00414415"/>
    <w:rsid w:val="00420CBD"/>
    <w:rsid w:val="00424556"/>
    <w:rsid w:val="00426EF5"/>
    <w:rsid w:val="004318E2"/>
    <w:rsid w:val="004336CC"/>
    <w:rsid w:val="00440822"/>
    <w:rsid w:val="004446B3"/>
    <w:rsid w:val="00450D4F"/>
    <w:rsid w:val="00454A13"/>
    <w:rsid w:val="00457D5A"/>
    <w:rsid w:val="00462BC4"/>
    <w:rsid w:val="0046341E"/>
    <w:rsid w:val="00464204"/>
    <w:rsid w:val="00475A9D"/>
    <w:rsid w:val="00477CD9"/>
    <w:rsid w:val="00480072"/>
    <w:rsid w:val="004805C2"/>
    <w:rsid w:val="004920DC"/>
    <w:rsid w:val="00492F7C"/>
    <w:rsid w:val="004949BB"/>
    <w:rsid w:val="004A3F6B"/>
    <w:rsid w:val="004A4548"/>
    <w:rsid w:val="004A5B2F"/>
    <w:rsid w:val="004B342A"/>
    <w:rsid w:val="004B40F8"/>
    <w:rsid w:val="004B75C7"/>
    <w:rsid w:val="004C0494"/>
    <w:rsid w:val="004C243D"/>
    <w:rsid w:val="004C541D"/>
    <w:rsid w:val="004C6C2E"/>
    <w:rsid w:val="004E1954"/>
    <w:rsid w:val="004E1ACB"/>
    <w:rsid w:val="004E31AF"/>
    <w:rsid w:val="004E6597"/>
    <w:rsid w:val="004F3A74"/>
    <w:rsid w:val="0050017F"/>
    <w:rsid w:val="00505BB6"/>
    <w:rsid w:val="0051077D"/>
    <w:rsid w:val="00510E31"/>
    <w:rsid w:val="00515D4E"/>
    <w:rsid w:val="005216B1"/>
    <w:rsid w:val="00526595"/>
    <w:rsid w:val="005352A2"/>
    <w:rsid w:val="00536C16"/>
    <w:rsid w:val="0054063B"/>
    <w:rsid w:val="00542B61"/>
    <w:rsid w:val="0055436B"/>
    <w:rsid w:val="00577B79"/>
    <w:rsid w:val="00584B28"/>
    <w:rsid w:val="00585676"/>
    <w:rsid w:val="005A2497"/>
    <w:rsid w:val="005A41F1"/>
    <w:rsid w:val="005B3CCA"/>
    <w:rsid w:val="005B3E97"/>
    <w:rsid w:val="005C3E03"/>
    <w:rsid w:val="005C5452"/>
    <w:rsid w:val="005D54B3"/>
    <w:rsid w:val="005D7F12"/>
    <w:rsid w:val="005E012B"/>
    <w:rsid w:val="005F2BB4"/>
    <w:rsid w:val="005F5C1C"/>
    <w:rsid w:val="006066A4"/>
    <w:rsid w:val="006237CE"/>
    <w:rsid w:val="00634200"/>
    <w:rsid w:val="00641A3A"/>
    <w:rsid w:val="006455E7"/>
    <w:rsid w:val="00664832"/>
    <w:rsid w:val="006776E1"/>
    <w:rsid w:val="00677BC5"/>
    <w:rsid w:val="00682B71"/>
    <w:rsid w:val="006874A4"/>
    <w:rsid w:val="00696379"/>
    <w:rsid w:val="006A3946"/>
    <w:rsid w:val="006A619C"/>
    <w:rsid w:val="006B1F9B"/>
    <w:rsid w:val="006C1C06"/>
    <w:rsid w:val="006D5C9C"/>
    <w:rsid w:val="006E0A78"/>
    <w:rsid w:val="006E1DD1"/>
    <w:rsid w:val="006E2126"/>
    <w:rsid w:val="006F0C90"/>
    <w:rsid w:val="006F4F6E"/>
    <w:rsid w:val="0070342D"/>
    <w:rsid w:val="007055FF"/>
    <w:rsid w:val="0072105F"/>
    <w:rsid w:val="00724E23"/>
    <w:rsid w:val="00732CF0"/>
    <w:rsid w:val="007533D3"/>
    <w:rsid w:val="00772254"/>
    <w:rsid w:val="00772968"/>
    <w:rsid w:val="007809C1"/>
    <w:rsid w:val="0078284E"/>
    <w:rsid w:val="007855B7"/>
    <w:rsid w:val="007868F1"/>
    <w:rsid w:val="007871CC"/>
    <w:rsid w:val="00790467"/>
    <w:rsid w:val="00790D81"/>
    <w:rsid w:val="007A5B6B"/>
    <w:rsid w:val="007B510B"/>
    <w:rsid w:val="007B51FA"/>
    <w:rsid w:val="007C1D39"/>
    <w:rsid w:val="007C7E3D"/>
    <w:rsid w:val="007C7F78"/>
    <w:rsid w:val="007D0461"/>
    <w:rsid w:val="007D0EF4"/>
    <w:rsid w:val="007D3473"/>
    <w:rsid w:val="007D3C46"/>
    <w:rsid w:val="007E49F5"/>
    <w:rsid w:val="0080140E"/>
    <w:rsid w:val="008055D6"/>
    <w:rsid w:val="008057F8"/>
    <w:rsid w:val="00820F15"/>
    <w:rsid w:val="00824C65"/>
    <w:rsid w:val="0082737B"/>
    <w:rsid w:val="00833F17"/>
    <w:rsid w:val="008344A4"/>
    <w:rsid w:val="008358CB"/>
    <w:rsid w:val="0083598A"/>
    <w:rsid w:val="008359CC"/>
    <w:rsid w:val="0084114A"/>
    <w:rsid w:val="00843C7B"/>
    <w:rsid w:val="00845288"/>
    <w:rsid w:val="008477FA"/>
    <w:rsid w:val="008510CD"/>
    <w:rsid w:val="0085472C"/>
    <w:rsid w:val="008568C0"/>
    <w:rsid w:val="008625CE"/>
    <w:rsid w:val="008652AC"/>
    <w:rsid w:val="00866937"/>
    <w:rsid w:val="00880F1E"/>
    <w:rsid w:val="00884758"/>
    <w:rsid w:val="0088672F"/>
    <w:rsid w:val="008907FC"/>
    <w:rsid w:val="008919DA"/>
    <w:rsid w:val="00892648"/>
    <w:rsid w:val="008949DC"/>
    <w:rsid w:val="00895072"/>
    <w:rsid w:val="008A4474"/>
    <w:rsid w:val="008B56D6"/>
    <w:rsid w:val="008B6C78"/>
    <w:rsid w:val="008C1841"/>
    <w:rsid w:val="008C1E0B"/>
    <w:rsid w:val="008D0FD1"/>
    <w:rsid w:val="008D3DFC"/>
    <w:rsid w:val="008E3692"/>
    <w:rsid w:val="008E40C4"/>
    <w:rsid w:val="008E5B32"/>
    <w:rsid w:val="008F3512"/>
    <w:rsid w:val="00902B29"/>
    <w:rsid w:val="00913843"/>
    <w:rsid w:val="0093050E"/>
    <w:rsid w:val="00930701"/>
    <w:rsid w:val="00930B93"/>
    <w:rsid w:val="009320D6"/>
    <w:rsid w:val="009345F1"/>
    <w:rsid w:val="009367CC"/>
    <w:rsid w:val="009504C8"/>
    <w:rsid w:val="00956E54"/>
    <w:rsid w:val="00964659"/>
    <w:rsid w:val="0097203F"/>
    <w:rsid w:val="0097372F"/>
    <w:rsid w:val="00975DF1"/>
    <w:rsid w:val="009822F3"/>
    <w:rsid w:val="009839C4"/>
    <w:rsid w:val="00985FD5"/>
    <w:rsid w:val="009911EF"/>
    <w:rsid w:val="009956D1"/>
    <w:rsid w:val="009A0EC8"/>
    <w:rsid w:val="009B02BD"/>
    <w:rsid w:val="009B0A2A"/>
    <w:rsid w:val="009B4908"/>
    <w:rsid w:val="009C2A04"/>
    <w:rsid w:val="009C38BD"/>
    <w:rsid w:val="009C70FF"/>
    <w:rsid w:val="009C7318"/>
    <w:rsid w:val="009E03B6"/>
    <w:rsid w:val="009E68B5"/>
    <w:rsid w:val="009F0A14"/>
    <w:rsid w:val="00A001CA"/>
    <w:rsid w:val="00A03A27"/>
    <w:rsid w:val="00A05E30"/>
    <w:rsid w:val="00A5014F"/>
    <w:rsid w:val="00A56F8A"/>
    <w:rsid w:val="00A6281F"/>
    <w:rsid w:val="00A728BB"/>
    <w:rsid w:val="00A95898"/>
    <w:rsid w:val="00AA2411"/>
    <w:rsid w:val="00AA32A7"/>
    <w:rsid w:val="00AB3041"/>
    <w:rsid w:val="00AB6F38"/>
    <w:rsid w:val="00AB7DB4"/>
    <w:rsid w:val="00AC4565"/>
    <w:rsid w:val="00AD0454"/>
    <w:rsid w:val="00AE3FC8"/>
    <w:rsid w:val="00AF0751"/>
    <w:rsid w:val="00AF275A"/>
    <w:rsid w:val="00AF31AB"/>
    <w:rsid w:val="00AF77B4"/>
    <w:rsid w:val="00B008A4"/>
    <w:rsid w:val="00B02E24"/>
    <w:rsid w:val="00B170FB"/>
    <w:rsid w:val="00B23C66"/>
    <w:rsid w:val="00B26FF0"/>
    <w:rsid w:val="00B31202"/>
    <w:rsid w:val="00B37364"/>
    <w:rsid w:val="00B42892"/>
    <w:rsid w:val="00B43EB2"/>
    <w:rsid w:val="00B46497"/>
    <w:rsid w:val="00B47EA3"/>
    <w:rsid w:val="00B52D31"/>
    <w:rsid w:val="00B65214"/>
    <w:rsid w:val="00B65D8A"/>
    <w:rsid w:val="00B666EA"/>
    <w:rsid w:val="00B67A69"/>
    <w:rsid w:val="00B71118"/>
    <w:rsid w:val="00B73D69"/>
    <w:rsid w:val="00B7582A"/>
    <w:rsid w:val="00B80DC2"/>
    <w:rsid w:val="00B9190A"/>
    <w:rsid w:val="00B92CEB"/>
    <w:rsid w:val="00B95AC4"/>
    <w:rsid w:val="00BC1DBA"/>
    <w:rsid w:val="00BD0101"/>
    <w:rsid w:val="00BD140D"/>
    <w:rsid w:val="00BD142B"/>
    <w:rsid w:val="00BD3CD8"/>
    <w:rsid w:val="00BD4E04"/>
    <w:rsid w:val="00BF0C66"/>
    <w:rsid w:val="00BF4737"/>
    <w:rsid w:val="00BF7643"/>
    <w:rsid w:val="00C0577F"/>
    <w:rsid w:val="00C07DF5"/>
    <w:rsid w:val="00C13F02"/>
    <w:rsid w:val="00C15FF0"/>
    <w:rsid w:val="00C230F2"/>
    <w:rsid w:val="00C4554D"/>
    <w:rsid w:val="00C512E2"/>
    <w:rsid w:val="00C671C7"/>
    <w:rsid w:val="00C75628"/>
    <w:rsid w:val="00C76088"/>
    <w:rsid w:val="00C8011C"/>
    <w:rsid w:val="00C80806"/>
    <w:rsid w:val="00C813CC"/>
    <w:rsid w:val="00C86F8B"/>
    <w:rsid w:val="00CA0719"/>
    <w:rsid w:val="00CA0BF8"/>
    <w:rsid w:val="00CA3FEE"/>
    <w:rsid w:val="00CB0C66"/>
    <w:rsid w:val="00CB3F3E"/>
    <w:rsid w:val="00CB5FAE"/>
    <w:rsid w:val="00CC0072"/>
    <w:rsid w:val="00CC143B"/>
    <w:rsid w:val="00CC1B98"/>
    <w:rsid w:val="00CC2D61"/>
    <w:rsid w:val="00CC6972"/>
    <w:rsid w:val="00CD09D6"/>
    <w:rsid w:val="00CE2914"/>
    <w:rsid w:val="00CE2C14"/>
    <w:rsid w:val="00CF3283"/>
    <w:rsid w:val="00CF7531"/>
    <w:rsid w:val="00CF7953"/>
    <w:rsid w:val="00CF7B33"/>
    <w:rsid w:val="00D00F65"/>
    <w:rsid w:val="00D00FD5"/>
    <w:rsid w:val="00D0316A"/>
    <w:rsid w:val="00D11A8F"/>
    <w:rsid w:val="00D131EC"/>
    <w:rsid w:val="00D13FA7"/>
    <w:rsid w:val="00D20C39"/>
    <w:rsid w:val="00D20F3E"/>
    <w:rsid w:val="00D32668"/>
    <w:rsid w:val="00D34ADB"/>
    <w:rsid w:val="00D4001F"/>
    <w:rsid w:val="00D441D0"/>
    <w:rsid w:val="00D45723"/>
    <w:rsid w:val="00D54A86"/>
    <w:rsid w:val="00D56577"/>
    <w:rsid w:val="00D61A9B"/>
    <w:rsid w:val="00D62B16"/>
    <w:rsid w:val="00D72179"/>
    <w:rsid w:val="00D83C2D"/>
    <w:rsid w:val="00D859B6"/>
    <w:rsid w:val="00D872BC"/>
    <w:rsid w:val="00D9148F"/>
    <w:rsid w:val="00DA3EC6"/>
    <w:rsid w:val="00DB17C7"/>
    <w:rsid w:val="00DB5EE5"/>
    <w:rsid w:val="00DB7B13"/>
    <w:rsid w:val="00DC0DE6"/>
    <w:rsid w:val="00DD2133"/>
    <w:rsid w:val="00DE4E62"/>
    <w:rsid w:val="00DF0340"/>
    <w:rsid w:val="00DF13C4"/>
    <w:rsid w:val="00DF4036"/>
    <w:rsid w:val="00DF4916"/>
    <w:rsid w:val="00E0307F"/>
    <w:rsid w:val="00E11F51"/>
    <w:rsid w:val="00E24EC3"/>
    <w:rsid w:val="00E301E5"/>
    <w:rsid w:val="00E33DC3"/>
    <w:rsid w:val="00E42112"/>
    <w:rsid w:val="00E46090"/>
    <w:rsid w:val="00E60F4A"/>
    <w:rsid w:val="00E6184E"/>
    <w:rsid w:val="00E62FFC"/>
    <w:rsid w:val="00E63575"/>
    <w:rsid w:val="00E64272"/>
    <w:rsid w:val="00E72DBF"/>
    <w:rsid w:val="00E744D5"/>
    <w:rsid w:val="00E84609"/>
    <w:rsid w:val="00E91E0E"/>
    <w:rsid w:val="00E96470"/>
    <w:rsid w:val="00EA13BD"/>
    <w:rsid w:val="00EB0158"/>
    <w:rsid w:val="00EB07BF"/>
    <w:rsid w:val="00EB24C1"/>
    <w:rsid w:val="00EB33FE"/>
    <w:rsid w:val="00EB5998"/>
    <w:rsid w:val="00EC21F6"/>
    <w:rsid w:val="00EC4955"/>
    <w:rsid w:val="00EC7CF1"/>
    <w:rsid w:val="00ED1A9E"/>
    <w:rsid w:val="00ED4806"/>
    <w:rsid w:val="00ED602F"/>
    <w:rsid w:val="00ED6F87"/>
    <w:rsid w:val="00EE2F3D"/>
    <w:rsid w:val="00EF2A51"/>
    <w:rsid w:val="00EF4AB2"/>
    <w:rsid w:val="00EF7C58"/>
    <w:rsid w:val="00F07726"/>
    <w:rsid w:val="00F16D69"/>
    <w:rsid w:val="00F212E0"/>
    <w:rsid w:val="00F215AC"/>
    <w:rsid w:val="00F23325"/>
    <w:rsid w:val="00F30585"/>
    <w:rsid w:val="00F31D4F"/>
    <w:rsid w:val="00F33AC8"/>
    <w:rsid w:val="00F34EFC"/>
    <w:rsid w:val="00F5058F"/>
    <w:rsid w:val="00F516C8"/>
    <w:rsid w:val="00F642CA"/>
    <w:rsid w:val="00F73717"/>
    <w:rsid w:val="00F73CC6"/>
    <w:rsid w:val="00F76E0B"/>
    <w:rsid w:val="00F7774E"/>
    <w:rsid w:val="00F83947"/>
    <w:rsid w:val="00F92ECC"/>
    <w:rsid w:val="00F94B00"/>
    <w:rsid w:val="00F95BB5"/>
    <w:rsid w:val="00FA705C"/>
    <w:rsid w:val="00FC4772"/>
    <w:rsid w:val="00FD0793"/>
    <w:rsid w:val="00FD21A6"/>
    <w:rsid w:val="00FD46E1"/>
    <w:rsid w:val="00FE2D76"/>
    <w:rsid w:val="00FE5762"/>
    <w:rsid w:val="00FF092F"/>
    <w:rsid w:val="00FF3418"/>
    <w:rsid w:val="00FF46CB"/>
    <w:rsid w:val="00FF5E91"/>
    <w:rsid w:val="00FF5EBF"/>
    <w:rsid w:val="00FF5F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29677"/>
  <w15:chartTrackingRefBased/>
  <w15:docId w15:val="{254525F3-8B86-4287-8BAE-43D742116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0" w:qFormat="1"/>
    <w:lsdException w:name="heading 6" w:uiPriority="0" w:qFormat="1"/>
    <w:lsdException w:name="heading 7" w:uiPriority="0" w:qFormat="1"/>
    <w:lsdException w:name="heading 8" w:uiPriority="0"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1Normal"/>
    <w:qFormat/>
    <w:rsid w:val="00790467"/>
    <w:pPr>
      <w:spacing w:before="60" w:after="60" w:line="276" w:lineRule="auto"/>
      <w:ind w:firstLine="567"/>
      <w:jc w:val="both"/>
    </w:pPr>
    <w:rPr>
      <w:sz w:val="22"/>
      <w:szCs w:val="22"/>
      <w:lang w:val="en-GB"/>
    </w:rPr>
  </w:style>
  <w:style w:type="paragraph" w:styleId="Heading1">
    <w:name w:val="heading 1"/>
    <w:basedOn w:val="Normal"/>
    <w:next w:val="Normal"/>
    <w:link w:val="Heading1Char"/>
    <w:uiPriority w:val="9"/>
    <w:qFormat/>
    <w:rsid w:val="00C07DF5"/>
    <w:pPr>
      <w:keepNext/>
      <w:keepLines/>
      <w:spacing w:before="0" w:after="0" w:line="240" w:lineRule="auto"/>
      <w:ind w:firstLine="0"/>
      <w:jc w:val="left"/>
      <w:outlineLvl w:val="0"/>
    </w:pPr>
    <w:rPr>
      <w:rFonts w:eastAsia="Times New Roman"/>
      <w:b/>
      <w:bCs/>
      <w:sz w:val="26"/>
      <w:szCs w:val="28"/>
    </w:rPr>
  </w:style>
  <w:style w:type="paragraph" w:styleId="Heading2">
    <w:name w:val="heading 2"/>
    <w:basedOn w:val="Normal"/>
    <w:next w:val="Normal"/>
    <w:link w:val="Heading2Char"/>
    <w:uiPriority w:val="9"/>
    <w:unhideWhenUsed/>
    <w:qFormat/>
    <w:rsid w:val="00C07DF5"/>
    <w:pPr>
      <w:keepNext/>
      <w:keepLines/>
      <w:spacing w:before="0" w:after="0" w:line="26" w:lineRule="atLeast"/>
      <w:ind w:firstLine="0"/>
      <w:outlineLvl w:val="1"/>
    </w:pPr>
    <w:rPr>
      <w:rFonts w:eastAsia="Times New Roman"/>
      <w:b/>
      <w:bCs/>
      <w:sz w:val="24"/>
      <w:szCs w:val="26"/>
    </w:rPr>
  </w:style>
  <w:style w:type="paragraph" w:styleId="Heading5">
    <w:name w:val="heading 5"/>
    <w:aliases w:val="@ chú thích (Nguồn)"/>
    <w:basedOn w:val="Normal"/>
    <w:next w:val="Normal"/>
    <w:link w:val="Heading5Char"/>
    <w:qFormat/>
    <w:rsid w:val="008E5B32"/>
    <w:pPr>
      <w:widowControl w:val="0"/>
      <w:tabs>
        <w:tab w:val="left" w:pos="720"/>
        <w:tab w:val="left" w:pos="1440"/>
        <w:tab w:val="left" w:pos="2160"/>
        <w:tab w:val="center" w:pos="4253"/>
        <w:tab w:val="right" w:pos="8505"/>
      </w:tabs>
      <w:spacing w:line="240" w:lineRule="exact"/>
      <w:ind w:firstLine="0"/>
      <w:jc w:val="center"/>
      <w:outlineLvl w:val="4"/>
    </w:pPr>
    <w:rPr>
      <w:rFonts w:eastAsia="Times New Roman"/>
      <w:i/>
      <w:szCs w:val="20"/>
    </w:rPr>
  </w:style>
  <w:style w:type="paragraph" w:styleId="Heading6">
    <w:name w:val="heading 6"/>
    <w:basedOn w:val="Normal"/>
    <w:next w:val="Normal"/>
    <w:link w:val="Heading6Char"/>
    <w:qFormat/>
    <w:rsid w:val="00225AF3"/>
    <w:pPr>
      <w:widowControl w:val="0"/>
      <w:numPr>
        <w:ilvl w:val="5"/>
        <w:numId w:val="12"/>
      </w:numPr>
      <w:tabs>
        <w:tab w:val="left" w:pos="720"/>
        <w:tab w:val="left" w:pos="1440"/>
        <w:tab w:val="left" w:pos="2160"/>
        <w:tab w:val="center" w:pos="4253"/>
        <w:tab w:val="right" w:pos="8505"/>
      </w:tabs>
      <w:spacing w:before="240"/>
      <w:outlineLvl w:val="5"/>
    </w:pPr>
    <w:rPr>
      <w:rFonts w:ascii="Calibri" w:eastAsia="Times New Roman" w:hAnsi="Calibri"/>
      <w:b/>
      <w:bCs/>
      <w:sz w:val="24"/>
      <w:lang w:val="x-none" w:eastAsia="x-none"/>
    </w:rPr>
  </w:style>
  <w:style w:type="paragraph" w:styleId="Heading7">
    <w:name w:val="heading 7"/>
    <w:basedOn w:val="Normal"/>
    <w:next w:val="Normal"/>
    <w:link w:val="Heading7Char"/>
    <w:qFormat/>
    <w:rsid w:val="00225AF3"/>
    <w:pPr>
      <w:keepNext/>
      <w:widowControl w:val="0"/>
      <w:numPr>
        <w:ilvl w:val="6"/>
        <w:numId w:val="12"/>
      </w:numPr>
      <w:tabs>
        <w:tab w:val="left" w:pos="720"/>
        <w:tab w:val="left" w:pos="1440"/>
        <w:tab w:val="left" w:pos="2160"/>
        <w:tab w:val="center" w:pos="4253"/>
        <w:tab w:val="right" w:pos="8505"/>
      </w:tabs>
      <w:jc w:val="center"/>
      <w:outlineLvl w:val="6"/>
    </w:pPr>
    <w:rPr>
      <w:rFonts w:ascii="VNtimes new roman" w:eastAsia="Times New Roman" w:hAnsi="VNtimes new roman"/>
      <w:b/>
      <w:sz w:val="26"/>
      <w:szCs w:val="20"/>
    </w:rPr>
  </w:style>
  <w:style w:type="paragraph" w:styleId="Heading8">
    <w:name w:val="heading 8"/>
    <w:basedOn w:val="Normal"/>
    <w:next w:val="Normal"/>
    <w:link w:val="Heading8Char"/>
    <w:qFormat/>
    <w:rsid w:val="00225AF3"/>
    <w:pPr>
      <w:keepNext/>
      <w:widowControl w:val="0"/>
      <w:numPr>
        <w:ilvl w:val="7"/>
        <w:numId w:val="12"/>
      </w:numPr>
      <w:tabs>
        <w:tab w:val="left" w:pos="720"/>
        <w:tab w:val="left" w:pos="1440"/>
        <w:tab w:val="left" w:pos="2160"/>
        <w:tab w:val="center" w:pos="4253"/>
        <w:tab w:val="right" w:pos="8505"/>
      </w:tabs>
      <w:jc w:val="center"/>
      <w:outlineLvl w:val="7"/>
    </w:pPr>
    <w:rPr>
      <w:rFonts w:ascii=".VnTime" w:eastAsia="Times New Roman" w:hAnsi=".VnTime"/>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uTingVit">
    <w:name w:val="@Tiêu đề Tiếng Việt"/>
    <w:basedOn w:val="Normal"/>
    <w:link w:val="TiuTingVitChar"/>
    <w:qFormat/>
    <w:rsid w:val="00355EE2"/>
    <w:pPr>
      <w:spacing w:before="120" w:after="120"/>
      <w:ind w:firstLine="0"/>
      <w:jc w:val="center"/>
    </w:pPr>
    <w:rPr>
      <w:b/>
      <w:sz w:val="32"/>
      <w:szCs w:val="26"/>
    </w:rPr>
  </w:style>
  <w:style w:type="paragraph" w:customStyle="1" w:styleId="TiuTingAnh">
    <w:name w:val="@Tiêu đề Tiếng Anh"/>
    <w:basedOn w:val="Normal"/>
    <w:link w:val="TiuTingAnhChar"/>
    <w:qFormat/>
    <w:rsid w:val="006776E1"/>
    <w:pPr>
      <w:spacing w:before="240"/>
      <w:ind w:firstLine="0"/>
      <w:jc w:val="center"/>
    </w:pPr>
    <w:rPr>
      <w:sz w:val="28"/>
    </w:rPr>
  </w:style>
  <w:style w:type="character" w:customStyle="1" w:styleId="TiuTingVitChar">
    <w:name w:val="@Tiêu đề Tiếng Việt Char"/>
    <w:link w:val="TiuTingVit"/>
    <w:rsid w:val="00355EE2"/>
    <w:rPr>
      <w:b/>
      <w:sz w:val="32"/>
      <w:szCs w:val="26"/>
    </w:rPr>
  </w:style>
  <w:style w:type="paragraph" w:customStyle="1" w:styleId="Tcgibibo">
    <w:name w:val="@Tác giả bài báo"/>
    <w:basedOn w:val="TiuTingAnh"/>
    <w:link w:val="TcgibiboChar"/>
    <w:qFormat/>
    <w:rsid w:val="00790467"/>
    <w:pPr>
      <w:spacing w:before="0" w:after="120" w:line="240" w:lineRule="exact"/>
    </w:pPr>
    <w:rPr>
      <w:b/>
      <w:i/>
      <w:sz w:val="22"/>
      <w:szCs w:val="24"/>
    </w:rPr>
  </w:style>
  <w:style w:type="character" w:customStyle="1" w:styleId="TiuTingAnhChar">
    <w:name w:val="@Tiêu đề Tiếng Anh Char"/>
    <w:link w:val="TiuTingAnh"/>
    <w:rsid w:val="006776E1"/>
    <w:rPr>
      <w:sz w:val="28"/>
      <w:szCs w:val="22"/>
      <w:lang w:eastAsia="en-US"/>
    </w:rPr>
  </w:style>
  <w:style w:type="paragraph" w:customStyle="1" w:styleId="nvcngtc-Emailtcgi">
    <w:name w:val="@Đơn vị công tác - Email tác giả"/>
    <w:basedOn w:val="TiuTingAnh"/>
    <w:link w:val="nvcngtc-EmailtcgiChar"/>
    <w:qFormat/>
    <w:rsid w:val="00790467"/>
    <w:pPr>
      <w:spacing w:before="0" w:after="0"/>
    </w:pPr>
    <w:rPr>
      <w:i/>
      <w:sz w:val="22"/>
      <w:szCs w:val="21"/>
    </w:rPr>
  </w:style>
  <w:style w:type="character" w:customStyle="1" w:styleId="TcgibiboChar">
    <w:name w:val="@Tác giả bài báo Char"/>
    <w:link w:val="Tcgibibo"/>
    <w:rsid w:val="00790467"/>
    <w:rPr>
      <w:b/>
      <w:i/>
      <w:sz w:val="22"/>
      <w:szCs w:val="24"/>
      <w:lang w:eastAsia="en-US"/>
    </w:rPr>
  </w:style>
  <w:style w:type="character" w:styleId="Hyperlink">
    <w:name w:val="Hyperlink"/>
    <w:uiPriority w:val="99"/>
    <w:unhideWhenUsed/>
    <w:rsid w:val="00BF7643"/>
    <w:rPr>
      <w:color w:val="0000FF"/>
      <w:u w:val="single"/>
    </w:rPr>
  </w:style>
  <w:style w:type="character" w:customStyle="1" w:styleId="nvcngtc-EmailtcgiChar">
    <w:name w:val="@Đơn vị công tác - Email tác giả Char"/>
    <w:link w:val="nvcngtc-Emailtcgi"/>
    <w:rsid w:val="00790467"/>
    <w:rPr>
      <w:i/>
      <w:sz w:val="22"/>
      <w:szCs w:val="21"/>
      <w:lang w:eastAsia="en-US"/>
    </w:rPr>
  </w:style>
  <w:style w:type="paragraph" w:customStyle="1" w:styleId="Tmtt-Abstract">
    <w:name w:val="@Tóm tắt - Abstract"/>
    <w:basedOn w:val="Normal"/>
    <w:link w:val="Tmtt-AbstractChar"/>
    <w:qFormat/>
    <w:rsid w:val="00790467"/>
    <w:pPr>
      <w:spacing w:before="120"/>
      <w:ind w:firstLine="0"/>
      <w:jc w:val="center"/>
    </w:pPr>
    <w:rPr>
      <w:rFonts w:cs="Arial"/>
      <w:b/>
      <w:szCs w:val="20"/>
    </w:rPr>
  </w:style>
  <w:style w:type="paragraph" w:customStyle="1" w:styleId="NidungTmtt-Abstract">
    <w:name w:val="@Nội dung Tóm tắt - Abstract"/>
    <w:basedOn w:val="Normal"/>
    <w:link w:val="NidungTmtt-AbstractChar"/>
    <w:qFormat/>
    <w:rsid w:val="00790467"/>
    <w:pPr>
      <w:ind w:firstLine="0"/>
    </w:pPr>
    <w:rPr>
      <w:rFonts w:cs="Arial"/>
      <w:szCs w:val="18"/>
    </w:rPr>
  </w:style>
  <w:style w:type="character" w:customStyle="1" w:styleId="Tmtt-AbstractChar">
    <w:name w:val="@Tóm tắt - Abstract Char"/>
    <w:link w:val="Tmtt-Abstract"/>
    <w:rsid w:val="00790467"/>
    <w:rPr>
      <w:rFonts w:cs="Arial"/>
      <w:b/>
      <w:sz w:val="22"/>
      <w:lang w:eastAsia="en-US"/>
    </w:rPr>
  </w:style>
  <w:style w:type="paragraph" w:customStyle="1" w:styleId="ColorfulList-Accent11">
    <w:name w:val="Colorful List - Accent 11"/>
    <w:basedOn w:val="Normal"/>
    <w:uiPriority w:val="34"/>
    <w:qFormat/>
    <w:rsid w:val="00225AF3"/>
    <w:pPr>
      <w:ind w:left="720"/>
      <w:contextualSpacing/>
    </w:pPr>
  </w:style>
  <w:style w:type="character" w:customStyle="1" w:styleId="NidungTmtt-AbstractChar">
    <w:name w:val="@Nội dung Tóm tắt - Abstract Char"/>
    <w:link w:val="NidungTmtt-Abstract"/>
    <w:rsid w:val="00790467"/>
    <w:rPr>
      <w:rFonts w:cs="Arial"/>
      <w:sz w:val="22"/>
      <w:szCs w:val="18"/>
      <w:lang w:eastAsia="en-US"/>
    </w:rPr>
  </w:style>
  <w:style w:type="character" w:customStyle="1" w:styleId="Heading5Char">
    <w:name w:val="Heading 5 Char"/>
    <w:aliases w:val="@ chú thích (Nguồn) Char"/>
    <w:link w:val="Heading5"/>
    <w:rsid w:val="008E5B32"/>
    <w:rPr>
      <w:rFonts w:eastAsia="Times New Roman"/>
      <w:i/>
      <w:lang w:eastAsia="en-US"/>
    </w:rPr>
  </w:style>
  <w:style w:type="character" w:customStyle="1" w:styleId="Heading6Char">
    <w:name w:val="Heading 6 Char"/>
    <w:link w:val="Heading6"/>
    <w:rsid w:val="00225AF3"/>
    <w:rPr>
      <w:rFonts w:ascii="Calibri" w:eastAsia="Times New Roman" w:hAnsi="Calibri" w:cs="Times New Roman"/>
      <w:bCs/>
      <w:sz w:val="24"/>
      <w:lang w:val="x-none" w:eastAsia="x-none"/>
    </w:rPr>
  </w:style>
  <w:style w:type="character" w:customStyle="1" w:styleId="Heading7Char">
    <w:name w:val="Heading 7 Char"/>
    <w:link w:val="Heading7"/>
    <w:rsid w:val="00225AF3"/>
    <w:rPr>
      <w:rFonts w:ascii="VNtimes new roman" w:eastAsia="Times New Roman" w:hAnsi="VNtimes new roman" w:cs="Times New Roman"/>
      <w:sz w:val="26"/>
      <w:szCs w:val="20"/>
    </w:rPr>
  </w:style>
  <w:style w:type="character" w:customStyle="1" w:styleId="Heading8Char">
    <w:name w:val="Heading 8 Char"/>
    <w:link w:val="Heading8"/>
    <w:rsid w:val="00225AF3"/>
    <w:rPr>
      <w:rFonts w:ascii=".VnTime" w:eastAsia="Times New Roman" w:hAnsi=".VnTime" w:cs="Times New Roman"/>
      <w:sz w:val="24"/>
      <w:szCs w:val="20"/>
    </w:rPr>
  </w:style>
  <w:style w:type="paragraph" w:customStyle="1" w:styleId="mcCp1">
    <w:name w:val="@ Đề mục (Cấp 1)"/>
    <w:basedOn w:val="Normal"/>
    <w:next w:val="Normal"/>
    <w:qFormat/>
    <w:rsid w:val="00F642CA"/>
    <w:pPr>
      <w:widowControl w:val="0"/>
      <w:numPr>
        <w:numId w:val="12"/>
      </w:numPr>
      <w:tabs>
        <w:tab w:val="left" w:pos="720"/>
        <w:tab w:val="left" w:pos="1440"/>
        <w:tab w:val="left" w:pos="2160"/>
        <w:tab w:val="center" w:pos="4253"/>
        <w:tab w:val="right" w:pos="8505"/>
      </w:tabs>
      <w:spacing w:before="120"/>
      <w:outlineLvl w:val="0"/>
    </w:pPr>
    <w:rPr>
      <w:rFonts w:eastAsia="Times New Roman"/>
      <w:b/>
      <w:szCs w:val="28"/>
    </w:rPr>
  </w:style>
  <w:style w:type="paragraph" w:customStyle="1" w:styleId="mcCp2">
    <w:name w:val="@ Đề mục (Cấp 2)"/>
    <w:basedOn w:val="Normal"/>
    <w:next w:val="Normal"/>
    <w:qFormat/>
    <w:rsid w:val="005B3CCA"/>
    <w:pPr>
      <w:widowControl w:val="0"/>
      <w:numPr>
        <w:ilvl w:val="1"/>
        <w:numId w:val="12"/>
      </w:numPr>
      <w:tabs>
        <w:tab w:val="left" w:pos="720"/>
        <w:tab w:val="left" w:pos="1440"/>
        <w:tab w:val="left" w:pos="2160"/>
        <w:tab w:val="center" w:pos="4253"/>
        <w:tab w:val="right" w:pos="8505"/>
      </w:tabs>
      <w:spacing w:before="120"/>
      <w:outlineLvl w:val="1"/>
    </w:pPr>
    <w:rPr>
      <w:rFonts w:eastAsia="Times New Roman"/>
      <w:b/>
      <w:i/>
      <w:szCs w:val="28"/>
    </w:rPr>
  </w:style>
  <w:style w:type="paragraph" w:customStyle="1" w:styleId="mcCp3">
    <w:name w:val="@ Đề mục (Cấp 3)"/>
    <w:basedOn w:val="Normal"/>
    <w:next w:val="Normal"/>
    <w:qFormat/>
    <w:rsid w:val="008E5B32"/>
    <w:pPr>
      <w:widowControl w:val="0"/>
      <w:numPr>
        <w:ilvl w:val="2"/>
        <w:numId w:val="12"/>
      </w:numPr>
      <w:tabs>
        <w:tab w:val="left" w:pos="720"/>
        <w:tab w:val="left" w:pos="1440"/>
        <w:tab w:val="left" w:pos="2160"/>
        <w:tab w:val="center" w:pos="4253"/>
        <w:tab w:val="right" w:pos="8505"/>
      </w:tabs>
      <w:spacing w:before="120"/>
      <w:outlineLvl w:val="2"/>
    </w:pPr>
    <w:rPr>
      <w:rFonts w:eastAsia="Times New Roman"/>
      <w:i/>
      <w:szCs w:val="28"/>
    </w:rPr>
  </w:style>
  <w:style w:type="paragraph" w:customStyle="1" w:styleId="Tiliuthamkhonidung">
    <w:name w:val="@ Tài liệu tham khảo (nội dung)"/>
    <w:basedOn w:val="Normal"/>
    <w:next w:val="Normal"/>
    <w:qFormat/>
    <w:rsid w:val="00225AF3"/>
    <w:pPr>
      <w:widowControl w:val="0"/>
      <w:numPr>
        <w:ilvl w:val="8"/>
        <w:numId w:val="12"/>
      </w:numPr>
      <w:tabs>
        <w:tab w:val="left" w:pos="720"/>
        <w:tab w:val="left" w:pos="1440"/>
        <w:tab w:val="left" w:pos="2160"/>
        <w:tab w:val="center" w:pos="4253"/>
        <w:tab w:val="right" w:pos="8505"/>
      </w:tabs>
      <w:spacing w:before="40" w:after="40"/>
      <w:outlineLvl w:val="1"/>
    </w:pPr>
    <w:rPr>
      <w:rFonts w:eastAsia="Times New Roman"/>
      <w:szCs w:val="28"/>
    </w:rPr>
  </w:style>
  <w:style w:type="paragraph" w:customStyle="1" w:styleId="mcCp4">
    <w:name w:val="@ Đề mục (Cấp 4)"/>
    <w:basedOn w:val="Normal"/>
    <w:next w:val="Normal"/>
    <w:qFormat/>
    <w:rsid w:val="00A56F8A"/>
    <w:pPr>
      <w:widowControl w:val="0"/>
      <w:numPr>
        <w:ilvl w:val="3"/>
        <w:numId w:val="12"/>
      </w:numPr>
      <w:tabs>
        <w:tab w:val="left" w:pos="720"/>
        <w:tab w:val="left" w:pos="1440"/>
        <w:tab w:val="left" w:pos="2160"/>
        <w:tab w:val="center" w:pos="4253"/>
        <w:tab w:val="right" w:pos="8505"/>
      </w:tabs>
    </w:pPr>
    <w:rPr>
      <w:rFonts w:eastAsia="Times New Roman"/>
      <w:b/>
      <w:szCs w:val="28"/>
    </w:rPr>
  </w:style>
  <w:style w:type="paragraph" w:customStyle="1" w:styleId="ChthchBngbiu-Hnhv">
    <w:name w:val="@ Chú thích Bảng biểu - Hình vẽ"/>
    <w:basedOn w:val="Normal"/>
    <w:rsid w:val="008E5B32"/>
    <w:pPr>
      <w:spacing w:line="240" w:lineRule="auto"/>
      <w:ind w:firstLine="0"/>
      <w:jc w:val="center"/>
    </w:pPr>
    <w:rPr>
      <w:rFonts w:eastAsia="Times New Roman"/>
      <w:b/>
      <w:i/>
      <w:color w:val="000000"/>
      <w:szCs w:val="24"/>
    </w:rPr>
  </w:style>
  <w:style w:type="paragraph" w:customStyle="1" w:styleId="Nidungtrongbng">
    <w:name w:val="@Nội dung trong bảng"/>
    <w:basedOn w:val="Normal"/>
    <w:qFormat/>
    <w:rsid w:val="006A619C"/>
    <w:pPr>
      <w:ind w:firstLine="0"/>
    </w:pPr>
  </w:style>
  <w:style w:type="paragraph" w:styleId="BalloonText">
    <w:name w:val="Balloon Text"/>
    <w:basedOn w:val="Normal"/>
    <w:link w:val="BalloonTextChar"/>
    <w:uiPriority w:val="99"/>
    <w:semiHidden/>
    <w:unhideWhenUsed/>
    <w:rsid w:val="001710C0"/>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1710C0"/>
    <w:rPr>
      <w:rFonts w:ascii="Tahoma" w:hAnsi="Tahoma" w:cs="Tahoma"/>
      <w:b/>
      <w:sz w:val="16"/>
      <w:szCs w:val="16"/>
    </w:rPr>
  </w:style>
  <w:style w:type="paragraph" w:styleId="Caption">
    <w:name w:val="caption"/>
    <w:aliases w:val="@Chú thích hình"/>
    <w:basedOn w:val="Normal"/>
    <w:next w:val="Normal"/>
    <w:uiPriority w:val="35"/>
    <w:qFormat/>
    <w:rsid w:val="001C00A9"/>
    <w:pPr>
      <w:spacing w:before="0" w:after="0" w:line="240" w:lineRule="auto"/>
      <w:ind w:firstLine="0"/>
      <w:jc w:val="center"/>
    </w:pPr>
    <w:rPr>
      <w:bCs/>
      <w:i/>
      <w:sz w:val="20"/>
      <w:szCs w:val="18"/>
    </w:rPr>
  </w:style>
  <w:style w:type="paragraph" w:styleId="Header">
    <w:name w:val="header"/>
    <w:basedOn w:val="Normal"/>
    <w:link w:val="HeaderChar"/>
    <w:uiPriority w:val="99"/>
    <w:unhideWhenUsed/>
    <w:rsid w:val="00E96470"/>
    <w:pPr>
      <w:tabs>
        <w:tab w:val="center" w:pos="4680"/>
        <w:tab w:val="right" w:pos="9360"/>
      </w:tabs>
    </w:pPr>
  </w:style>
  <w:style w:type="character" w:customStyle="1" w:styleId="HeaderChar">
    <w:name w:val="Header Char"/>
    <w:link w:val="Header"/>
    <w:uiPriority w:val="99"/>
    <w:rsid w:val="00E96470"/>
    <w:rPr>
      <w:sz w:val="22"/>
      <w:szCs w:val="22"/>
    </w:rPr>
  </w:style>
  <w:style w:type="paragraph" w:styleId="Footer">
    <w:name w:val="footer"/>
    <w:basedOn w:val="Normal"/>
    <w:link w:val="FooterChar"/>
    <w:uiPriority w:val="99"/>
    <w:unhideWhenUsed/>
    <w:rsid w:val="00E96470"/>
    <w:pPr>
      <w:tabs>
        <w:tab w:val="center" w:pos="4680"/>
        <w:tab w:val="right" w:pos="9360"/>
      </w:tabs>
    </w:pPr>
  </w:style>
  <w:style w:type="character" w:customStyle="1" w:styleId="FooterChar">
    <w:name w:val="Footer Char"/>
    <w:link w:val="Footer"/>
    <w:uiPriority w:val="99"/>
    <w:rsid w:val="00E96470"/>
    <w:rPr>
      <w:sz w:val="22"/>
      <w:szCs w:val="22"/>
    </w:rPr>
  </w:style>
  <w:style w:type="paragraph" w:customStyle="1" w:styleId="Danhmctiliuthamkho">
    <w:name w:val="@Danh mục tài liệu tham khảo"/>
    <w:basedOn w:val="Normal"/>
    <w:link w:val="DanhmctiliuthamkhoChar"/>
    <w:qFormat/>
    <w:rsid w:val="00EC7CF1"/>
    <w:pPr>
      <w:spacing w:before="240" w:after="240"/>
      <w:ind w:firstLine="0"/>
      <w:jc w:val="center"/>
    </w:pPr>
    <w:rPr>
      <w:b/>
    </w:rPr>
  </w:style>
  <w:style w:type="table" w:styleId="TableGrid">
    <w:name w:val="Table Grid"/>
    <w:basedOn w:val="TableNormal"/>
    <w:uiPriority w:val="59"/>
    <w:rsid w:val="009737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nhmctiliuthamkhoChar">
    <w:name w:val="@Danh mục tài liệu tham khảo Char"/>
    <w:link w:val="Danhmctiliuthamkho"/>
    <w:rsid w:val="00EC7CF1"/>
    <w:rPr>
      <w:b/>
      <w:sz w:val="22"/>
      <w:szCs w:val="22"/>
    </w:rPr>
  </w:style>
  <w:style w:type="paragraph" w:styleId="HTMLPreformatted">
    <w:name w:val="HTML Preformatted"/>
    <w:basedOn w:val="Normal"/>
    <w:link w:val="HTMLPreformattedChar"/>
    <w:uiPriority w:val="99"/>
    <w:unhideWhenUsed/>
    <w:qFormat/>
    <w:rsid w:val="009367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w:hAnsi="Courier" w:cs="Courier"/>
      <w:sz w:val="20"/>
      <w:szCs w:val="20"/>
      <w:lang w:val="vi-VN"/>
    </w:rPr>
  </w:style>
  <w:style w:type="character" w:customStyle="1" w:styleId="HTMLPreformattedChar">
    <w:name w:val="HTML Preformatted Char"/>
    <w:link w:val="HTMLPreformatted"/>
    <w:uiPriority w:val="99"/>
    <w:rsid w:val="009367CC"/>
    <w:rPr>
      <w:rFonts w:ascii="Courier" w:hAnsi="Courier" w:cs="Courier"/>
    </w:rPr>
  </w:style>
  <w:style w:type="character" w:styleId="FollowedHyperlink">
    <w:name w:val="FollowedHyperlink"/>
    <w:uiPriority w:val="99"/>
    <w:semiHidden/>
    <w:unhideWhenUsed/>
    <w:rsid w:val="009367CC"/>
    <w:rPr>
      <w:color w:val="800080"/>
      <w:u w:val="single"/>
    </w:rPr>
  </w:style>
  <w:style w:type="paragraph" w:styleId="NormalWeb">
    <w:name w:val="Normal (Web)"/>
    <w:basedOn w:val="Normal"/>
    <w:uiPriority w:val="99"/>
    <w:unhideWhenUsed/>
    <w:rsid w:val="00D62B16"/>
    <w:pPr>
      <w:spacing w:before="100" w:beforeAutospacing="1" w:after="100" w:afterAutospacing="1" w:line="240" w:lineRule="auto"/>
      <w:ind w:firstLine="0"/>
      <w:jc w:val="left"/>
    </w:pPr>
    <w:rPr>
      <w:rFonts w:ascii="Times" w:eastAsia="MS Mincho" w:hAnsi="Times"/>
      <w:sz w:val="20"/>
      <w:szCs w:val="20"/>
      <w:lang w:val="vi-VN"/>
    </w:rPr>
  </w:style>
  <w:style w:type="character" w:styleId="Strong">
    <w:name w:val="Strong"/>
    <w:uiPriority w:val="22"/>
    <w:qFormat/>
    <w:rsid w:val="00D62B16"/>
    <w:rPr>
      <w:b/>
      <w:bCs/>
    </w:rPr>
  </w:style>
  <w:style w:type="character" w:styleId="Emphasis">
    <w:name w:val="Emphasis"/>
    <w:uiPriority w:val="20"/>
    <w:qFormat/>
    <w:rsid w:val="007D3C46"/>
    <w:rPr>
      <w:i/>
      <w:iCs/>
    </w:rPr>
  </w:style>
  <w:style w:type="paragraph" w:styleId="ListParagraph">
    <w:name w:val="List Paragraph"/>
    <w:basedOn w:val="Normal"/>
    <w:uiPriority w:val="34"/>
    <w:qFormat/>
    <w:rsid w:val="0015048C"/>
    <w:pPr>
      <w:suppressAutoHyphens/>
      <w:ind w:leftChars="-1" w:left="720" w:hangingChars="1" w:hanging="1"/>
      <w:contextualSpacing/>
      <w:textDirection w:val="btLr"/>
      <w:textAlignment w:val="top"/>
      <w:outlineLvl w:val="0"/>
    </w:pPr>
    <w:rPr>
      <w:rFonts w:eastAsia="Times New Roman"/>
      <w:position w:val="-1"/>
    </w:rPr>
  </w:style>
  <w:style w:type="character" w:customStyle="1" w:styleId="Heading1Char">
    <w:name w:val="Heading 1 Char"/>
    <w:link w:val="Heading1"/>
    <w:uiPriority w:val="9"/>
    <w:rsid w:val="00C07DF5"/>
    <w:rPr>
      <w:rFonts w:eastAsia="Times New Roman"/>
      <w:b/>
      <w:bCs/>
      <w:sz w:val="26"/>
      <w:szCs w:val="28"/>
    </w:rPr>
  </w:style>
  <w:style w:type="paragraph" w:styleId="CommentText">
    <w:name w:val="annotation text"/>
    <w:basedOn w:val="Normal"/>
    <w:link w:val="CommentTextChar"/>
    <w:uiPriority w:val="99"/>
    <w:semiHidden/>
    <w:unhideWhenUsed/>
    <w:rsid w:val="00CB0C66"/>
    <w:rPr>
      <w:szCs w:val="20"/>
    </w:rPr>
  </w:style>
  <w:style w:type="character" w:customStyle="1" w:styleId="CommentTextChar">
    <w:name w:val="Comment Text Char"/>
    <w:link w:val="CommentText"/>
    <w:uiPriority w:val="99"/>
    <w:semiHidden/>
    <w:rsid w:val="00CB0C66"/>
    <w:rPr>
      <w:lang w:eastAsia="en-US"/>
    </w:rPr>
  </w:style>
  <w:style w:type="paragraph" w:styleId="CommentSubject">
    <w:name w:val="annotation subject"/>
    <w:basedOn w:val="CommentText"/>
    <w:next w:val="CommentText"/>
    <w:link w:val="CommentSubjectChar"/>
    <w:uiPriority w:val="99"/>
    <w:semiHidden/>
    <w:unhideWhenUsed/>
    <w:rsid w:val="00CB0C66"/>
    <w:pPr>
      <w:spacing w:before="0" w:after="200" w:line="240" w:lineRule="auto"/>
      <w:ind w:firstLine="0"/>
      <w:jc w:val="left"/>
    </w:pPr>
    <w:rPr>
      <w:rFonts w:ascii="Calibri" w:hAnsi="Calibri"/>
      <w:b/>
      <w:bCs/>
    </w:rPr>
  </w:style>
  <w:style w:type="character" w:customStyle="1" w:styleId="CommentSubjectChar">
    <w:name w:val="Comment Subject Char"/>
    <w:link w:val="CommentSubject"/>
    <w:uiPriority w:val="99"/>
    <w:semiHidden/>
    <w:rsid w:val="00CB0C66"/>
    <w:rPr>
      <w:rFonts w:ascii="Calibri" w:hAnsi="Calibri"/>
      <w:b/>
      <w:bCs/>
      <w:lang w:eastAsia="en-US"/>
    </w:rPr>
  </w:style>
  <w:style w:type="character" w:customStyle="1" w:styleId="Heading2Char">
    <w:name w:val="Heading 2 Char"/>
    <w:link w:val="Heading2"/>
    <w:uiPriority w:val="9"/>
    <w:rsid w:val="00C07DF5"/>
    <w:rPr>
      <w:rFonts w:eastAsia="Times New Roman"/>
      <w:b/>
      <w:bCs/>
      <w:sz w:val="24"/>
      <w:szCs w:val="26"/>
    </w:rPr>
  </w:style>
  <w:style w:type="paragraph" w:styleId="FootnoteText">
    <w:name w:val="footnote text"/>
    <w:aliases w:val="Footnote Text Char Char Char Char Char,Footnote Text Char Char Char Char Char Char Ch,fn,Footnote Text Char1 Char,Footnote Text Char Char1 Char,DTKH-ftnote,single space,footnote text,Table_Footnote_last, Char Char Char Char Char Char Char"/>
    <w:basedOn w:val="Normal"/>
    <w:link w:val="FootnoteTextChar"/>
    <w:semiHidden/>
    <w:unhideWhenUsed/>
    <w:rsid w:val="00C07DF5"/>
    <w:pPr>
      <w:spacing w:before="0" w:after="0" w:line="240" w:lineRule="auto"/>
      <w:ind w:firstLine="0"/>
    </w:pPr>
    <w:rPr>
      <w:sz w:val="20"/>
      <w:szCs w:val="20"/>
    </w:rPr>
  </w:style>
  <w:style w:type="character" w:customStyle="1" w:styleId="FootnoteTextChar">
    <w:name w:val="Footnote Text Char"/>
    <w:aliases w:val="Footnote Text Char Char Char Char Char Char,Footnote Text Char Char Char Char Char Char Ch Char,fn Char,Footnote Text Char1 Char Char,Footnote Text Char Char1 Char Char,DTKH-ftnote Char,single space Char,footnote text Char"/>
    <w:basedOn w:val="DefaultParagraphFont"/>
    <w:link w:val="FootnoteText"/>
    <w:semiHidden/>
    <w:rsid w:val="00C07DF5"/>
  </w:style>
  <w:style w:type="character" w:styleId="FootnoteReference">
    <w:name w:val="footnote reference"/>
    <w:aliases w:val="Footnote dich,SUPERS,Footnote,chu_thich,ftref,BVI fnr,footnote ref,Footnote text,Footnote Reference Number,Знак сноски 1,(NECG) Footnote Reference,16 Point,Superscript 6 Point,Footnote + Arial,10 pt,Black,Ref,de nota al pie, BVI fnr,f"/>
    <w:semiHidden/>
    <w:unhideWhenUsed/>
    <w:rsid w:val="00C07DF5"/>
    <w:rPr>
      <w:vertAlign w:val="superscript"/>
    </w:rPr>
  </w:style>
  <w:style w:type="paragraph" w:customStyle="1" w:styleId="NgunBngbiu-Hnhv">
    <w:name w:val="@ Nguồn Bảng biểu - Hình vẽ"/>
    <w:basedOn w:val="ChthchBngbiu-Hnhv"/>
    <w:qFormat/>
    <w:rsid w:val="00DB17C7"/>
    <w:pPr>
      <w:jc w:val="right"/>
    </w:pPr>
    <w:rPr>
      <w:b w:val="0"/>
    </w:rPr>
  </w:style>
  <w:style w:type="paragraph" w:customStyle="1" w:styleId="Els-1storder-head">
    <w:name w:val="Els-1storder-head"/>
    <w:next w:val="Normal"/>
    <w:rsid w:val="00462BC4"/>
    <w:pPr>
      <w:keepNext/>
      <w:numPr>
        <w:numId w:val="14"/>
      </w:numPr>
      <w:suppressAutoHyphens/>
      <w:spacing w:before="240" w:after="240" w:line="240" w:lineRule="exact"/>
    </w:pPr>
    <w:rPr>
      <w:rFonts w:eastAsia="SimSun"/>
      <w:b/>
    </w:rPr>
  </w:style>
  <w:style w:type="paragraph" w:customStyle="1" w:styleId="Els-2ndorder-head">
    <w:name w:val="Els-2ndorder-head"/>
    <w:next w:val="Normal"/>
    <w:rsid w:val="00462BC4"/>
    <w:pPr>
      <w:keepNext/>
      <w:numPr>
        <w:ilvl w:val="1"/>
        <w:numId w:val="14"/>
      </w:numPr>
      <w:suppressAutoHyphens/>
      <w:spacing w:before="240" w:after="240" w:line="240" w:lineRule="exact"/>
    </w:pPr>
    <w:rPr>
      <w:rFonts w:eastAsia="SimSun"/>
      <w:i/>
    </w:rPr>
  </w:style>
  <w:style w:type="paragraph" w:customStyle="1" w:styleId="Els-3rdorder-head">
    <w:name w:val="Els-3rdorder-head"/>
    <w:next w:val="Normal"/>
    <w:rsid w:val="00462BC4"/>
    <w:pPr>
      <w:keepNext/>
      <w:numPr>
        <w:ilvl w:val="2"/>
        <w:numId w:val="14"/>
      </w:numPr>
      <w:suppressAutoHyphens/>
      <w:spacing w:before="240" w:line="240" w:lineRule="exact"/>
    </w:pPr>
    <w:rPr>
      <w:rFonts w:eastAsia="SimSun"/>
      <w:i/>
    </w:rPr>
  </w:style>
  <w:style w:type="paragraph" w:customStyle="1" w:styleId="Els-4thorder-head">
    <w:name w:val="Els-4thorder-head"/>
    <w:next w:val="Normal"/>
    <w:rsid w:val="00462BC4"/>
    <w:pPr>
      <w:keepNext/>
      <w:numPr>
        <w:ilvl w:val="3"/>
        <w:numId w:val="14"/>
      </w:numPr>
      <w:suppressAutoHyphens/>
      <w:spacing w:before="240" w:line="240" w:lineRule="exact"/>
    </w:pPr>
    <w:rPr>
      <w:rFonts w:eastAsia="SimSun"/>
      <w:i/>
    </w:rPr>
  </w:style>
  <w:style w:type="character" w:customStyle="1" w:styleId="Hyperlink0">
    <w:name w:val="Hyperlink.0"/>
    <w:basedOn w:val="DefaultParagraphFont"/>
    <w:rsid w:val="002714B7"/>
    <w:rPr>
      <w:color w:val="0432FF"/>
      <w:u w:val="single" w:color="0563C1"/>
    </w:rPr>
  </w:style>
  <w:style w:type="character" w:customStyle="1" w:styleId="Hyperlink1">
    <w:name w:val="Hyperlink.1"/>
    <w:basedOn w:val="DefaultParagraphFont"/>
    <w:rsid w:val="002714B7"/>
    <w:rPr>
      <w:color w:val="0432FF"/>
      <w:u w:val="single" w:color="0000FF"/>
    </w:rPr>
  </w:style>
  <w:style w:type="character" w:styleId="CommentReference">
    <w:name w:val="annotation reference"/>
    <w:basedOn w:val="DefaultParagraphFont"/>
    <w:uiPriority w:val="99"/>
    <w:semiHidden/>
    <w:unhideWhenUsed/>
    <w:rsid w:val="0080140E"/>
    <w:rPr>
      <w:sz w:val="16"/>
      <w:szCs w:val="16"/>
    </w:rPr>
  </w:style>
  <w:style w:type="paragraph" w:styleId="BodyText">
    <w:name w:val="Body Text"/>
    <w:basedOn w:val="Normal"/>
    <w:link w:val="BodyTextChar"/>
    <w:uiPriority w:val="1"/>
    <w:qFormat/>
    <w:rsid w:val="006F4F6E"/>
    <w:pPr>
      <w:widowControl w:val="0"/>
      <w:autoSpaceDE w:val="0"/>
      <w:autoSpaceDN w:val="0"/>
      <w:spacing w:before="0" w:after="0" w:line="240" w:lineRule="auto"/>
      <w:ind w:firstLine="0"/>
      <w:jc w:val="left"/>
    </w:pPr>
    <w:rPr>
      <w:rFonts w:eastAsia="Times New Roman"/>
      <w:i/>
      <w:noProof/>
      <w:sz w:val="20"/>
      <w:szCs w:val="20"/>
      <w:lang w:bidi="en-US"/>
    </w:rPr>
  </w:style>
  <w:style w:type="character" w:customStyle="1" w:styleId="BodyTextChar">
    <w:name w:val="Body Text Char"/>
    <w:basedOn w:val="DefaultParagraphFont"/>
    <w:link w:val="BodyText"/>
    <w:uiPriority w:val="1"/>
    <w:rsid w:val="006F4F6E"/>
    <w:rPr>
      <w:rFonts w:eastAsia="Times New Roman"/>
      <w:i/>
      <w:noProof/>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01367">
      <w:bodyDiv w:val="1"/>
      <w:marLeft w:val="0"/>
      <w:marRight w:val="0"/>
      <w:marTop w:val="0"/>
      <w:marBottom w:val="0"/>
      <w:divBdr>
        <w:top w:val="none" w:sz="0" w:space="0" w:color="auto"/>
        <w:left w:val="none" w:sz="0" w:space="0" w:color="auto"/>
        <w:bottom w:val="none" w:sz="0" w:space="0" w:color="auto"/>
        <w:right w:val="none" w:sz="0" w:space="0" w:color="auto"/>
      </w:divBdr>
    </w:div>
    <w:div w:id="1203516497">
      <w:bodyDiv w:val="1"/>
      <w:marLeft w:val="0"/>
      <w:marRight w:val="0"/>
      <w:marTop w:val="0"/>
      <w:marBottom w:val="0"/>
      <w:divBdr>
        <w:top w:val="none" w:sz="0" w:space="0" w:color="auto"/>
        <w:left w:val="none" w:sz="0" w:space="0" w:color="auto"/>
        <w:bottom w:val="none" w:sz="0" w:space="0" w:color="auto"/>
        <w:right w:val="none" w:sz="0" w:space="0" w:color="auto"/>
      </w:divBdr>
    </w:div>
    <w:div w:id="1342389488">
      <w:bodyDiv w:val="1"/>
      <w:marLeft w:val="0"/>
      <w:marRight w:val="0"/>
      <w:marTop w:val="0"/>
      <w:marBottom w:val="0"/>
      <w:divBdr>
        <w:top w:val="none" w:sz="0" w:space="0" w:color="auto"/>
        <w:left w:val="none" w:sz="0" w:space="0" w:color="auto"/>
        <w:bottom w:val="none" w:sz="0" w:space="0" w:color="auto"/>
        <w:right w:val="none" w:sz="0" w:space="0" w:color="auto"/>
      </w:divBdr>
    </w:div>
    <w:div w:id="1727988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944C5F-4EB3-4016-B700-98A92C4AC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4</TotalTime>
  <Pages>9</Pages>
  <Words>16337</Words>
  <Characters>93127</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TRƯỜNG ĐẠI HỌC KINH TẾ - ĐẠI HỌC ĐÀ NẴNG</vt:lpstr>
    </vt:vector>
  </TitlesOfParts>
  <Company>VietForum.vn</Company>
  <LinksUpToDate>false</LinksUpToDate>
  <CharactersWithSpaces>109246</CharactersWithSpaces>
  <SharedDoc>false</SharedDoc>
  <HLinks>
    <vt:vector size="18" baseType="variant">
      <vt:variant>
        <vt:i4>5242908</vt:i4>
      </vt:variant>
      <vt:variant>
        <vt:i4>45</vt:i4>
      </vt:variant>
      <vt:variant>
        <vt:i4>0</vt:i4>
      </vt:variant>
      <vt:variant>
        <vt:i4>5</vt:i4>
      </vt:variant>
      <vt:variant>
        <vt:lpwstr>https://ideas.repec.org/s/une/wpaper.html</vt:lpwstr>
      </vt:variant>
      <vt:variant>
        <vt:lpwstr/>
      </vt:variant>
      <vt:variant>
        <vt:i4>5767175</vt:i4>
      </vt:variant>
      <vt:variant>
        <vt:i4>42</vt:i4>
      </vt:variant>
      <vt:variant>
        <vt:i4>0</vt:i4>
      </vt:variant>
      <vt:variant>
        <vt:i4>5</vt:i4>
      </vt:variant>
      <vt:variant>
        <vt:lpwstr>https://ideas.repec.org/s/hhs/cesisp.html</vt:lpwstr>
      </vt:variant>
      <vt:variant>
        <vt:lpwstr/>
      </vt:variant>
      <vt:variant>
        <vt:i4>7209084</vt:i4>
      </vt:variant>
      <vt:variant>
        <vt:i4>39</vt:i4>
      </vt:variant>
      <vt:variant>
        <vt:i4>0</vt:i4>
      </vt:variant>
      <vt:variant>
        <vt:i4>5</vt:i4>
      </vt:variant>
      <vt:variant>
        <vt:lpwstr>https://ideas.repec.org/p/hhs/cesisp/0058.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KINH TẾ - ĐẠI HỌC ĐÀ NẴNG</dc:title>
  <dc:subject/>
  <dc:creator>AdminSysTem</dc:creator>
  <cp:keywords/>
  <dc:description/>
  <cp:lastModifiedBy>Hiep Bui Trung</cp:lastModifiedBy>
  <cp:revision>60</cp:revision>
  <cp:lastPrinted>2019-02-20T02:39:00Z</cp:lastPrinted>
  <dcterms:created xsi:type="dcterms:W3CDTF">2021-10-05T12:36:00Z</dcterms:created>
  <dcterms:modified xsi:type="dcterms:W3CDTF">2021-10-1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5b721d-427b-321f-929b-dd1a8e68f53c</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ims-public-health</vt:lpwstr>
  </property>
  <property fmtid="{D5CDD505-2E9C-101B-9397-08002B2CF9AE}" pid="6" name="Mendeley Recent Style Name 0_1">
    <vt:lpwstr>AIMS Public Health</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atss-research</vt:lpwstr>
  </property>
  <property fmtid="{D5CDD505-2E9C-101B-9397-08002B2CF9AE}" pid="12" name="Mendeley Recent Style Name 3_1">
    <vt:lpwstr>IATSS Research</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safety-science</vt:lpwstr>
  </property>
  <property fmtid="{D5CDD505-2E9C-101B-9397-08002B2CF9AE}" pid="18" name="Mendeley Recent Style Name 6_1">
    <vt:lpwstr>Safety Science</vt:lpwstr>
  </property>
  <property fmtid="{D5CDD505-2E9C-101B-9397-08002B2CF9AE}" pid="19" name="Mendeley Recent Style Id 7_1">
    <vt:lpwstr>http://www.zotero.org/styles/traffic-injury-prevention</vt:lpwstr>
  </property>
  <property fmtid="{D5CDD505-2E9C-101B-9397-08002B2CF9AE}" pid="20" name="Mendeley Recent Style Name 7_1">
    <vt:lpwstr>Traffic Injury Prevention</vt:lpwstr>
  </property>
  <property fmtid="{D5CDD505-2E9C-101B-9397-08002B2CF9AE}" pid="21" name="Mendeley Recent Style Id 8_1">
    <vt:lpwstr>http://www.zotero.org/styles/transportation-research-part-f-psychology-and-behaviour</vt:lpwstr>
  </property>
  <property fmtid="{D5CDD505-2E9C-101B-9397-08002B2CF9AE}" pid="22" name="Mendeley Recent Style Name 8_1">
    <vt:lpwstr>Transportation Research Part F: Psychology and Behaviou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